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DAC42" w14:textId="77777777" w:rsidR="00810F81" w:rsidRDefault="00810F81">
      <w:bookmarkStart w:id="0" w:name="_Hlk134730949"/>
      <w:bookmarkEnd w:id="0"/>
    </w:p>
    <w:p w14:paraId="50B668A5" w14:textId="77777777" w:rsidR="00810F81" w:rsidRDefault="0000228C">
      <w:r>
        <w:rPr>
          <w:noProof/>
        </w:rPr>
        <mc:AlternateContent>
          <mc:Choice Requires="wps">
            <w:drawing>
              <wp:anchor distT="0" distB="0" distL="114300" distR="114300" simplePos="0" relativeHeight="251659264" behindDoc="0" locked="0" layoutInCell="1" allowOverlap="1" wp14:anchorId="032A8E48" wp14:editId="362DC9CD">
                <wp:simplePos x="0" y="0"/>
                <wp:positionH relativeFrom="margin">
                  <wp:align>right</wp:align>
                </wp:positionH>
                <wp:positionV relativeFrom="page">
                  <wp:posOffset>1630279</wp:posOffset>
                </wp:positionV>
                <wp:extent cx="5624763" cy="1189083"/>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4763" cy="1189083"/>
                        </a:xfrm>
                        <a:prstGeom prst="rect">
                          <a:avLst/>
                        </a:prstGeom>
                        <a:solidFill>
                          <a:srgbClr val="FFFFFF"/>
                        </a:solidFill>
                        <a:ln w="9525">
                          <a:noFill/>
                          <a:miter lim="800000"/>
                          <a:headEnd/>
                          <a:tailEnd/>
                        </a:ln>
                      </wps:spPr>
                      <wps:txbx>
                        <w:txbxContent>
                          <w:p w14:paraId="0F65BE6D" w14:textId="2F6CB901" w:rsidR="00A401E3" w:rsidRDefault="00F109B3" w:rsidP="0000228C">
                            <w:pPr>
                              <w:pStyle w:val="Title"/>
                              <w:jc w:val="center"/>
                              <w:rPr>
                                <w:ins w:id="1" w:author="Hart, John M" w:date="2023-08-27T10:16:00Z"/>
                                <w:caps/>
                                <w:color w:val="auto"/>
                                <w:sz w:val="44"/>
                                <w:szCs w:val="44"/>
                              </w:rPr>
                            </w:pPr>
                            <w:r>
                              <w:rPr>
                                <w:caps/>
                                <w:color w:val="auto"/>
                                <w:sz w:val="44"/>
                                <w:szCs w:val="44"/>
                              </w:rPr>
                              <w:t xml:space="preserve">Acquisition of </w:t>
                            </w:r>
                            <w:r w:rsidR="004B4CC9" w:rsidRPr="005C1F40">
                              <w:rPr>
                                <w:caps/>
                                <w:color w:val="auto"/>
                                <w:sz w:val="44"/>
                                <w:szCs w:val="44"/>
                              </w:rPr>
                              <w:t xml:space="preserve">leaf </w:t>
                            </w:r>
                            <w:r>
                              <w:rPr>
                                <w:caps/>
                                <w:color w:val="auto"/>
                                <w:sz w:val="44"/>
                                <w:szCs w:val="44"/>
                              </w:rPr>
                              <w:t>Point Cloud</w:t>
                            </w:r>
                            <w:r w:rsidR="00550B6F" w:rsidRPr="005C1F40">
                              <w:rPr>
                                <w:caps/>
                                <w:color w:val="auto"/>
                                <w:sz w:val="44"/>
                                <w:szCs w:val="44"/>
                              </w:rPr>
                              <w:t xml:space="preserve"> </w:t>
                            </w:r>
                            <w:r w:rsidR="005E5C01">
                              <w:rPr>
                                <w:caps/>
                                <w:color w:val="auto"/>
                                <w:sz w:val="44"/>
                                <w:szCs w:val="44"/>
                              </w:rPr>
                              <w:t xml:space="preserve">Data </w:t>
                            </w:r>
                            <w:r w:rsidR="0097581E" w:rsidRPr="005C1F40">
                              <w:rPr>
                                <w:caps/>
                                <w:color w:val="auto"/>
                                <w:sz w:val="44"/>
                                <w:szCs w:val="44"/>
                              </w:rPr>
                              <w:t xml:space="preserve">VIA STEREO IMAGES and </w:t>
                            </w:r>
                          </w:p>
                          <w:p w14:paraId="69ABC41C" w14:textId="6833342E" w:rsidR="003A589A" w:rsidRPr="005C1F40" w:rsidRDefault="0097581E" w:rsidP="0000228C">
                            <w:pPr>
                              <w:pStyle w:val="Title"/>
                              <w:jc w:val="center"/>
                              <w:rPr>
                                <w:caps/>
                                <w:color w:val="auto"/>
                                <w:sz w:val="44"/>
                                <w:szCs w:val="44"/>
                              </w:rPr>
                            </w:pPr>
                            <w:r w:rsidRPr="005C1F40">
                              <w:rPr>
                                <w:caps/>
                                <w:color w:val="auto"/>
                                <w:sz w:val="44"/>
                                <w:szCs w:val="44"/>
                              </w:rPr>
                              <w:t>computer vision metho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32A8E48" id="_x0000_t202" coordsize="21600,21600" o:spt="202" path="m,l,21600r21600,l21600,xe">
                <v:stroke joinstyle="miter"/>
                <v:path gradientshapeok="t" o:connecttype="rect"/>
              </v:shapetype>
              <v:shape id="Text Box 2" o:spid="_x0000_s1026" type="#_x0000_t202" style="position:absolute;margin-left:391.7pt;margin-top:128.35pt;width:442.9pt;height:93.6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" stroked="f">
                <v:textbox>
                  <w:txbxContent>
                    <w:p w14:paraId="0F65BE6D" w14:textId="2F6CB901" w:rsidR="00A401E3" w:rsidRDefault="00F109B3" w:rsidP="0000228C">
                      <w:pPr>
                        <w:pStyle w:val="Title"/>
                        <w:jc w:val="center"/>
                        <w:rPr>
                          <w:ins w:id="2" w:author="Hart, John M" w:date="2023-08-27T10:16:00Z"/>
                          <w:caps/>
                          <w:color w:val="auto"/>
                          <w:sz w:val="44"/>
                          <w:szCs w:val="44"/>
                        </w:rPr>
                      </w:pPr>
                      <w:r>
                        <w:rPr>
                          <w:caps/>
                          <w:color w:val="auto"/>
                          <w:sz w:val="44"/>
                          <w:szCs w:val="44"/>
                        </w:rPr>
                        <w:t xml:space="preserve">Acquisition of </w:t>
                      </w:r>
                      <w:r w:rsidR="004B4CC9" w:rsidRPr="005C1F40">
                        <w:rPr>
                          <w:caps/>
                          <w:color w:val="auto"/>
                          <w:sz w:val="44"/>
                          <w:szCs w:val="44"/>
                        </w:rPr>
                        <w:t xml:space="preserve">leaf </w:t>
                      </w:r>
                      <w:r>
                        <w:rPr>
                          <w:caps/>
                          <w:color w:val="auto"/>
                          <w:sz w:val="44"/>
                          <w:szCs w:val="44"/>
                        </w:rPr>
                        <w:t>Point Cloud</w:t>
                      </w:r>
                      <w:r w:rsidR="00550B6F" w:rsidRPr="005C1F40">
                        <w:rPr>
                          <w:caps/>
                          <w:color w:val="auto"/>
                          <w:sz w:val="44"/>
                          <w:szCs w:val="44"/>
                        </w:rPr>
                        <w:t xml:space="preserve"> </w:t>
                      </w:r>
                      <w:r w:rsidR="005E5C01">
                        <w:rPr>
                          <w:caps/>
                          <w:color w:val="auto"/>
                          <w:sz w:val="44"/>
                          <w:szCs w:val="44"/>
                        </w:rPr>
                        <w:t xml:space="preserve">Data </w:t>
                      </w:r>
                      <w:r w:rsidR="0097581E" w:rsidRPr="005C1F40">
                        <w:rPr>
                          <w:caps/>
                          <w:color w:val="auto"/>
                          <w:sz w:val="44"/>
                          <w:szCs w:val="44"/>
                        </w:rPr>
                        <w:t xml:space="preserve">VIA STEREO IMAGES and </w:t>
                      </w:r>
                    </w:p>
                    <w:p w14:paraId="69ABC41C" w14:textId="6833342E" w:rsidR="003A589A" w:rsidRPr="005C1F40" w:rsidRDefault="0097581E" w:rsidP="0000228C">
                      <w:pPr>
                        <w:pStyle w:val="Title"/>
                        <w:jc w:val="center"/>
                        <w:rPr>
                          <w:caps/>
                          <w:color w:val="auto"/>
                          <w:sz w:val="44"/>
                          <w:szCs w:val="44"/>
                        </w:rPr>
                      </w:pPr>
                      <w:r w:rsidRPr="005C1F40">
                        <w:rPr>
                          <w:caps/>
                          <w:color w:val="auto"/>
                          <w:sz w:val="44"/>
                          <w:szCs w:val="44"/>
                        </w:rPr>
                        <w:t>computer vision methods</w:t>
                      </w:r>
                    </w:p>
                  </w:txbxContent>
                </v:textbox>
                <w10:wrap anchorx="margin" anchory="page"/>
              </v:shape>
            </w:pict>
          </mc:Fallback>
        </mc:AlternateContent>
      </w:r>
      <w:r w:rsidR="00666D1B">
        <w:rPr>
          <w:noProof/>
        </w:rPr>
        <mc:AlternateContent>
          <mc:Choice Requires="wps">
            <w:drawing>
              <wp:anchor distT="0" distB="0" distL="114300" distR="114300" simplePos="0" relativeHeight="251665408" behindDoc="0" locked="0" layoutInCell="1" allowOverlap="1" wp14:anchorId="4A63C089" wp14:editId="6FDE2CCA">
                <wp:simplePos x="0" y="0"/>
                <wp:positionH relativeFrom="column">
                  <wp:align>center</wp:align>
                </wp:positionH>
                <wp:positionV relativeFrom="page">
                  <wp:posOffset>5943600</wp:posOffset>
                </wp:positionV>
                <wp:extent cx="4846320" cy="1060704"/>
                <wp:effectExtent l="0" t="0" r="0" b="635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46320" cy="1060704"/>
                        </a:xfrm>
                        <a:prstGeom prst="rect">
                          <a:avLst/>
                        </a:prstGeom>
                        <a:solidFill>
                          <a:srgbClr val="FFFFFF"/>
                        </a:solidFill>
                        <a:ln w="9525">
                          <a:noFill/>
                          <a:miter lim="800000"/>
                          <a:headEnd/>
                          <a:tailEnd/>
                        </a:ln>
                      </wps:spPr>
                      <wps:txbx>
                        <w:txbxContent>
                          <w:p w14:paraId="00884BDD" w14:textId="1AB4460D" w:rsidR="003A589A" w:rsidRDefault="003A589A" w:rsidP="007D70F3">
                            <w:pPr>
                              <w:jc w:val="center"/>
                              <w:rPr>
                                <w:sz w:val="24"/>
                                <w:szCs w:val="24"/>
                              </w:rPr>
                            </w:pPr>
                            <w:r>
                              <w:rPr>
                                <w:sz w:val="24"/>
                                <w:szCs w:val="24"/>
                              </w:rPr>
                              <w:t xml:space="preserve">Senior Thesis in </w:t>
                            </w:r>
                            <w:r w:rsidRPr="002B28B8">
                              <w:rPr>
                                <w:sz w:val="24"/>
                                <w:szCs w:val="24"/>
                              </w:rPr>
                              <w:t xml:space="preserve">Computer </w:t>
                            </w:r>
                            <w:r>
                              <w:rPr>
                                <w:sz w:val="24"/>
                                <w:szCs w:val="24"/>
                              </w:rPr>
                              <w:t>Engineering</w:t>
                            </w:r>
                          </w:p>
                          <w:p w14:paraId="07D30646" w14:textId="77777777" w:rsidR="003A589A" w:rsidRPr="007D70F3" w:rsidRDefault="003A589A" w:rsidP="007D70F3">
                            <w:pPr>
                              <w:jc w:val="center"/>
                              <w:rPr>
                                <w:color w:val="FF0000"/>
                                <w:sz w:val="24"/>
                                <w:szCs w:val="24"/>
                              </w:rPr>
                            </w:pPr>
                            <w:r>
                              <w:rPr>
                                <w:sz w:val="24"/>
                                <w:szCs w:val="24"/>
                              </w:rPr>
                              <w:t>University of Illinois at Urbana-Champaign</w:t>
                            </w:r>
                          </w:p>
                          <w:p w14:paraId="45A46C9E" w14:textId="094D0B7E" w:rsidR="003A589A" w:rsidRPr="004B4CC9" w:rsidRDefault="004F3E78" w:rsidP="007D70F3">
                            <w:pPr>
                              <w:jc w:val="center"/>
                              <w:rPr>
                                <w:sz w:val="24"/>
                                <w:szCs w:val="24"/>
                              </w:rPr>
                            </w:pPr>
                            <w:r w:rsidRPr="004B4CC9">
                              <w:rPr>
                                <w:sz w:val="24"/>
                                <w:szCs w:val="24"/>
                              </w:rPr>
                              <w:t>Advisor</w:t>
                            </w:r>
                            <w:r w:rsidR="004B4CC9" w:rsidRPr="004B4CC9">
                              <w:rPr>
                                <w:sz w:val="24"/>
                                <w:szCs w:val="24"/>
                              </w:rPr>
                              <w:t>s</w:t>
                            </w:r>
                            <w:r w:rsidR="003A589A" w:rsidRPr="004B4CC9">
                              <w:rPr>
                                <w:sz w:val="24"/>
                                <w:szCs w:val="24"/>
                              </w:rPr>
                              <w:t xml:space="preserve">: </w:t>
                            </w:r>
                            <w:r w:rsidR="004B4CC9" w:rsidRPr="004B4CC9">
                              <w:rPr>
                                <w:sz w:val="24"/>
                                <w:szCs w:val="24"/>
                              </w:rPr>
                              <w:t>Professor Narendra Ahuja &amp; John M. Hart</w:t>
                            </w:r>
                          </w:p>
                          <w:p w14:paraId="0B99CF3B" w14:textId="77777777" w:rsidR="004B4CC9" w:rsidRPr="007D70F3" w:rsidRDefault="004B4CC9" w:rsidP="007D70F3">
                            <w:pPr>
                              <w:jc w:val="center"/>
                              <w:rPr>
                                <w:color w:val="FF0000"/>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63C089" id="_x0000_s1027" type="#_x0000_t202" style="position:absolute;margin-left:0;margin-top:468pt;width:381.6pt;height:83.5pt;z-index:251665408;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" stroked="f">
                <v:textbox>
                  <w:txbxContent>
                    <w:p w14:paraId="00884BDD" w14:textId="1AB4460D" w:rsidR="003A589A" w:rsidRDefault="003A589A" w:rsidP="007D70F3">
                      <w:pPr>
                        <w:jc w:val="center"/>
                        <w:rPr>
                          <w:sz w:val="24"/>
                          <w:szCs w:val="24"/>
                        </w:rPr>
                      </w:pPr>
                      <w:r>
                        <w:rPr>
                          <w:sz w:val="24"/>
                          <w:szCs w:val="24"/>
                        </w:rPr>
                        <w:t xml:space="preserve">Senior Thesis in </w:t>
                      </w:r>
                      <w:r w:rsidRPr="002B28B8">
                        <w:rPr>
                          <w:sz w:val="24"/>
                          <w:szCs w:val="24"/>
                        </w:rPr>
                        <w:t xml:space="preserve">Computer </w:t>
                      </w:r>
                      <w:r>
                        <w:rPr>
                          <w:sz w:val="24"/>
                          <w:szCs w:val="24"/>
                        </w:rPr>
                        <w:t>Engineering</w:t>
                      </w:r>
                    </w:p>
                    <w:p w14:paraId="07D30646" w14:textId="77777777" w:rsidR="003A589A" w:rsidRPr="007D70F3" w:rsidRDefault="003A589A" w:rsidP="007D70F3">
                      <w:pPr>
                        <w:jc w:val="center"/>
                        <w:rPr>
                          <w:color w:val="FF0000"/>
                          <w:sz w:val="24"/>
                          <w:szCs w:val="24"/>
                        </w:rPr>
                      </w:pPr>
                      <w:r>
                        <w:rPr>
                          <w:sz w:val="24"/>
                          <w:szCs w:val="24"/>
                        </w:rPr>
                        <w:t>University of Illinois at Urbana-Champaign</w:t>
                      </w:r>
                    </w:p>
                    <w:p w14:paraId="45A46C9E" w14:textId="094D0B7E" w:rsidR="003A589A" w:rsidRPr="004B4CC9" w:rsidRDefault="004F3E78" w:rsidP="007D70F3">
                      <w:pPr>
                        <w:jc w:val="center"/>
                        <w:rPr>
                          <w:sz w:val="24"/>
                          <w:szCs w:val="24"/>
                        </w:rPr>
                      </w:pPr>
                      <w:r w:rsidRPr="004B4CC9">
                        <w:rPr>
                          <w:sz w:val="24"/>
                          <w:szCs w:val="24"/>
                        </w:rPr>
                        <w:t>Advisor</w:t>
                      </w:r>
                      <w:r w:rsidR="004B4CC9" w:rsidRPr="004B4CC9">
                        <w:rPr>
                          <w:sz w:val="24"/>
                          <w:szCs w:val="24"/>
                        </w:rPr>
                        <w:t>s</w:t>
                      </w:r>
                      <w:r w:rsidR="003A589A" w:rsidRPr="004B4CC9">
                        <w:rPr>
                          <w:sz w:val="24"/>
                          <w:szCs w:val="24"/>
                        </w:rPr>
                        <w:t xml:space="preserve">: </w:t>
                      </w:r>
                      <w:r w:rsidR="004B4CC9" w:rsidRPr="004B4CC9">
                        <w:rPr>
                          <w:sz w:val="24"/>
                          <w:szCs w:val="24"/>
                        </w:rPr>
                        <w:t>Professor Narendra Ahuja &amp; John M. Hart</w:t>
                      </w:r>
                    </w:p>
                    <w:p w14:paraId="0B99CF3B" w14:textId="77777777" w:rsidR="004B4CC9" w:rsidRPr="007D70F3" w:rsidRDefault="004B4CC9" w:rsidP="007D70F3">
                      <w:pPr>
                        <w:jc w:val="center"/>
                        <w:rPr>
                          <w:color w:val="FF0000"/>
                          <w:sz w:val="24"/>
                          <w:szCs w:val="24"/>
                        </w:rPr>
                      </w:pPr>
                    </w:p>
                  </w:txbxContent>
                </v:textbox>
                <w10:wrap anchory="page"/>
              </v:shape>
            </w:pict>
          </mc:Fallback>
        </mc:AlternateContent>
      </w:r>
      <w:r w:rsidR="005C05F6">
        <w:rPr>
          <w:noProof/>
        </w:rPr>
        <mc:AlternateContent>
          <mc:Choice Requires="wps">
            <w:drawing>
              <wp:anchor distT="0" distB="0" distL="114300" distR="114300" simplePos="0" relativeHeight="251667456" behindDoc="0" locked="0" layoutInCell="1" allowOverlap="1" wp14:anchorId="39693406" wp14:editId="13FDA0BA">
                <wp:simplePos x="0" y="0"/>
                <wp:positionH relativeFrom="column">
                  <wp:align>center</wp:align>
                </wp:positionH>
                <wp:positionV relativeFrom="page">
                  <wp:posOffset>8229600</wp:posOffset>
                </wp:positionV>
                <wp:extent cx="2374265" cy="502920"/>
                <wp:effectExtent l="0" t="0" r="381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502920"/>
                        </a:xfrm>
                        <a:prstGeom prst="rect">
                          <a:avLst/>
                        </a:prstGeom>
                        <a:solidFill>
                          <a:srgbClr val="FFFFFF"/>
                        </a:solidFill>
                        <a:ln w="9525">
                          <a:noFill/>
                          <a:miter lim="800000"/>
                          <a:headEnd/>
                          <a:tailEnd/>
                        </a:ln>
                      </wps:spPr>
                      <wps:txbx>
                        <w:txbxContent>
                          <w:p w14:paraId="0B1B4736" w14:textId="466E6C4A" w:rsidR="003A589A" w:rsidRPr="007D70F3" w:rsidRDefault="00CB6329" w:rsidP="007D70F3">
                            <w:pPr>
                              <w:jc w:val="center"/>
                              <w:rPr>
                                <w:sz w:val="24"/>
                                <w:szCs w:val="24"/>
                              </w:rPr>
                            </w:pPr>
                            <w:r>
                              <w:rPr>
                                <w:sz w:val="24"/>
                                <w:szCs w:val="24"/>
                              </w:rPr>
                              <w:t>August</w:t>
                            </w:r>
                            <w:r w:rsidR="003A589A" w:rsidRPr="002B28B8">
                              <w:rPr>
                                <w:sz w:val="24"/>
                                <w:szCs w:val="24"/>
                              </w:rPr>
                              <w:t xml:space="preserve"> </w:t>
                            </w:r>
                            <w:r w:rsidR="003A589A" w:rsidRPr="007D70F3">
                              <w:rPr>
                                <w:sz w:val="24"/>
                                <w:szCs w:val="24"/>
                              </w:rPr>
                              <w:t>20</w:t>
                            </w:r>
                            <w:r w:rsidR="002B28B8">
                              <w:rPr>
                                <w:sz w:val="24"/>
                                <w:szCs w:val="24"/>
                              </w:rPr>
                              <w:t>23</w:t>
                            </w:r>
                          </w:p>
                          <w:p w14:paraId="30879964" w14:textId="77777777" w:rsidR="003A589A" w:rsidRPr="007D70F3" w:rsidRDefault="003A589A" w:rsidP="007D70F3">
                            <w:pPr>
                              <w:jc w:val="center"/>
                              <w:rPr>
                                <w:color w:val="FF0000"/>
                                <w:sz w:val="24"/>
                                <w:szCs w:val="24"/>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9693406" id="_x0000_s1028" type="#_x0000_t202" style="position:absolute;margin-left:0;margin-top:9in;width:186.95pt;height:39.6pt;z-index:251667456;visibility:visible;mso-wrap-style:square;mso-width-percent:400;mso-height-percent:0;mso-wrap-distance-left:9pt;mso-wrap-distance-top:0;mso-wrap-distance-right:9pt;mso-wrap-distance-bottom:0;mso-position-horizontal:center;mso-position-horizontal-relative:text;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" stroked="f">
                <v:textbox>
                  <w:txbxContent>
                    <w:p w14:paraId="0B1B4736" w14:textId="466E6C4A" w:rsidR="003A589A" w:rsidRPr="007D70F3" w:rsidRDefault="00CB6329" w:rsidP="007D70F3">
                      <w:pPr>
                        <w:jc w:val="center"/>
                        <w:rPr>
                          <w:sz w:val="24"/>
                          <w:szCs w:val="24"/>
                        </w:rPr>
                      </w:pPr>
                      <w:r>
                        <w:rPr>
                          <w:sz w:val="24"/>
                          <w:szCs w:val="24"/>
                        </w:rPr>
                        <w:t>August</w:t>
                      </w:r>
                      <w:r w:rsidR="003A589A" w:rsidRPr="002B28B8">
                        <w:rPr>
                          <w:sz w:val="24"/>
                          <w:szCs w:val="24"/>
                        </w:rPr>
                        <w:t xml:space="preserve"> </w:t>
                      </w:r>
                      <w:r w:rsidR="003A589A" w:rsidRPr="007D70F3">
                        <w:rPr>
                          <w:sz w:val="24"/>
                          <w:szCs w:val="24"/>
                        </w:rPr>
                        <w:t>20</w:t>
                      </w:r>
                      <w:r w:rsidR="002B28B8">
                        <w:rPr>
                          <w:sz w:val="24"/>
                          <w:szCs w:val="24"/>
                        </w:rPr>
                        <w:t>23</w:t>
                      </w:r>
                    </w:p>
                    <w:p w14:paraId="30879964" w14:textId="77777777" w:rsidR="003A589A" w:rsidRPr="007D70F3" w:rsidRDefault="003A589A" w:rsidP="007D70F3">
                      <w:pPr>
                        <w:jc w:val="center"/>
                        <w:rPr>
                          <w:color w:val="FF0000"/>
                          <w:sz w:val="24"/>
                          <w:szCs w:val="24"/>
                        </w:rPr>
                      </w:pPr>
                    </w:p>
                  </w:txbxContent>
                </v:textbox>
                <w10:wrap anchory="page"/>
              </v:shape>
            </w:pict>
          </mc:Fallback>
        </mc:AlternateContent>
      </w:r>
      <w:r w:rsidR="005C05F6">
        <w:rPr>
          <w:noProof/>
        </w:rPr>
        <mc:AlternateContent>
          <mc:Choice Requires="wps">
            <w:drawing>
              <wp:anchor distT="0" distB="0" distL="114300" distR="114300" simplePos="0" relativeHeight="251661312" behindDoc="0" locked="0" layoutInCell="1" allowOverlap="1" wp14:anchorId="040BAB2F" wp14:editId="4EB2D29C">
                <wp:simplePos x="0" y="0"/>
                <wp:positionH relativeFrom="column">
                  <wp:align>center</wp:align>
                </wp:positionH>
                <wp:positionV relativeFrom="page">
                  <wp:posOffset>3657600</wp:posOffset>
                </wp:positionV>
                <wp:extent cx="2941955" cy="981075"/>
                <wp:effectExtent l="0" t="0" r="0" b="952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1955" cy="981075"/>
                        </a:xfrm>
                        <a:prstGeom prst="rect">
                          <a:avLst/>
                        </a:prstGeom>
                        <a:solidFill>
                          <a:srgbClr val="FFFFFF"/>
                        </a:solidFill>
                        <a:ln w="9525">
                          <a:noFill/>
                          <a:miter lim="800000"/>
                          <a:headEnd/>
                          <a:tailEnd/>
                        </a:ln>
                      </wps:spPr>
                      <wps:txbx>
                        <w:txbxContent>
                          <w:p w14:paraId="721B50E7" w14:textId="77777777" w:rsidR="003A589A" w:rsidRDefault="003A589A" w:rsidP="007D70F3">
                            <w:pPr>
                              <w:jc w:val="center"/>
                              <w:rPr>
                                <w:sz w:val="28"/>
                                <w:szCs w:val="28"/>
                              </w:rPr>
                            </w:pPr>
                            <w:r w:rsidRPr="007D70F3">
                              <w:rPr>
                                <w:sz w:val="28"/>
                                <w:szCs w:val="28"/>
                              </w:rPr>
                              <w:t>By</w:t>
                            </w:r>
                          </w:p>
                          <w:p w14:paraId="1CFBB2FE" w14:textId="0A9046FD" w:rsidR="003A589A" w:rsidRPr="002B28B8" w:rsidRDefault="002B28B8" w:rsidP="007D70F3">
                            <w:pPr>
                              <w:jc w:val="center"/>
                              <w:rPr>
                                <w:sz w:val="28"/>
                                <w:szCs w:val="28"/>
                              </w:rPr>
                            </w:pPr>
                            <w:r w:rsidRPr="002B28B8">
                              <w:rPr>
                                <w:sz w:val="28"/>
                                <w:szCs w:val="28"/>
                              </w:rPr>
                              <w:t>Daniel Gr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0BAB2F" id="_x0000_s1029" type="#_x0000_t202" style="position:absolute;margin-left:0;margin-top:4in;width:231.65pt;height:77.25pt;z-index:251661312;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" stroked="f">
                <v:textbox>
                  <w:txbxContent>
                    <w:p w14:paraId="721B50E7" w14:textId="77777777" w:rsidR="003A589A" w:rsidRDefault="003A589A" w:rsidP="007D70F3">
                      <w:pPr>
                        <w:jc w:val="center"/>
                        <w:rPr>
                          <w:sz w:val="28"/>
                          <w:szCs w:val="28"/>
                        </w:rPr>
                      </w:pPr>
                      <w:r w:rsidRPr="007D70F3">
                        <w:rPr>
                          <w:sz w:val="28"/>
                          <w:szCs w:val="28"/>
                        </w:rPr>
                        <w:t>By</w:t>
                      </w:r>
                    </w:p>
                    <w:p w14:paraId="1CFBB2FE" w14:textId="0A9046FD" w:rsidR="003A589A" w:rsidRPr="002B28B8" w:rsidRDefault="002B28B8" w:rsidP="007D70F3">
                      <w:pPr>
                        <w:jc w:val="center"/>
                        <w:rPr>
                          <w:sz w:val="28"/>
                          <w:szCs w:val="28"/>
                        </w:rPr>
                      </w:pPr>
                      <w:r w:rsidRPr="002B28B8">
                        <w:rPr>
                          <w:sz w:val="28"/>
                          <w:szCs w:val="28"/>
                        </w:rPr>
                        <w:t>Daniel Gros</w:t>
                      </w:r>
                    </w:p>
                  </w:txbxContent>
                </v:textbox>
                <w10:wrap anchory="page"/>
              </v:shape>
            </w:pict>
          </mc:Fallback>
        </mc:AlternateContent>
      </w:r>
      <w:r w:rsidR="00810F81">
        <w:br w:type="page"/>
      </w:r>
    </w:p>
    <w:p w14:paraId="00D967C6" w14:textId="77777777" w:rsidR="007D70F3" w:rsidRPr="00E71C31" w:rsidRDefault="007D70F3" w:rsidP="007D70F3">
      <w:pPr>
        <w:rPr>
          <w:rFonts w:asciiTheme="majorHAnsi" w:hAnsiTheme="majorHAnsi"/>
          <w:b/>
          <w:color w:val="1F497D" w:themeColor="text2"/>
          <w:sz w:val="28"/>
          <w:szCs w:val="28"/>
        </w:rPr>
      </w:pPr>
      <w:bookmarkStart w:id="2" w:name="_Hlk132396592"/>
      <w:commentRangeStart w:id="3"/>
      <w:commentRangeStart w:id="4"/>
      <w:r w:rsidRPr="00682928">
        <w:rPr>
          <w:rFonts w:asciiTheme="majorHAnsi" w:hAnsiTheme="majorHAnsi"/>
          <w:b/>
          <w:color w:val="1F497D" w:themeColor="text2"/>
          <w:sz w:val="28"/>
          <w:szCs w:val="28"/>
        </w:rPr>
        <w:lastRenderedPageBreak/>
        <w:t>Abstract</w:t>
      </w:r>
      <w:commentRangeEnd w:id="3"/>
      <w:r w:rsidR="004805FB">
        <w:rPr>
          <w:rStyle w:val="CommentReference"/>
        </w:rPr>
        <w:commentReference w:id="3"/>
      </w:r>
      <w:commentRangeEnd w:id="4"/>
      <w:r w:rsidR="004805FB">
        <w:rPr>
          <w:rStyle w:val="CommentReference"/>
        </w:rPr>
        <w:commentReference w:id="4"/>
      </w:r>
    </w:p>
    <w:p w14:paraId="20761339" w14:textId="07303368" w:rsidR="0063743A" w:rsidRPr="00775B9E" w:rsidRDefault="00924079" w:rsidP="00FC1FB9">
      <w:pPr>
        <w:rPr>
          <w:rFonts w:cstheme="minorHAnsi"/>
          <w:color w:val="000000" w:themeColor="text1"/>
        </w:rPr>
      </w:pPr>
      <w:bookmarkStart w:id="5" w:name="_Hlk132396662"/>
      <w:r w:rsidRPr="00775B9E">
        <w:rPr>
          <w:rFonts w:cstheme="minorHAnsi"/>
          <w:color w:val="000000" w:themeColor="text1"/>
        </w:rPr>
        <w:t>With the evolving nature of climate change and the consequential plant growth issues around the world it is becoming increasingly important to be able to</w:t>
      </w:r>
      <w:r w:rsidR="00775B9E">
        <w:rPr>
          <w:rFonts w:cstheme="minorHAnsi"/>
          <w:color w:val="000000" w:themeColor="text1"/>
        </w:rPr>
        <w:t xml:space="preserve"> create the next generation of plants that will be able to withstand the changing environment.</w:t>
      </w:r>
      <w:r w:rsidRPr="00775B9E">
        <w:rPr>
          <w:rFonts w:cstheme="minorHAnsi"/>
          <w:color w:val="000000" w:themeColor="text1"/>
        </w:rPr>
        <w:t xml:space="preserve"> </w:t>
      </w:r>
      <w:r w:rsidR="00210771">
        <w:rPr>
          <w:rFonts w:cstheme="minorHAnsi"/>
          <w:color w:val="000000" w:themeColor="text1"/>
        </w:rPr>
        <w:t>At UIUC</w:t>
      </w:r>
      <w:r w:rsidR="00775B9E">
        <w:rPr>
          <w:rFonts w:cstheme="minorHAnsi"/>
          <w:color w:val="000000" w:themeColor="text1"/>
        </w:rPr>
        <w:t xml:space="preserve"> researchers are </w:t>
      </w:r>
      <w:ins w:id="6" w:author="Hart, John M" w:date="2023-08-27T11:54:00Z">
        <w:r w:rsidR="00FC0533">
          <w:rPr>
            <w:rFonts w:cstheme="minorHAnsi"/>
            <w:color w:val="000000" w:themeColor="text1"/>
          </w:rPr>
          <w:t>involved in an interd</w:t>
        </w:r>
      </w:ins>
      <w:ins w:id="7" w:author="Hart, John M" w:date="2023-08-27T11:55:00Z">
        <w:r w:rsidR="00FC0533">
          <w:rPr>
            <w:rFonts w:cstheme="minorHAnsi"/>
            <w:color w:val="000000" w:themeColor="text1"/>
          </w:rPr>
          <w:t xml:space="preserve">isciplinary project </w:t>
        </w:r>
      </w:ins>
      <w:r w:rsidR="00775B9E">
        <w:rPr>
          <w:rFonts w:cstheme="minorHAnsi"/>
          <w:color w:val="000000" w:themeColor="text1"/>
        </w:rPr>
        <w:t>experimenting with genetic modifications on plants and</w:t>
      </w:r>
      <w:r w:rsidRPr="00775B9E">
        <w:rPr>
          <w:rFonts w:cstheme="minorHAnsi"/>
          <w:color w:val="000000" w:themeColor="text1"/>
        </w:rPr>
        <w:t xml:space="preserve"> </w:t>
      </w:r>
      <w:r w:rsidR="00775B9E">
        <w:rPr>
          <w:rFonts w:cstheme="minorHAnsi"/>
          <w:color w:val="000000" w:themeColor="text1"/>
        </w:rPr>
        <w:t xml:space="preserve">tracking their growth to measure the effectiveness of </w:t>
      </w:r>
      <w:r w:rsidR="00DD6B08">
        <w:rPr>
          <w:rFonts w:cstheme="minorHAnsi"/>
          <w:color w:val="000000" w:themeColor="text1"/>
        </w:rPr>
        <w:t>these</w:t>
      </w:r>
      <w:r w:rsidR="00775B9E">
        <w:rPr>
          <w:rFonts w:cstheme="minorHAnsi"/>
          <w:color w:val="000000" w:themeColor="text1"/>
        </w:rPr>
        <w:t xml:space="preserve"> modifications on </w:t>
      </w:r>
      <w:r w:rsidR="00DD6B08">
        <w:rPr>
          <w:rFonts w:cstheme="minorHAnsi"/>
          <w:color w:val="000000" w:themeColor="text1"/>
        </w:rPr>
        <w:t>the plant’s</w:t>
      </w:r>
      <w:r w:rsidR="00775B9E">
        <w:rPr>
          <w:rFonts w:cstheme="minorHAnsi"/>
          <w:color w:val="000000" w:themeColor="text1"/>
        </w:rPr>
        <w:t xml:space="preserve"> ability to survive in </w:t>
      </w:r>
      <w:r w:rsidR="00DD6B08">
        <w:rPr>
          <w:rFonts w:cstheme="minorHAnsi"/>
          <w:color w:val="000000" w:themeColor="text1"/>
        </w:rPr>
        <w:t xml:space="preserve">drier and </w:t>
      </w:r>
      <w:r w:rsidR="00775B9E">
        <w:rPr>
          <w:rFonts w:cstheme="minorHAnsi"/>
          <w:color w:val="000000" w:themeColor="text1"/>
        </w:rPr>
        <w:t xml:space="preserve">hotter </w:t>
      </w:r>
      <w:r w:rsidR="00DD6B08">
        <w:rPr>
          <w:rFonts w:cstheme="minorHAnsi"/>
          <w:color w:val="000000" w:themeColor="text1"/>
        </w:rPr>
        <w:t>climates</w:t>
      </w:r>
      <w:commentRangeStart w:id="8"/>
      <w:ins w:id="9" w:author="Hart, John M" w:date="2023-08-27T10:20:00Z">
        <w:r w:rsidR="00A401E3">
          <w:rPr>
            <w:rFonts w:cstheme="minorHAnsi"/>
            <w:color w:val="000000" w:themeColor="text1"/>
          </w:rPr>
          <w:t>[?]</w:t>
        </w:r>
      </w:ins>
      <w:commentRangeEnd w:id="8"/>
      <w:ins w:id="10" w:author="Hart, John M" w:date="2023-08-27T10:24:00Z">
        <w:r w:rsidR="00642A22">
          <w:rPr>
            <w:rStyle w:val="CommentReference"/>
          </w:rPr>
          <w:commentReference w:id="8"/>
        </w:r>
      </w:ins>
      <w:r w:rsidR="00775B9E">
        <w:rPr>
          <w:rFonts w:cstheme="minorHAnsi"/>
          <w:color w:val="000000" w:themeColor="text1"/>
        </w:rPr>
        <w:t xml:space="preserve">. </w:t>
      </w:r>
      <w:r w:rsidR="00210771">
        <w:rPr>
          <w:rFonts w:cstheme="minorHAnsi"/>
          <w:color w:val="000000" w:themeColor="text1"/>
        </w:rPr>
        <w:t>M</w:t>
      </w:r>
      <w:r w:rsidRPr="00775B9E">
        <w:rPr>
          <w:rFonts w:cstheme="minorHAnsi"/>
          <w:color w:val="000000" w:themeColor="text1"/>
        </w:rPr>
        <w:t>etric</w:t>
      </w:r>
      <w:r w:rsidR="00210771">
        <w:rPr>
          <w:rFonts w:cstheme="minorHAnsi"/>
          <w:color w:val="000000" w:themeColor="text1"/>
        </w:rPr>
        <w:t>s</w:t>
      </w:r>
      <w:r w:rsidRPr="00775B9E">
        <w:rPr>
          <w:rFonts w:cstheme="minorHAnsi"/>
          <w:color w:val="000000" w:themeColor="text1"/>
        </w:rPr>
        <w:t xml:space="preserve"> that </w:t>
      </w:r>
      <w:r w:rsidR="00210771" w:rsidRPr="00775B9E">
        <w:rPr>
          <w:rFonts w:cstheme="minorHAnsi"/>
          <w:color w:val="000000" w:themeColor="text1"/>
        </w:rPr>
        <w:t>communicate</w:t>
      </w:r>
      <w:r w:rsidRPr="00775B9E">
        <w:rPr>
          <w:rFonts w:cstheme="minorHAnsi"/>
          <w:color w:val="000000" w:themeColor="text1"/>
        </w:rPr>
        <w:t xml:space="preserve"> the quality of growth </w:t>
      </w:r>
      <w:r w:rsidR="00210771">
        <w:rPr>
          <w:rFonts w:cstheme="minorHAnsi"/>
          <w:color w:val="000000" w:themeColor="text1"/>
        </w:rPr>
        <w:t>can be gathered from a leaf’s phenotype data, including its area</w:t>
      </w:r>
      <w:r w:rsidRPr="00775B9E">
        <w:rPr>
          <w:rFonts w:cstheme="minorHAnsi"/>
          <w:color w:val="000000" w:themeColor="text1"/>
        </w:rPr>
        <w:t xml:space="preserve">. This project aims </w:t>
      </w:r>
      <w:r w:rsidR="00F53346" w:rsidRPr="00775B9E">
        <w:rPr>
          <w:rFonts w:cstheme="minorHAnsi"/>
          <w:color w:val="000000" w:themeColor="text1"/>
        </w:rPr>
        <w:t xml:space="preserve">to allow researchers to track plant growth </w:t>
      </w:r>
      <w:r w:rsidR="00DD6B08">
        <w:rPr>
          <w:rFonts w:cstheme="minorHAnsi"/>
          <w:color w:val="000000" w:themeColor="text1"/>
        </w:rPr>
        <w:t xml:space="preserve">by retrieving leaf </w:t>
      </w:r>
      <w:r w:rsidR="00210771">
        <w:rPr>
          <w:rFonts w:cstheme="minorHAnsi"/>
          <w:color w:val="000000" w:themeColor="text1"/>
        </w:rPr>
        <w:t>area</w:t>
      </w:r>
      <w:r w:rsidR="00DD6B08">
        <w:rPr>
          <w:rFonts w:cstheme="minorHAnsi"/>
          <w:color w:val="000000" w:themeColor="text1"/>
        </w:rPr>
        <w:t xml:space="preserve"> </w:t>
      </w:r>
      <w:r w:rsidR="00F53346" w:rsidRPr="00775B9E">
        <w:rPr>
          <w:rFonts w:cstheme="minorHAnsi"/>
          <w:color w:val="000000" w:themeColor="text1"/>
        </w:rPr>
        <w:t xml:space="preserve">solely via the acquisition and processing of </w:t>
      </w:r>
      <w:r w:rsidR="00775B9E" w:rsidRPr="00775B9E">
        <w:rPr>
          <w:rFonts w:cstheme="minorHAnsi"/>
          <w:color w:val="000000" w:themeColor="text1"/>
        </w:rPr>
        <w:t>bird’s</w:t>
      </w:r>
      <w:ins w:id="11" w:author="Hart, John M" w:date="2023-08-27T10:22:00Z">
        <w:r w:rsidR="00A401E3">
          <w:rPr>
            <w:rFonts w:cstheme="minorHAnsi"/>
            <w:color w:val="000000" w:themeColor="text1"/>
          </w:rPr>
          <w:t>-</w:t>
        </w:r>
      </w:ins>
      <w:del w:id="12" w:author="Hart, John M" w:date="2023-08-27T10:22:00Z">
        <w:r w:rsidR="00F53346" w:rsidRPr="00775B9E" w:rsidDel="00A401E3">
          <w:rPr>
            <w:rFonts w:cstheme="minorHAnsi"/>
            <w:color w:val="000000" w:themeColor="text1"/>
          </w:rPr>
          <w:delText xml:space="preserve"> </w:delText>
        </w:r>
      </w:del>
      <w:r w:rsidR="00F53346" w:rsidRPr="00775B9E">
        <w:rPr>
          <w:rFonts w:cstheme="minorHAnsi"/>
          <w:color w:val="000000" w:themeColor="text1"/>
        </w:rPr>
        <w:t>eye</w:t>
      </w:r>
      <w:r w:rsidR="0063743A" w:rsidRPr="00775B9E">
        <w:rPr>
          <w:rFonts w:cstheme="minorHAnsi"/>
          <w:color w:val="000000" w:themeColor="text1"/>
        </w:rPr>
        <w:t xml:space="preserve"> view stereo</w:t>
      </w:r>
      <w:r w:rsidR="00F53346" w:rsidRPr="00775B9E">
        <w:rPr>
          <w:rFonts w:cstheme="minorHAnsi"/>
          <w:color w:val="000000" w:themeColor="text1"/>
        </w:rPr>
        <w:t xml:space="preserve"> </w:t>
      </w:r>
      <w:r w:rsidR="0063743A" w:rsidRPr="00775B9E">
        <w:rPr>
          <w:rFonts w:cstheme="minorHAnsi"/>
          <w:color w:val="000000" w:themeColor="text1"/>
        </w:rPr>
        <w:t xml:space="preserve">images. </w:t>
      </w:r>
      <w:del w:id="13" w:author="Daniel Gros" w:date="2023-08-22T14:57:00Z">
        <w:r w:rsidR="0063743A" w:rsidRPr="00775B9E" w:rsidDel="004B4E48">
          <w:rPr>
            <w:rFonts w:cstheme="minorHAnsi"/>
            <w:color w:val="000000" w:themeColor="text1"/>
          </w:rPr>
          <w:delText xml:space="preserve">The project </w:delText>
        </w:r>
        <w:r w:rsidR="004B4E48" w:rsidDel="004B4E48">
          <w:rPr>
            <w:rFonts w:cstheme="minorHAnsi"/>
            <w:color w:val="000000" w:themeColor="text1"/>
          </w:rPr>
          <w:delText>aims</w:delText>
        </w:r>
        <w:r w:rsidR="0063743A" w:rsidRPr="00775B9E" w:rsidDel="004B4E48">
          <w:rPr>
            <w:rFonts w:cstheme="minorHAnsi"/>
            <w:color w:val="000000" w:themeColor="text1"/>
          </w:rPr>
          <w:delText xml:space="preserve"> to discover the most effective method of accomplishing this and at providing accurate results via </w:delText>
        </w:r>
        <w:r w:rsidR="00730645" w:rsidRPr="00775B9E" w:rsidDel="004B4E48">
          <w:rPr>
            <w:rFonts w:cstheme="minorHAnsi"/>
            <w:color w:val="000000" w:themeColor="text1"/>
          </w:rPr>
          <w:delText xml:space="preserve">the use of </w:delText>
        </w:r>
        <w:r w:rsidR="0063743A" w:rsidRPr="00775B9E" w:rsidDel="004B4E48">
          <w:rPr>
            <w:rFonts w:cstheme="minorHAnsi"/>
            <w:color w:val="000000" w:themeColor="text1"/>
          </w:rPr>
          <w:delText xml:space="preserve">stereo images. </w:delText>
        </w:r>
      </w:del>
    </w:p>
    <w:p w14:paraId="76ED5EA8" w14:textId="76A28117" w:rsidR="0073146E" w:rsidRPr="00775B9E" w:rsidRDefault="0097210D" w:rsidP="00FC1FB9">
      <w:pPr>
        <w:rPr>
          <w:rFonts w:cstheme="minorHAnsi"/>
          <w:color w:val="000000" w:themeColor="text1"/>
        </w:rPr>
      </w:pPr>
      <w:commentRangeStart w:id="14"/>
      <w:r w:rsidRPr="00775B9E">
        <w:rPr>
          <w:rFonts w:cstheme="minorHAnsi"/>
          <w:color w:val="000000" w:themeColor="text1"/>
        </w:rPr>
        <w:t>Completion of the research project and application to practical software involved two broad fields of work. The first was training a machine learning model to be able identify individual leaves</w:t>
      </w:r>
      <w:r w:rsidR="00617708" w:rsidRPr="00775B9E">
        <w:rPr>
          <w:rFonts w:cstheme="minorHAnsi"/>
          <w:color w:val="000000" w:themeColor="text1"/>
        </w:rPr>
        <w:t xml:space="preserve">; accomplished using the open source Matterport implementation of Mask R-CNN. </w:t>
      </w:r>
      <w:r w:rsidRPr="00775B9E">
        <w:rPr>
          <w:rFonts w:cstheme="minorHAnsi"/>
          <w:color w:val="000000" w:themeColor="text1"/>
        </w:rPr>
        <w:t xml:space="preserve">And the second was the ability to compute the </w:t>
      </w:r>
      <w:r w:rsidR="00775B9E">
        <w:rPr>
          <w:rFonts w:cstheme="minorHAnsi"/>
          <w:color w:val="000000" w:themeColor="text1"/>
        </w:rPr>
        <w:t>width</w:t>
      </w:r>
      <w:r w:rsidRPr="00775B9E">
        <w:rPr>
          <w:rFonts w:cstheme="minorHAnsi"/>
          <w:color w:val="000000" w:themeColor="text1"/>
        </w:rPr>
        <w:t xml:space="preserve"> of the leaf after identification</w:t>
      </w:r>
      <w:r w:rsidR="00617708" w:rsidRPr="00775B9E">
        <w:rPr>
          <w:rFonts w:cstheme="minorHAnsi"/>
          <w:color w:val="000000" w:themeColor="text1"/>
        </w:rPr>
        <w:t>; using the stereo images and a leaf mask to acquire a point cloud of the segment</w:t>
      </w:r>
      <w:r w:rsidR="00DD6B08">
        <w:rPr>
          <w:rFonts w:cstheme="minorHAnsi"/>
          <w:color w:val="000000" w:themeColor="text1"/>
        </w:rPr>
        <w:t xml:space="preserve">, the width </w:t>
      </w:r>
      <w:r w:rsidR="00210771">
        <w:rPr>
          <w:rFonts w:cstheme="minorHAnsi"/>
          <w:color w:val="000000" w:themeColor="text1"/>
        </w:rPr>
        <w:t>is</w:t>
      </w:r>
      <w:r w:rsidR="00DD6B08">
        <w:rPr>
          <w:rFonts w:cstheme="minorHAnsi"/>
          <w:color w:val="000000" w:themeColor="text1"/>
        </w:rPr>
        <w:t xml:space="preserve"> measured by</w:t>
      </w:r>
      <w:r w:rsidR="00617708" w:rsidRPr="00775B9E">
        <w:rPr>
          <w:rFonts w:cstheme="minorHAnsi"/>
          <w:color w:val="000000" w:themeColor="text1"/>
        </w:rPr>
        <w:t xml:space="preserve"> computing the </w:t>
      </w:r>
      <w:r w:rsidR="00775B9E">
        <w:rPr>
          <w:rFonts w:cstheme="minorHAnsi"/>
          <w:color w:val="000000" w:themeColor="text1"/>
        </w:rPr>
        <w:t>Euclidian distance of the points on the widest part of the leaf</w:t>
      </w:r>
      <w:r w:rsidR="00617708" w:rsidRPr="00775B9E">
        <w:rPr>
          <w:rFonts w:cstheme="minorHAnsi"/>
          <w:color w:val="000000" w:themeColor="text1"/>
        </w:rPr>
        <w:t>.</w:t>
      </w:r>
      <w:commentRangeEnd w:id="14"/>
      <w:r w:rsidR="00EA3692">
        <w:rPr>
          <w:rStyle w:val="CommentReference"/>
        </w:rPr>
        <w:commentReference w:id="14"/>
      </w:r>
    </w:p>
    <w:p w14:paraId="7A768600" w14:textId="462E8632" w:rsidR="0073146E" w:rsidRDefault="0073146E" w:rsidP="00FC1FB9">
      <w:pPr>
        <w:rPr>
          <w:rFonts w:cstheme="minorHAnsi"/>
        </w:rPr>
      </w:pPr>
      <w:r w:rsidRPr="00775B9E">
        <w:rPr>
          <w:rFonts w:cstheme="minorHAnsi"/>
          <w:color w:val="000000" w:themeColor="text1"/>
        </w:rPr>
        <w:t xml:space="preserve">This research project and the resulting software produced by it </w:t>
      </w:r>
      <w:r w:rsidR="005C1F40" w:rsidRPr="00775B9E">
        <w:rPr>
          <w:rFonts w:cstheme="minorHAnsi"/>
          <w:color w:val="000000" w:themeColor="text1"/>
        </w:rPr>
        <w:t xml:space="preserve">demonstrate an effective workflow for accomplishing leaf measurements with computer vision. </w:t>
      </w:r>
      <w:r w:rsidR="00617708" w:rsidRPr="00775B9E">
        <w:rPr>
          <w:rFonts w:cstheme="minorHAnsi"/>
          <w:color w:val="000000" w:themeColor="text1"/>
        </w:rPr>
        <w:t xml:space="preserve">These products are a </w:t>
      </w:r>
      <w:r w:rsidRPr="00775B9E">
        <w:rPr>
          <w:rFonts w:cstheme="minorHAnsi"/>
          <w:color w:val="000000" w:themeColor="text1"/>
        </w:rPr>
        <w:t xml:space="preserve">step in allowing leaf size measurements to be produced with ease, helping researchers track plant growth and improve their experiments. This research will provide a tool to use in helping the transition to a world with an ever changing </w:t>
      </w:r>
      <w:r>
        <w:rPr>
          <w:rFonts w:cstheme="minorHAnsi"/>
        </w:rPr>
        <w:t>and worsening climate.</w:t>
      </w:r>
    </w:p>
    <w:p w14:paraId="0AF62CDB" w14:textId="56E661E5" w:rsidR="00B9775C" w:rsidRPr="009919D6" w:rsidRDefault="00B9775C" w:rsidP="00FC1FB9">
      <w:pPr>
        <w:rPr>
          <w:rFonts w:cstheme="minorHAnsi"/>
        </w:rPr>
      </w:pPr>
      <w:r>
        <w:rPr>
          <w:rFonts w:cstheme="minorHAnsi"/>
        </w:rPr>
        <w:t>Code will be made available.</w:t>
      </w:r>
    </w:p>
    <w:bookmarkEnd w:id="2"/>
    <w:bookmarkEnd w:id="5"/>
    <w:p w14:paraId="4881E991" w14:textId="77777777" w:rsidR="00775B9E" w:rsidRDefault="00775B9E" w:rsidP="00FC1FB9"/>
    <w:p w14:paraId="3BCEFBA5" w14:textId="2D911A5E" w:rsidR="00C93F76" w:rsidRDefault="00775B9E" w:rsidP="00FC1FB9">
      <w:r>
        <w:t>Keywords: Mask R-CNN, Instance Segmentation, Sorghum</w:t>
      </w:r>
      <w:r w:rsidR="00600E88">
        <w:t>, Geodesic, Point Cloud, Plant Phenotype</w:t>
      </w:r>
    </w:p>
    <w:p w14:paraId="153BC6EB" w14:textId="77777777" w:rsidR="00C93F76" w:rsidRDefault="00C93F76" w:rsidP="00FC1FB9"/>
    <w:p w14:paraId="2B1101E6" w14:textId="1D638A1E" w:rsidR="0056194A" w:rsidRPr="0056194A" w:rsidRDefault="0056194A" w:rsidP="00C93F76">
      <w:r>
        <w:t>For an extensive survey of the filed we refer the reader to [16, 18]</w:t>
      </w:r>
    </w:p>
    <w:p w14:paraId="5A9E79AB" w14:textId="49482F48" w:rsidR="00256152" w:rsidRPr="00C93F76" w:rsidRDefault="0056194A" w:rsidP="00C93F76">
      <w:pPr>
        <w:rPr>
          <w:color w:val="FF0000"/>
        </w:rPr>
      </w:pPr>
      <w:r>
        <w:t>“</w:t>
      </w:r>
      <w:proofErr w:type="gramStart"/>
      <w:r>
        <w:t>out</w:t>
      </w:r>
      <w:proofErr w:type="gramEnd"/>
      <w:r>
        <w:t xml:space="preserve"> of the scope of this paper” for things I don’t need to cover</w:t>
      </w:r>
      <w:r w:rsidR="00256152">
        <w:br w:type="page"/>
      </w:r>
    </w:p>
    <w:p w14:paraId="0CAE7B8D" w14:textId="77777777" w:rsidR="00256152" w:rsidRPr="00E71C31" w:rsidRDefault="00256152" w:rsidP="00256152">
      <w:pPr>
        <w:rPr>
          <w:rFonts w:asciiTheme="majorHAnsi" w:hAnsiTheme="majorHAnsi"/>
          <w:b/>
          <w:color w:val="1F497D" w:themeColor="text2"/>
          <w:sz w:val="28"/>
          <w:szCs w:val="28"/>
        </w:rPr>
      </w:pPr>
      <w:r>
        <w:rPr>
          <w:rFonts w:asciiTheme="majorHAnsi" w:hAnsiTheme="majorHAnsi"/>
          <w:b/>
          <w:color w:val="1F497D" w:themeColor="text2"/>
          <w:sz w:val="28"/>
          <w:szCs w:val="28"/>
        </w:rPr>
        <w:lastRenderedPageBreak/>
        <w:t>Acknowledgments</w:t>
      </w:r>
    </w:p>
    <w:p w14:paraId="3D1740EE" w14:textId="77777777" w:rsidR="00972FAB" w:rsidRDefault="002F287D" w:rsidP="004B0440">
      <w:pPr>
        <w:spacing w:line="360" w:lineRule="auto"/>
      </w:pPr>
      <w:r>
        <w:t xml:space="preserve">I want to thank </w:t>
      </w:r>
      <w:r w:rsidR="00972FAB">
        <w:t xml:space="preserve">the following people for the help with my Senior </w:t>
      </w:r>
      <w:proofErr w:type="spellStart"/>
      <w:r w:rsidR="00972FAB">
        <w:t>Thesisi</w:t>
      </w:r>
      <w:proofErr w:type="spellEnd"/>
      <w:r w:rsidR="00972FAB">
        <w:t>:</w:t>
      </w:r>
    </w:p>
    <w:p w14:paraId="6F1F71DE" w14:textId="6805AEFE" w:rsidR="002F287D" w:rsidRDefault="002F287D" w:rsidP="004B0440">
      <w:pPr>
        <w:spacing w:line="360" w:lineRule="auto"/>
      </w:pPr>
      <w:r>
        <w:t>Professor Ahuja for agreeing to be my thesis advisor and sticking with me despite the issues along the way including topic change and completion delay.</w:t>
      </w:r>
    </w:p>
    <w:p w14:paraId="51685D35" w14:textId="3EF62F1B" w:rsidR="002F287D" w:rsidRDefault="002F287D" w:rsidP="004B0440">
      <w:pPr>
        <w:spacing w:line="360" w:lineRule="auto"/>
      </w:pPr>
      <w:r>
        <w:t>John</w:t>
      </w:r>
      <w:r w:rsidR="00EA3692">
        <w:t xml:space="preserve"> M.</w:t>
      </w:r>
      <w:r>
        <w:t xml:space="preserve"> Hart for being my mentor throughout the thesis project, helping guide the project and my work</w:t>
      </w:r>
      <w:r w:rsidR="00445A28">
        <w:t>, and being a source of encouragement.</w:t>
      </w:r>
    </w:p>
    <w:p w14:paraId="2F22D981" w14:textId="5856D107" w:rsidR="002F287D" w:rsidRDefault="002F287D" w:rsidP="004B0440">
      <w:pPr>
        <w:spacing w:line="360" w:lineRule="auto"/>
      </w:pPr>
      <w:r>
        <w:t xml:space="preserve">Jeremy Ruhter for being my contact in the greenhouse, for working with me to setup the ZED camera, </w:t>
      </w:r>
      <w:r w:rsidR="00DD6B08">
        <w:t xml:space="preserve">and </w:t>
      </w:r>
      <w:r>
        <w:t>for being patient with all the issues during setup.</w:t>
      </w:r>
    </w:p>
    <w:p w14:paraId="3D6F40CE" w14:textId="2671110C" w:rsidR="002C01AA" w:rsidRDefault="002F287D" w:rsidP="004B0440">
      <w:pPr>
        <w:spacing w:line="360" w:lineRule="auto"/>
      </w:pPr>
      <w:r>
        <w:t xml:space="preserve">Tracy Johnson for providing space and plants for us to photograph and for being very informative </w:t>
      </w:r>
      <w:r w:rsidR="00E262AF">
        <w:t>relating to Sorghum characteristics.</w:t>
      </w:r>
    </w:p>
    <w:p w14:paraId="0874C7A8" w14:textId="2BF256C3" w:rsidR="005C1DAB" w:rsidRDefault="002C01AA" w:rsidP="004B0440">
      <w:pPr>
        <w:spacing w:line="360" w:lineRule="auto"/>
      </w:pPr>
      <w:proofErr w:type="spellStart"/>
      <w:r>
        <w:t>Yunxuan</w:t>
      </w:r>
      <w:proofErr w:type="spellEnd"/>
      <w:r>
        <w:t xml:space="preserve"> Yang </w:t>
      </w:r>
      <w:r w:rsidR="00EA3692">
        <w:t xml:space="preserve">for helping with the annotation of images </w:t>
      </w:r>
      <w:r w:rsidR="00445A28">
        <w:t>and Aaron Gros</w:t>
      </w:r>
      <w:r w:rsidR="00EA3692">
        <w:t xml:space="preserve"> for helping with the visualization of point clouds</w:t>
      </w:r>
      <w:r w:rsidR="00DD6B08">
        <w:t>.</w:t>
      </w:r>
      <w:r w:rsidR="005C1DAB">
        <w:br w:type="page"/>
      </w:r>
    </w:p>
    <w:sdt>
      <w:sdtPr>
        <w:rPr>
          <w:rFonts w:asciiTheme="minorHAnsi" w:eastAsiaTheme="minorHAnsi" w:hAnsiTheme="minorHAnsi" w:cstheme="minorBidi"/>
          <w:b w:val="0"/>
          <w:bCs w:val="0"/>
          <w:color w:val="auto"/>
          <w:sz w:val="22"/>
          <w:szCs w:val="22"/>
          <w:lang w:eastAsia="en-US"/>
        </w:rPr>
        <w:id w:val="-1550846355"/>
        <w:docPartObj>
          <w:docPartGallery w:val="Table of Contents"/>
          <w:docPartUnique/>
        </w:docPartObj>
      </w:sdtPr>
      <w:sdtEndPr>
        <w:rPr>
          <w:noProof/>
        </w:rPr>
      </w:sdtEndPr>
      <w:sdtContent>
        <w:p w14:paraId="031C3879" w14:textId="77777777" w:rsidR="00522FC4" w:rsidRDefault="00522FC4">
          <w:pPr>
            <w:pStyle w:val="TOCHeading"/>
          </w:pPr>
          <w:r>
            <w:t>Contents</w:t>
          </w:r>
        </w:p>
        <w:p w14:paraId="6CAF3586" w14:textId="77777777" w:rsidR="00527794" w:rsidRPr="00527794" w:rsidRDefault="00527794" w:rsidP="00527794">
          <w:pPr>
            <w:rPr>
              <w:lang w:eastAsia="ja-JP"/>
            </w:rPr>
          </w:pPr>
        </w:p>
        <w:p w14:paraId="7DAA3277" w14:textId="7BE3B158" w:rsidR="00D40169" w:rsidRDefault="00522FC4">
          <w:pPr>
            <w:pStyle w:val="TOC1"/>
            <w:tabs>
              <w:tab w:val="right" w:leader="dot" w:pos="9350"/>
            </w:tabs>
            <w:rPr>
              <w:rFonts w:eastAsiaTheme="minorEastAsia"/>
              <w:noProof/>
              <w:kern w:val="2"/>
              <w14:ligatures w14:val="standardContextual"/>
            </w:rPr>
          </w:pPr>
          <w:r>
            <w:fldChar w:fldCharType="begin"/>
          </w:r>
          <w:r>
            <w:instrText xml:space="preserve"> TOC \o "1-3" \h \z \u </w:instrText>
          </w:r>
          <w:r>
            <w:fldChar w:fldCharType="separate"/>
          </w:r>
          <w:hyperlink w:anchor="_Toc137089096" w:history="1">
            <w:r w:rsidR="00D40169" w:rsidRPr="0062509B">
              <w:rPr>
                <w:rStyle w:val="Hyperlink"/>
                <w:noProof/>
              </w:rPr>
              <w:t>1. Introduction</w:t>
            </w:r>
            <w:r w:rsidR="00D40169">
              <w:rPr>
                <w:noProof/>
                <w:webHidden/>
              </w:rPr>
              <w:tab/>
            </w:r>
            <w:r w:rsidR="00D40169">
              <w:rPr>
                <w:noProof/>
                <w:webHidden/>
              </w:rPr>
              <w:fldChar w:fldCharType="begin"/>
            </w:r>
            <w:r w:rsidR="00D40169">
              <w:rPr>
                <w:noProof/>
                <w:webHidden/>
              </w:rPr>
              <w:instrText xml:space="preserve"> PAGEREF _Toc137089096 \h </w:instrText>
            </w:r>
            <w:r w:rsidR="00D40169">
              <w:rPr>
                <w:noProof/>
                <w:webHidden/>
              </w:rPr>
            </w:r>
            <w:r w:rsidR="00D40169">
              <w:rPr>
                <w:noProof/>
                <w:webHidden/>
              </w:rPr>
              <w:fldChar w:fldCharType="separate"/>
            </w:r>
            <w:r w:rsidR="00D40169">
              <w:rPr>
                <w:noProof/>
                <w:webHidden/>
              </w:rPr>
              <w:t>1</w:t>
            </w:r>
            <w:r w:rsidR="00D40169">
              <w:rPr>
                <w:noProof/>
                <w:webHidden/>
              </w:rPr>
              <w:fldChar w:fldCharType="end"/>
            </w:r>
          </w:hyperlink>
        </w:p>
        <w:p w14:paraId="055F0582" w14:textId="2C033059" w:rsidR="00D40169" w:rsidRDefault="00000000">
          <w:pPr>
            <w:pStyle w:val="TOC2"/>
            <w:tabs>
              <w:tab w:val="left" w:pos="880"/>
              <w:tab w:val="right" w:leader="dot" w:pos="9350"/>
            </w:tabs>
            <w:rPr>
              <w:rFonts w:eastAsiaTheme="minorEastAsia"/>
              <w:noProof/>
              <w:kern w:val="2"/>
              <w14:ligatures w14:val="standardContextual"/>
            </w:rPr>
          </w:pPr>
          <w:hyperlink w:anchor="_Toc137089097" w:history="1">
            <w:r w:rsidR="00D40169" w:rsidRPr="0062509B">
              <w:rPr>
                <w:rStyle w:val="Hyperlink"/>
                <w:noProof/>
              </w:rPr>
              <w:t>1.1</w:t>
            </w:r>
            <w:r w:rsidR="00D40169">
              <w:rPr>
                <w:rFonts w:eastAsiaTheme="minorEastAsia"/>
                <w:noProof/>
                <w:kern w:val="2"/>
                <w14:ligatures w14:val="standardContextual"/>
              </w:rPr>
              <w:tab/>
            </w:r>
            <w:r w:rsidR="00D40169" w:rsidRPr="0062509B">
              <w:rPr>
                <w:rStyle w:val="Hyperlink"/>
                <w:noProof/>
              </w:rPr>
              <w:t>Background</w:t>
            </w:r>
            <w:r w:rsidR="00D40169">
              <w:rPr>
                <w:noProof/>
                <w:webHidden/>
              </w:rPr>
              <w:tab/>
            </w:r>
            <w:r w:rsidR="00D40169">
              <w:rPr>
                <w:noProof/>
                <w:webHidden/>
              </w:rPr>
              <w:fldChar w:fldCharType="begin"/>
            </w:r>
            <w:r w:rsidR="00D40169">
              <w:rPr>
                <w:noProof/>
                <w:webHidden/>
              </w:rPr>
              <w:instrText xml:space="preserve"> PAGEREF _Toc137089097 \h </w:instrText>
            </w:r>
            <w:r w:rsidR="00D40169">
              <w:rPr>
                <w:noProof/>
                <w:webHidden/>
              </w:rPr>
            </w:r>
            <w:r w:rsidR="00D40169">
              <w:rPr>
                <w:noProof/>
                <w:webHidden/>
              </w:rPr>
              <w:fldChar w:fldCharType="separate"/>
            </w:r>
            <w:r w:rsidR="00D40169">
              <w:rPr>
                <w:noProof/>
                <w:webHidden/>
              </w:rPr>
              <w:t>2</w:t>
            </w:r>
            <w:r w:rsidR="00D40169">
              <w:rPr>
                <w:noProof/>
                <w:webHidden/>
              </w:rPr>
              <w:fldChar w:fldCharType="end"/>
            </w:r>
          </w:hyperlink>
        </w:p>
        <w:p w14:paraId="2962EC86" w14:textId="76AE7EB0" w:rsidR="00D40169" w:rsidRDefault="00000000">
          <w:pPr>
            <w:pStyle w:val="TOC2"/>
            <w:tabs>
              <w:tab w:val="left" w:pos="880"/>
              <w:tab w:val="right" w:leader="dot" w:pos="9350"/>
            </w:tabs>
            <w:rPr>
              <w:rFonts w:eastAsiaTheme="minorEastAsia"/>
              <w:noProof/>
              <w:kern w:val="2"/>
              <w14:ligatures w14:val="standardContextual"/>
            </w:rPr>
          </w:pPr>
          <w:hyperlink w:anchor="_Toc137089098" w:history="1">
            <w:r w:rsidR="00D40169" w:rsidRPr="0062509B">
              <w:rPr>
                <w:rStyle w:val="Hyperlink"/>
                <w:noProof/>
              </w:rPr>
              <w:t>1.2</w:t>
            </w:r>
            <w:r w:rsidR="00D40169">
              <w:rPr>
                <w:rFonts w:eastAsiaTheme="minorEastAsia"/>
                <w:noProof/>
                <w:kern w:val="2"/>
                <w14:ligatures w14:val="standardContextual"/>
              </w:rPr>
              <w:tab/>
            </w:r>
            <w:r w:rsidR="00D40169" w:rsidRPr="0062509B">
              <w:rPr>
                <w:rStyle w:val="Hyperlink"/>
                <w:noProof/>
              </w:rPr>
              <w:t>Research Goals</w:t>
            </w:r>
            <w:r w:rsidR="00D40169">
              <w:rPr>
                <w:noProof/>
                <w:webHidden/>
              </w:rPr>
              <w:tab/>
            </w:r>
            <w:r w:rsidR="00D40169">
              <w:rPr>
                <w:noProof/>
                <w:webHidden/>
              </w:rPr>
              <w:fldChar w:fldCharType="begin"/>
            </w:r>
            <w:r w:rsidR="00D40169">
              <w:rPr>
                <w:noProof/>
                <w:webHidden/>
              </w:rPr>
              <w:instrText xml:space="preserve"> PAGEREF _Toc137089098 \h </w:instrText>
            </w:r>
            <w:r w:rsidR="00D40169">
              <w:rPr>
                <w:noProof/>
                <w:webHidden/>
              </w:rPr>
            </w:r>
            <w:r w:rsidR="00D40169">
              <w:rPr>
                <w:noProof/>
                <w:webHidden/>
              </w:rPr>
              <w:fldChar w:fldCharType="separate"/>
            </w:r>
            <w:r w:rsidR="00D40169">
              <w:rPr>
                <w:noProof/>
                <w:webHidden/>
              </w:rPr>
              <w:t>2</w:t>
            </w:r>
            <w:r w:rsidR="00D40169">
              <w:rPr>
                <w:noProof/>
                <w:webHidden/>
              </w:rPr>
              <w:fldChar w:fldCharType="end"/>
            </w:r>
          </w:hyperlink>
        </w:p>
        <w:p w14:paraId="53188F2B" w14:textId="0AF98E3E" w:rsidR="00D40169" w:rsidRDefault="00000000">
          <w:pPr>
            <w:pStyle w:val="TOC2"/>
            <w:tabs>
              <w:tab w:val="left" w:pos="880"/>
              <w:tab w:val="right" w:leader="dot" w:pos="9350"/>
            </w:tabs>
            <w:rPr>
              <w:rFonts w:eastAsiaTheme="minorEastAsia"/>
              <w:noProof/>
              <w:kern w:val="2"/>
              <w14:ligatures w14:val="standardContextual"/>
            </w:rPr>
          </w:pPr>
          <w:hyperlink w:anchor="_Toc137089099" w:history="1">
            <w:r w:rsidR="00D40169" w:rsidRPr="0062509B">
              <w:rPr>
                <w:rStyle w:val="Hyperlink"/>
                <w:noProof/>
              </w:rPr>
              <w:t>1.3</w:t>
            </w:r>
            <w:r w:rsidR="00D40169">
              <w:rPr>
                <w:rFonts w:eastAsiaTheme="minorEastAsia"/>
                <w:noProof/>
                <w:kern w:val="2"/>
                <w14:ligatures w14:val="standardContextual"/>
              </w:rPr>
              <w:tab/>
            </w:r>
            <w:r w:rsidR="00D40169" w:rsidRPr="0062509B">
              <w:rPr>
                <w:rStyle w:val="Hyperlink"/>
                <w:noProof/>
              </w:rPr>
              <w:t>Significance</w:t>
            </w:r>
            <w:r w:rsidR="00D40169">
              <w:rPr>
                <w:noProof/>
                <w:webHidden/>
              </w:rPr>
              <w:tab/>
            </w:r>
            <w:r w:rsidR="00D40169">
              <w:rPr>
                <w:noProof/>
                <w:webHidden/>
              </w:rPr>
              <w:fldChar w:fldCharType="begin"/>
            </w:r>
            <w:r w:rsidR="00D40169">
              <w:rPr>
                <w:noProof/>
                <w:webHidden/>
              </w:rPr>
              <w:instrText xml:space="preserve"> PAGEREF _Toc137089099 \h </w:instrText>
            </w:r>
            <w:r w:rsidR="00D40169">
              <w:rPr>
                <w:noProof/>
                <w:webHidden/>
              </w:rPr>
            </w:r>
            <w:r w:rsidR="00D40169">
              <w:rPr>
                <w:noProof/>
                <w:webHidden/>
              </w:rPr>
              <w:fldChar w:fldCharType="separate"/>
            </w:r>
            <w:r w:rsidR="00D40169">
              <w:rPr>
                <w:noProof/>
                <w:webHidden/>
              </w:rPr>
              <w:t>3</w:t>
            </w:r>
            <w:r w:rsidR="00D40169">
              <w:rPr>
                <w:noProof/>
                <w:webHidden/>
              </w:rPr>
              <w:fldChar w:fldCharType="end"/>
            </w:r>
          </w:hyperlink>
        </w:p>
        <w:p w14:paraId="70395131" w14:textId="6CFB94A7" w:rsidR="00D40169" w:rsidRDefault="00000000">
          <w:pPr>
            <w:pStyle w:val="TOC2"/>
            <w:tabs>
              <w:tab w:val="left" w:pos="880"/>
              <w:tab w:val="right" w:leader="dot" w:pos="9350"/>
            </w:tabs>
            <w:rPr>
              <w:rFonts w:eastAsiaTheme="minorEastAsia"/>
              <w:noProof/>
              <w:kern w:val="2"/>
              <w14:ligatures w14:val="standardContextual"/>
            </w:rPr>
          </w:pPr>
          <w:hyperlink w:anchor="_Toc137089100" w:history="1">
            <w:r w:rsidR="00D40169" w:rsidRPr="0062509B">
              <w:rPr>
                <w:rStyle w:val="Hyperlink"/>
                <w:noProof/>
              </w:rPr>
              <w:t>1.4</w:t>
            </w:r>
            <w:r w:rsidR="00D40169">
              <w:rPr>
                <w:rFonts w:eastAsiaTheme="minorEastAsia"/>
                <w:noProof/>
                <w:kern w:val="2"/>
                <w14:ligatures w14:val="standardContextual"/>
              </w:rPr>
              <w:tab/>
            </w:r>
            <w:r w:rsidR="00D40169" w:rsidRPr="0062509B">
              <w:rPr>
                <w:rStyle w:val="Hyperlink"/>
                <w:noProof/>
              </w:rPr>
              <w:t>Limitations</w:t>
            </w:r>
            <w:r w:rsidR="00D40169">
              <w:rPr>
                <w:noProof/>
                <w:webHidden/>
              </w:rPr>
              <w:tab/>
            </w:r>
            <w:r w:rsidR="00D40169">
              <w:rPr>
                <w:noProof/>
                <w:webHidden/>
              </w:rPr>
              <w:fldChar w:fldCharType="begin"/>
            </w:r>
            <w:r w:rsidR="00D40169">
              <w:rPr>
                <w:noProof/>
                <w:webHidden/>
              </w:rPr>
              <w:instrText xml:space="preserve"> PAGEREF _Toc137089100 \h </w:instrText>
            </w:r>
            <w:r w:rsidR="00D40169">
              <w:rPr>
                <w:noProof/>
                <w:webHidden/>
              </w:rPr>
            </w:r>
            <w:r w:rsidR="00D40169">
              <w:rPr>
                <w:noProof/>
                <w:webHidden/>
              </w:rPr>
              <w:fldChar w:fldCharType="separate"/>
            </w:r>
            <w:r w:rsidR="00D40169">
              <w:rPr>
                <w:noProof/>
                <w:webHidden/>
              </w:rPr>
              <w:t>3</w:t>
            </w:r>
            <w:r w:rsidR="00D40169">
              <w:rPr>
                <w:noProof/>
                <w:webHidden/>
              </w:rPr>
              <w:fldChar w:fldCharType="end"/>
            </w:r>
          </w:hyperlink>
        </w:p>
        <w:p w14:paraId="61ECA635" w14:textId="67D13E8F" w:rsidR="00D40169" w:rsidRDefault="00000000">
          <w:pPr>
            <w:pStyle w:val="TOC2"/>
            <w:tabs>
              <w:tab w:val="left" w:pos="880"/>
              <w:tab w:val="right" w:leader="dot" w:pos="9350"/>
            </w:tabs>
            <w:rPr>
              <w:rFonts w:eastAsiaTheme="minorEastAsia"/>
              <w:noProof/>
              <w:kern w:val="2"/>
              <w14:ligatures w14:val="standardContextual"/>
            </w:rPr>
          </w:pPr>
          <w:hyperlink w:anchor="_Toc137089101" w:history="1">
            <w:r w:rsidR="00D40169" w:rsidRPr="0062509B">
              <w:rPr>
                <w:rStyle w:val="Hyperlink"/>
                <w:noProof/>
              </w:rPr>
              <w:t>1.5</w:t>
            </w:r>
            <w:r w:rsidR="00D40169">
              <w:rPr>
                <w:rFonts w:eastAsiaTheme="minorEastAsia"/>
                <w:noProof/>
                <w:kern w:val="2"/>
                <w14:ligatures w14:val="standardContextual"/>
              </w:rPr>
              <w:tab/>
            </w:r>
            <w:r w:rsidR="00D40169" w:rsidRPr="0062509B">
              <w:rPr>
                <w:rStyle w:val="Hyperlink"/>
                <w:noProof/>
              </w:rPr>
              <w:t>Structure</w:t>
            </w:r>
            <w:r w:rsidR="00D40169">
              <w:rPr>
                <w:noProof/>
                <w:webHidden/>
              </w:rPr>
              <w:tab/>
            </w:r>
            <w:r w:rsidR="00D40169">
              <w:rPr>
                <w:noProof/>
                <w:webHidden/>
              </w:rPr>
              <w:fldChar w:fldCharType="begin"/>
            </w:r>
            <w:r w:rsidR="00D40169">
              <w:rPr>
                <w:noProof/>
                <w:webHidden/>
              </w:rPr>
              <w:instrText xml:space="preserve"> PAGEREF _Toc137089101 \h </w:instrText>
            </w:r>
            <w:r w:rsidR="00D40169">
              <w:rPr>
                <w:noProof/>
                <w:webHidden/>
              </w:rPr>
            </w:r>
            <w:r w:rsidR="00D40169">
              <w:rPr>
                <w:noProof/>
                <w:webHidden/>
              </w:rPr>
              <w:fldChar w:fldCharType="separate"/>
            </w:r>
            <w:r w:rsidR="00D40169">
              <w:rPr>
                <w:noProof/>
                <w:webHidden/>
              </w:rPr>
              <w:t>4</w:t>
            </w:r>
            <w:r w:rsidR="00D40169">
              <w:rPr>
                <w:noProof/>
                <w:webHidden/>
              </w:rPr>
              <w:fldChar w:fldCharType="end"/>
            </w:r>
          </w:hyperlink>
        </w:p>
        <w:p w14:paraId="4EB11E30" w14:textId="335552C2" w:rsidR="00D40169" w:rsidRDefault="00000000">
          <w:pPr>
            <w:pStyle w:val="TOC1"/>
            <w:tabs>
              <w:tab w:val="right" w:leader="dot" w:pos="9350"/>
            </w:tabs>
            <w:rPr>
              <w:rFonts w:eastAsiaTheme="minorEastAsia"/>
              <w:noProof/>
              <w:kern w:val="2"/>
              <w14:ligatures w14:val="standardContextual"/>
            </w:rPr>
          </w:pPr>
          <w:hyperlink w:anchor="_Toc137089102" w:history="1">
            <w:r w:rsidR="00D40169" w:rsidRPr="0062509B">
              <w:rPr>
                <w:rStyle w:val="Hyperlink"/>
                <w:noProof/>
              </w:rPr>
              <w:t>2. Literature Review</w:t>
            </w:r>
            <w:r w:rsidR="00D40169">
              <w:rPr>
                <w:noProof/>
                <w:webHidden/>
              </w:rPr>
              <w:tab/>
            </w:r>
            <w:r w:rsidR="00D40169">
              <w:rPr>
                <w:noProof/>
                <w:webHidden/>
              </w:rPr>
              <w:fldChar w:fldCharType="begin"/>
            </w:r>
            <w:r w:rsidR="00D40169">
              <w:rPr>
                <w:noProof/>
                <w:webHidden/>
              </w:rPr>
              <w:instrText xml:space="preserve"> PAGEREF _Toc137089102 \h </w:instrText>
            </w:r>
            <w:r w:rsidR="00D40169">
              <w:rPr>
                <w:noProof/>
                <w:webHidden/>
              </w:rPr>
            </w:r>
            <w:r w:rsidR="00D40169">
              <w:rPr>
                <w:noProof/>
                <w:webHidden/>
              </w:rPr>
              <w:fldChar w:fldCharType="separate"/>
            </w:r>
            <w:r w:rsidR="00D40169">
              <w:rPr>
                <w:noProof/>
                <w:webHidden/>
              </w:rPr>
              <w:t>5</w:t>
            </w:r>
            <w:r w:rsidR="00D40169">
              <w:rPr>
                <w:noProof/>
                <w:webHidden/>
              </w:rPr>
              <w:fldChar w:fldCharType="end"/>
            </w:r>
          </w:hyperlink>
        </w:p>
        <w:p w14:paraId="7BDFF698" w14:textId="3780B3E8" w:rsidR="00D40169" w:rsidRDefault="00000000">
          <w:pPr>
            <w:pStyle w:val="TOC2"/>
            <w:tabs>
              <w:tab w:val="right" w:leader="dot" w:pos="9350"/>
            </w:tabs>
            <w:rPr>
              <w:rFonts w:eastAsiaTheme="minorEastAsia"/>
              <w:noProof/>
              <w:kern w:val="2"/>
              <w14:ligatures w14:val="standardContextual"/>
            </w:rPr>
          </w:pPr>
          <w:hyperlink w:anchor="_Toc137089103" w:history="1">
            <w:r w:rsidR="00D40169" w:rsidRPr="0062509B">
              <w:rPr>
                <w:rStyle w:val="Hyperlink"/>
                <w:noProof/>
              </w:rPr>
              <w:t>2.1 Instance Segmentation on Leaves</w:t>
            </w:r>
            <w:r w:rsidR="00D40169">
              <w:rPr>
                <w:noProof/>
                <w:webHidden/>
              </w:rPr>
              <w:tab/>
            </w:r>
            <w:r w:rsidR="00D40169">
              <w:rPr>
                <w:noProof/>
                <w:webHidden/>
              </w:rPr>
              <w:fldChar w:fldCharType="begin"/>
            </w:r>
            <w:r w:rsidR="00D40169">
              <w:rPr>
                <w:noProof/>
                <w:webHidden/>
              </w:rPr>
              <w:instrText xml:space="preserve"> PAGEREF _Toc137089103 \h </w:instrText>
            </w:r>
            <w:r w:rsidR="00D40169">
              <w:rPr>
                <w:noProof/>
                <w:webHidden/>
              </w:rPr>
            </w:r>
            <w:r w:rsidR="00D40169">
              <w:rPr>
                <w:noProof/>
                <w:webHidden/>
              </w:rPr>
              <w:fldChar w:fldCharType="separate"/>
            </w:r>
            <w:r w:rsidR="00D40169">
              <w:rPr>
                <w:noProof/>
                <w:webHidden/>
              </w:rPr>
              <w:t>5</w:t>
            </w:r>
            <w:r w:rsidR="00D40169">
              <w:rPr>
                <w:noProof/>
                <w:webHidden/>
              </w:rPr>
              <w:fldChar w:fldCharType="end"/>
            </w:r>
          </w:hyperlink>
        </w:p>
        <w:p w14:paraId="5A041948" w14:textId="2E0475CB" w:rsidR="00D40169" w:rsidRDefault="00000000">
          <w:pPr>
            <w:pStyle w:val="TOC3"/>
            <w:tabs>
              <w:tab w:val="right" w:leader="dot" w:pos="9350"/>
            </w:tabs>
            <w:rPr>
              <w:rFonts w:eastAsiaTheme="minorEastAsia"/>
              <w:noProof/>
              <w:kern w:val="2"/>
              <w14:ligatures w14:val="standardContextual"/>
            </w:rPr>
          </w:pPr>
          <w:hyperlink w:anchor="_Toc137089104" w:history="1">
            <w:r w:rsidR="00D40169" w:rsidRPr="0062509B">
              <w:rPr>
                <w:rStyle w:val="Hyperlink"/>
                <w:noProof/>
              </w:rPr>
              <w:t>2.1.1 3D Point-Based Model for Instance Segmentation on Leaves</w:t>
            </w:r>
            <w:r w:rsidR="00D40169">
              <w:rPr>
                <w:noProof/>
                <w:webHidden/>
              </w:rPr>
              <w:tab/>
            </w:r>
            <w:r w:rsidR="00D40169">
              <w:rPr>
                <w:noProof/>
                <w:webHidden/>
              </w:rPr>
              <w:fldChar w:fldCharType="begin"/>
            </w:r>
            <w:r w:rsidR="00D40169">
              <w:rPr>
                <w:noProof/>
                <w:webHidden/>
              </w:rPr>
              <w:instrText xml:space="preserve"> PAGEREF _Toc137089104 \h </w:instrText>
            </w:r>
            <w:r w:rsidR="00D40169">
              <w:rPr>
                <w:noProof/>
                <w:webHidden/>
              </w:rPr>
            </w:r>
            <w:r w:rsidR="00D40169">
              <w:rPr>
                <w:noProof/>
                <w:webHidden/>
              </w:rPr>
              <w:fldChar w:fldCharType="separate"/>
            </w:r>
            <w:r w:rsidR="00D40169">
              <w:rPr>
                <w:noProof/>
                <w:webHidden/>
              </w:rPr>
              <w:t>5</w:t>
            </w:r>
            <w:r w:rsidR="00D40169">
              <w:rPr>
                <w:noProof/>
                <w:webHidden/>
              </w:rPr>
              <w:fldChar w:fldCharType="end"/>
            </w:r>
          </w:hyperlink>
        </w:p>
        <w:p w14:paraId="6A4AC6EE" w14:textId="01D4FC7E" w:rsidR="00D40169" w:rsidRDefault="00000000">
          <w:pPr>
            <w:pStyle w:val="TOC3"/>
            <w:tabs>
              <w:tab w:val="right" w:leader="dot" w:pos="9350"/>
            </w:tabs>
            <w:rPr>
              <w:rFonts w:eastAsiaTheme="minorEastAsia"/>
              <w:noProof/>
              <w:kern w:val="2"/>
              <w14:ligatures w14:val="standardContextual"/>
            </w:rPr>
          </w:pPr>
          <w:hyperlink w:anchor="_Toc137089105" w:history="1">
            <w:r w:rsidR="00D40169" w:rsidRPr="0062509B">
              <w:rPr>
                <w:rStyle w:val="Hyperlink"/>
                <w:noProof/>
              </w:rPr>
              <w:t>2.1.2 2D Image-Based Model for Instance Segmentation on Leaves</w:t>
            </w:r>
            <w:r w:rsidR="00D40169">
              <w:rPr>
                <w:noProof/>
                <w:webHidden/>
              </w:rPr>
              <w:tab/>
            </w:r>
            <w:r w:rsidR="00D40169">
              <w:rPr>
                <w:noProof/>
                <w:webHidden/>
              </w:rPr>
              <w:fldChar w:fldCharType="begin"/>
            </w:r>
            <w:r w:rsidR="00D40169">
              <w:rPr>
                <w:noProof/>
                <w:webHidden/>
              </w:rPr>
              <w:instrText xml:space="preserve"> PAGEREF _Toc137089105 \h </w:instrText>
            </w:r>
            <w:r w:rsidR="00D40169">
              <w:rPr>
                <w:noProof/>
                <w:webHidden/>
              </w:rPr>
            </w:r>
            <w:r w:rsidR="00D40169">
              <w:rPr>
                <w:noProof/>
                <w:webHidden/>
              </w:rPr>
              <w:fldChar w:fldCharType="separate"/>
            </w:r>
            <w:r w:rsidR="00D40169">
              <w:rPr>
                <w:noProof/>
                <w:webHidden/>
              </w:rPr>
              <w:t>6</w:t>
            </w:r>
            <w:r w:rsidR="00D40169">
              <w:rPr>
                <w:noProof/>
                <w:webHidden/>
              </w:rPr>
              <w:fldChar w:fldCharType="end"/>
            </w:r>
          </w:hyperlink>
        </w:p>
        <w:p w14:paraId="51BE8841" w14:textId="2005874C" w:rsidR="00D40169" w:rsidRDefault="00000000">
          <w:pPr>
            <w:pStyle w:val="TOC3"/>
            <w:tabs>
              <w:tab w:val="right" w:leader="dot" w:pos="9350"/>
            </w:tabs>
            <w:rPr>
              <w:rFonts w:eastAsiaTheme="minorEastAsia"/>
              <w:noProof/>
              <w:kern w:val="2"/>
              <w14:ligatures w14:val="standardContextual"/>
            </w:rPr>
          </w:pPr>
          <w:hyperlink w:anchor="_Toc137089106" w:history="1">
            <w:r w:rsidR="00D40169" w:rsidRPr="0062509B">
              <w:rPr>
                <w:rStyle w:val="Hyperlink"/>
                <w:noProof/>
              </w:rPr>
              <w:t>2.1.3 Selected Instance Segmentation Approach</w:t>
            </w:r>
            <w:r w:rsidR="00D40169">
              <w:rPr>
                <w:noProof/>
                <w:webHidden/>
              </w:rPr>
              <w:tab/>
            </w:r>
            <w:r w:rsidR="00D40169">
              <w:rPr>
                <w:noProof/>
                <w:webHidden/>
              </w:rPr>
              <w:fldChar w:fldCharType="begin"/>
            </w:r>
            <w:r w:rsidR="00D40169">
              <w:rPr>
                <w:noProof/>
                <w:webHidden/>
              </w:rPr>
              <w:instrText xml:space="preserve"> PAGEREF _Toc137089106 \h </w:instrText>
            </w:r>
            <w:r w:rsidR="00D40169">
              <w:rPr>
                <w:noProof/>
                <w:webHidden/>
              </w:rPr>
            </w:r>
            <w:r w:rsidR="00D40169">
              <w:rPr>
                <w:noProof/>
                <w:webHidden/>
              </w:rPr>
              <w:fldChar w:fldCharType="separate"/>
            </w:r>
            <w:r w:rsidR="00D40169">
              <w:rPr>
                <w:noProof/>
                <w:webHidden/>
              </w:rPr>
              <w:t>8</w:t>
            </w:r>
            <w:r w:rsidR="00D40169">
              <w:rPr>
                <w:noProof/>
                <w:webHidden/>
              </w:rPr>
              <w:fldChar w:fldCharType="end"/>
            </w:r>
          </w:hyperlink>
        </w:p>
        <w:p w14:paraId="157DFFC1" w14:textId="2A9E9D35" w:rsidR="00D40169" w:rsidRDefault="00000000">
          <w:pPr>
            <w:pStyle w:val="TOC2"/>
            <w:tabs>
              <w:tab w:val="right" w:leader="dot" w:pos="9350"/>
            </w:tabs>
            <w:rPr>
              <w:rFonts w:eastAsiaTheme="minorEastAsia"/>
              <w:noProof/>
              <w:kern w:val="2"/>
              <w14:ligatures w14:val="standardContextual"/>
            </w:rPr>
          </w:pPr>
          <w:hyperlink w:anchor="_Toc137089107" w:history="1">
            <w:r w:rsidR="00D40169" w:rsidRPr="0062509B">
              <w:rPr>
                <w:rStyle w:val="Hyperlink"/>
                <w:noProof/>
              </w:rPr>
              <w:t>2.2 Leaf Width Measurements on Point Clouds and Meshes</w:t>
            </w:r>
            <w:r w:rsidR="00D40169">
              <w:rPr>
                <w:noProof/>
                <w:webHidden/>
              </w:rPr>
              <w:tab/>
            </w:r>
            <w:r w:rsidR="00D40169">
              <w:rPr>
                <w:noProof/>
                <w:webHidden/>
              </w:rPr>
              <w:fldChar w:fldCharType="begin"/>
            </w:r>
            <w:r w:rsidR="00D40169">
              <w:rPr>
                <w:noProof/>
                <w:webHidden/>
              </w:rPr>
              <w:instrText xml:space="preserve"> PAGEREF _Toc137089107 \h </w:instrText>
            </w:r>
            <w:r w:rsidR="00D40169">
              <w:rPr>
                <w:noProof/>
                <w:webHidden/>
              </w:rPr>
            </w:r>
            <w:r w:rsidR="00D40169">
              <w:rPr>
                <w:noProof/>
                <w:webHidden/>
              </w:rPr>
              <w:fldChar w:fldCharType="separate"/>
            </w:r>
            <w:r w:rsidR="00D40169">
              <w:rPr>
                <w:noProof/>
                <w:webHidden/>
              </w:rPr>
              <w:t>8</w:t>
            </w:r>
            <w:r w:rsidR="00D40169">
              <w:rPr>
                <w:noProof/>
                <w:webHidden/>
              </w:rPr>
              <w:fldChar w:fldCharType="end"/>
            </w:r>
          </w:hyperlink>
        </w:p>
        <w:p w14:paraId="1DC9564C" w14:textId="34D7A1E5" w:rsidR="00D40169" w:rsidRDefault="00000000">
          <w:pPr>
            <w:pStyle w:val="TOC1"/>
            <w:tabs>
              <w:tab w:val="right" w:leader="dot" w:pos="9350"/>
            </w:tabs>
            <w:rPr>
              <w:rFonts w:eastAsiaTheme="minorEastAsia"/>
              <w:noProof/>
              <w:kern w:val="2"/>
              <w14:ligatures w14:val="standardContextual"/>
            </w:rPr>
          </w:pPr>
          <w:hyperlink w:anchor="_Toc137089108" w:history="1">
            <w:r w:rsidR="00D40169" w:rsidRPr="0062509B">
              <w:rPr>
                <w:rStyle w:val="Hyperlink"/>
                <w:noProof/>
              </w:rPr>
              <w:t>3. Methodology</w:t>
            </w:r>
            <w:r w:rsidR="00D40169">
              <w:rPr>
                <w:noProof/>
                <w:webHidden/>
              </w:rPr>
              <w:tab/>
            </w:r>
            <w:r w:rsidR="00D40169">
              <w:rPr>
                <w:noProof/>
                <w:webHidden/>
              </w:rPr>
              <w:fldChar w:fldCharType="begin"/>
            </w:r>
            <w:r w:rsidR="00D40169">
              <w:rPr>
                <w:noProof/>
                <w:webHidden/>
              </w:rPr>
              <w:instrText xml:space="preserve"> PAGEREF _Toc137089108 \h </w:instrText>
            </w:r>
            <w:r w:rsidR="00D40169">
              <w:rPr>
                <w:noProof/>
                <w:webHidden/>
              </w:rPr>
            </w:r>
            <w:r w:rsidR="00D40169">
              <w:rPr>
                <w:noProof/>
                <w:webHidden/>
              </w:rPr>
              <w:fldChar w:fldCharType="separate"/>
            </w:r>
            <w:r w:rsidR="00D40169">
              <w:rPr>
                <w:noProof/>
                <w:webHidden/>
              </w:rPr>
              <w:t>10</w:t>
            </w:r>
            <w:r w:rsidR="00D40169">
              <w:rPr>
                <w:noProof/>
                <w:webHidden/>
              </w:rPr>
              <w:fldChar w:fldCharType="end"/>
            </w:r>
          </w:hyperlink>
        </w:p>
        <w:p w14:paraId="50006A84" w14:textId="62DECD0B" w:rsidR="00D40169" w:rsidRDefault="00000000">
          <w:pPr>
            <w:pStyle w:val="TOC2"/>
            <w:tabs>
              <w:tab w:val="right" w:leader="dot" w:pos="9350"/>
            </w:tabs>
            <w:rPr>
              <w:rFonts w:eastAsiaTheme="minorEastAsia"/>
              <w:noProof/>
              <w:kern w:val="2"/>
              <w14:ligatures w14:val="standardContextual"/>
            </w:rPr>
          </w:pPr>
          <w:hyperlink w:anchor="_Toc137089109" w:history="1">
            <w:r w:rsidR="00D40169" w:rsidRPr="0062509B">
              <w:rPr>
                <w:rStyle w:val="Hyperlink"/>
                <w:noProof/>
              </w:rPr>
              <w:t>3.2 Stereo Image Acquisition and Processing</w:t>
            </w:r>
            <w:r w:rsidR="00D40169">
              <w:rPr>
                <w:noProof/>
                <w:webHidden/>
              </w:rPr>
              <w:tab/>
            </w:r>
            <w:r w:rsidR="00D40169">
              <w:rPr>
                <w:noProof/>
                <w:webHidden/>
              </w:rPr>
              <w:fldChar w:fldCharType="begin"/>
            </w:r>
            <w:r w:rsidR="00D40169">
              <w:rPr>
                <w:noProof/>
                <w:webHidden/>
              </w:rPr>
              <w:instrText xml:space="preserve"> PAGEREF _Toc137089109 \h </w:instrText>
            </w:r>
            <w:r w:rsidR="00D40169">
              <w:rPr>
                <w:noProof/>
                <w:webHidden/>
              </w:rPr>
            </w:r>
            <w:r w:rsidR="00D40169">
              <w:rPr>
                <w:noProof/>
                <w:webHidden/>
              </w:rPr>
              <w:fldChar w:fldCharType="separate"/>
            </w:r>
            <w:r w:rsidR="00D40169">
              <w:rPr>
                <w:noProof/>
                <w:webHidden/>
              </w:rPr>
              <w:t>11</w:t>
            </w:r>
            <w:r w:rsidR="00D40169">
              <w:rPr>
                <w:noProof/>
                <w:webHidden/>
              </w:rPr>
              <w:fldChar w:fldCharType="end"/>
            </w:r>
          </w:hyperlink>
        </w:p>
        <w:p w14:paraId="3B0319AD" w14:textId="3C55A751" w:rsidR="00D40169" w:rsidRDefault="00000000">
          <w:pPr>
            <w:pStyle w:val="TOC3"/>
            <w:tabs>
              <w:tab w:val="right" w:leader="dot" w:pos="9350"/>
            </w:tabs>
            <w:rPr>
              <w:rFonts w:eastAsiaTheme="minorEastAsia"/>
              <w:noProof/>
              <w:kern w:val="2"/>
              <w14:ligatures w14:val="standardContextual"/>
            </w:rPr>
          </w:pPr>
          <w:hyperlink w:anchor="_Toc137089110" w:history="1">
            <w:r w:rsidR="00D40169" w:rsidRPr="0062509B">
              <w:rPr>
                <w:rStyle w:val="Hyperlink"/>
                <w:noProof/>
              </w:rPr>
              <w:t>3.2.1 Greenhouse Setup</w:t>
            </w:r>
            <w:r w:rsidR="00D40169">
              <w:rPr>
                <w:noProof/>
                <w:webHidden/>
              </w:rPr>
              <w:tab/>
            </w:r>
            <w:r w:rsidR="00D40169">
              <w:rPr>
                <w:noProof/>
                <w:webHidden/>
              </w:rPr>
              <w:fldChar w:fldCharType="begin"/>
            </w:r>
            <w:r w:rsidR="00D40169">
              <w:rPr>
                <w:noProof/>
                <w:webHidden/>
              </w:rPr>
              <w:instrText xml:space="preserve"> PAGEREF _Toc137089110 \h </w:instrText>
            </w:r>
            <w:r w:rsidR="00D40169">
              <w:rPr>
                <w:noProof/>
                <w:webHidden/>
              </w:rPr>
            </w:r>
            <w:r w:rsidR="00D40169">
              <w:rPr>
                <w:noProof/>
                <w:webHidden/>
              </w:rPr>
              <w:fldChar w:fldCharType="separate"/>
            </w:r>
            <w:r w:rsidR="00D40169">
              <w:rPr>
                <w:noProof/>
                <w:webHidden/>
              </w:rPr>
              <w:t>11</w:t>
            </w:r>
            <w:r w:rsidR="00D40169">
              <w:rPr>
                <w:noProof/>
                <w:webHidden/>
              </w:rPr>
              <w:fldChar w:fldCharType="end"/>
            </w:r>
          </w:hyperlink>
        </w:p>
        <w:p w14:paraId="00FCE5E2" w14:textId="590A1741" w:rsidR="00D40169" w:rsidRDefault="00000000">
          <w:pPr>
            <w:pStyle w:val="TOC3"/>
            <w:tabs>
              <w:tab w:val="right" w:leader="dot" w:pos="9350"/>
            </w:tabs>
            <w:rPr>
              <w:rFonts w:eastAsiaTheme="minorEastAsia"/>
              <w:noProof/>
              <w:kern w:val="2"/>
              <w14:ligatures w14:val="standardContextual"/>
            </w:rPr>
          </w:pPr>
          <w:hyperlink w:anchor="_Toc137089111" w:history="1">
            <w:r w:rsidR="00D40169" w:rsidRPr="0062509B">
              <w:rPr>
                <w:rStyle w:val="Hyperlink"/>
                <w:noProof/>
              </w:rPr>
              <w:t>3.2.1 ZED Camera and Data Collection Setup</w:t>
            </w:r>
            <w:r w:rsidR="00D40169">
              <w:rPr>
                <w:noProof/>
                <w:webHidden/>
              </w:rPr>
              <w:tab/>
            </w:r>
            <w:r w:rsidR="00D40169">
              <w:rPr>
                <w:noProof/>
                <w:webHidden/>
              </w:rPr>
              <w:fldChar w:fldCharType="begin"/>
            </w:r>
            <w:r w:rsidR="00D40169">
              <w:rPr>
                <w:noProof/>
                <w:webHidden/>
              </w:rPr>
              <w:instrText xml:space="preserve"> PAGEREF _Toc137089111 \h </w:instrText>
            </w:r>
            <w:r w:rsidR="00D40169">
              <w:rPr>
                <w:noProof/>
                <w:webHidden/>
              </w:rPr>
            </w:r>
            <w:r w:rsidR="00D40169">
              <w:rPr>
                <w:noProof/>
                <w:webHidden/>
              </w:rPr>
              <w:fldChar w:fldCharType="separate"/>
            </w:r>
            <w:r w:rsidR="00D40169">
              <w:rPr>
                <w:noProof/>
                <w:webHidden/>
              </w:rPr>
              <w:t>13</w:t>
            </w:r>
            <w:r w:rsidR="00D40169">
              <w:rPr>
                <w:noProof/>
                <w:webHidden/>
              </w:rPr>
              <w:fldChar w:fldCharType="end"/>
            </w:r>
          </w:hyperlink>
        </w:p>
        <w:p w14:paraId="010BAF06" w14:textId="1C4AC5FA" w:rsidR="00D40169" w:rsidRDefault="00000000">
          <w:pPr>
            <w:pStyle w:val="TOC3"/>
            <w:tabs>
              <w:tab w:val="right" w:leader="dot" w:pos="9350"/>
            </w:tabs>
            <w:rPr>
              <w:rFonts w:eastAsiaTheme="minorEastAsia"/>
              <w:noProof/>
              <w:kern w:val="2"/>
              <w14:ligatures w14:val="standardContextual"/>
            </w:rPr>
          </w:pPr>
          <w:hyperlink w:anchor="_Toc137089112" w:history="1">
            <w:r w:rsidR="00D40169" w:rsidRPr="0062509B">
              <w:rPr>
                <w:rStyle w:val="Hyperlink"/>
                <w:noProof/>
              </w:rPr>
              <w:t>3.2.2 Image Processing with ZED SDK</w:t>
            </w:r>
            <w:r w:rsidR="00D40169">
              <w:rPr>
                <w:noProof/>
                <w:webHidden/>
              </w:rPr>
              <w:tab/>
            </w:r>
            <w:r w:rsidR="00D40169">
              <w:rPr>
                <w:noProof/>
                <w:webHidden/>
              </w:rPr>
              <w:fldChar w:fldCharType="begin"/>
            </w:r>
            <w:r w:rsidR="00D40169">
              <w:rPr>
                <w:noProof/>
                <w:webHidden/>
              </w:rPr>
              <w:instrText xml:space="preserve"> PAGEREF _Toc137089112 \h </w:instrText>
            </w:r>
            <w:r w:rsidR="00D40169">
              <w:rPr>
                <w:noProof/>
                <w:webHidden/>
              </w:rPr>
            </w:r>
            <w:r w:rsidR="00D40169">
              <w:rPr>
                <w:noProof/>
                <w:webHidden/>
              </w:rPr>
              <w:fldChar w:fldCharType="separate"/>
            </w:r>
            <w:r w:rsidR="00D40169">
              <w:rPr>
                <w:noProof/>
                <w:webHidden/>
              </w:rPr>
              <w:t>16</w:t>
            </w:r>
            <w:r w:rsidR="00D40169">
              <w:rPr>
                <w:noProof/>
                <w:webHidden/>
              </w:rPr>
              <w:fldChar w:fldCharType="end"/>
            </w:r>
          </w:hyperlink>
        </w:p>
        <w:p w14:paraId="38463B32" w14:textId="6ED9699C" w:rsidR="00D40169" w:rsidRDefault="00000000">
          <w:pPr>
            <w:pStyle w:val="TOC3"/>
            <w:tabs>
              <w:tab w:val="right" w:leader="dot" w:pos="9350"/>
            </w:tabs>
            <w:rPr>
              <w:rFonts w:eastAsiaTheme="minorEastAsia"/>
              <w:noProof/>
              <w:kern w:val="2"/>
              <w14:ligatures w14:val="standardContextual"/>
            </w:rPr>
          </w:pPr>
          <w:hyperlink w:anchor="_Toc137089113" w:history="1">
            <w:r w:rsidR="00D40169" w:rsidRPr="0062509B">
              <w:rPr>
                <w:rStyle w:val="Hyperlink"/>
                <w:noProof/>
              </w:rPr>
              <w:t>3.2.3 Software Calibration and Control Photos</w:t>
            </w:r>
            <w:r w:rsidR="00D40169">
              <w:rPr>
                <w:noProof/>
                <w:webHidden/>
              </w:rPr>
              <w:tab/>
            </w:r>
            <w:r w:rsidR="00D40169">
              <w:rPr>
                <w:noProof/>
                <w:webHidden/>
              </w:rPr>
              <w:fldChar w:fldCharType="begin"/>
            </w:r>
            <w:r w:rsidR="00D40169">
              <w:rPr>
                <w:noProof/>
                <w:webHidden/>
              </w:rPr>
              <w:instrText xml:space="preserve"> PAGEREF _Toc137089113 \h </w:instrText>
            </w:r>
            <w:r w:rsidR="00D40169">
              <w:rPr>
                <w:noProof/>
                <w:webHidden/>
              </w:rPr>
            </w:r>
            <w:r w:rsidR="00D40169">
              <w:rPr>
                <w:noProof/>
                <w:webHidden/>
              </w:rPr>
              <w:fldChar w:fldCharType="separate"/>
            </w:r>
            <w:r w:rsidR="00D40169">
              <w:rPr>
                <w:noProof/>
                <w:webHidden/>
              </w:rPr>
              <w:t>17</w:t>
            </w:r>
            <w:r w:rsidR="00D40169">
              <w:rPr>
                <w:noProof/>
                <w:webHidden/>
              </w:rPr>
              <w:fldChar w:fldCharType="end"/>
            </w:r>
          </w:hyperlink>
        </w:p>
        <w:p w14:paraId="7959AD1C" w14:textId="0E484E73" w:rsidR="00D40169" w:rsidRDefault="00000000">
          <w:pPr>
            <w:pStyle w:val="TOC2"/>
            <w:tabs>
              <w:tab w:val="right" w:leader="dot" w:pos="9350"/>
            </w:tabs>
            <w:rPr>
              <w:rFonts w:eastAsiaTheme="minorEastAsia"/>
              <w:noProof/>
              <w:kern w:val="2"/>
              <w14:ligatures w14:val="standardContextual"/>
            </w:rPr>
          </w:pPr>
          <w:hyperlink w:anchor="_Toc137089114" w:history="1">
            <w:r w:rsidR="00D40169" w:rsidRPr="0062509B">
              <w:rPr>
                <w:rStyle w:val="Hyperlink"/>
                <w:noProof/>
              </w:rPr>
              <w:t>3.3 Training Mask R-CNN Model</w:t>
            </w:r>
            <w:r w:rsidR="00D40169">
              <w:rPr>
                <w:noProof/>
                <w:webHidden/>
              </w:rPr>
              <w:tab/>
            </w:r>
            <w:r w:rsidR="00D40169">
              <w:rPr>
                <w:noProof/>
                <w:webHidden/>
              </w:rPr>
              <w:fldChar w:fldCharType="begin"/>
            </w:r>
            <w:r w:rsidR="00D40169">
              <w:rPr>
                <w:noProof/>
                <w:webHidden/>
              </w:rPr>
              <w:instrText xml:space="preserve"> PAGEREF _Toc137089114 \h </w:instrText>
            </w:r>
            <w:r w:rsidR="00D40169">
              <w:rPr>
                <w:noProof/>
                <w:webHidden/>
              </w:rPr>
            </w:r>
            <w:r w:rsidR="00D40169">
              <w:rPr>
                <w:noProof/>
                <w:webHidden/>
              </w:rPr>
              <w:fldChar w:fldCharType="separate"/>
            </w:r>
            <w:r w:rsidR="00D40169">
              <w:rPr>
                <w:noProof/>
                <w:webHidden/>
              </w:rPr>
              <w:t>19</w:t>
            </w:r>
            <w:r w:rsidR="00D40169">
              <w:rPr>
                <w:noProof/>
                <w:webHidden/>
              </w:rPr>
              <w:fldChar w:fldCharType="end"/>
            </w:r>
          </w:hyperlink>
        </w:p>
        <w:p w14:paraId="005308C2" w14:textId="16AAB462" w:rsidR="00D40169" w:rsidRDefault="00000000">
          <w:pPr>
            <w:pStyle w:val="TOC3"/>
            <w:tabs>
              <w:tab w:val="right" w:leader="dot" w:pos="9350"/>
            </w:tabs>
            <w:rPr>
              <w:rFonts w:eastAsiaTheme="minorEastAsia"/>
              <w:noProof/>
              <w:kern w:val="2"/>
              <w14:ligatures w14:val="standardContextual"/>
            </w:rPr>
          </w:pPr>
          <w:hyperlink w:anchor="_Toc137089115" w:history="1">
            <w:r w:rsidR="00D40169" w:rsidRPr="0062509B">
              <w:rPr>
                <w:rStyle w:val="Hyperlink"/>
                <w:noProof/>
              </w:rPr>
              <w:t>3.3.1 Image Annotation</w:t>
            </w:r>
            <w:r w:rsidR="00D40169">
              <w:rPr>
                <w:noProof/>
                <w:webHidden/>
              </w:rPr>
              <w:tab/>
            </w:r>
            <w:r w:rsidR="00D40169">
              <w:rPr>
                <w:noProof/>
                <w:webHidden/>
              </w:rPr>
              <w:fldChar w:fldCharType="begin"/>
            </w:r>
            <w:r w:rsidR="00D40169">
              <w:rPr>
                <w:noProof/>
                <w:webHidden/>
              </w:rPr>
              <w:instrText xml:space="preserve"> PAGEREF _Toc137089115 \h </w:instrText>
            </w:r>
            <w:r w:rsidR="00D40169">
              <w:rPr>
                <w:noProof/>
                <w:webHidden/>
              </w:rPr>
            </w:r>
            <w:r w:rsidR="00D40169">
              <w:rPr>
                <w:noProof/>
                <w:webHidden/>
              </w:rPr>
              <w:fldChar w:fldCharType="separate"/>
            </w:r>
            <w:r w:rsidR="00D40169">
              <w:rPr>
                <w:noProof/>
                <w:webHidden/>
              </w:rPr>
              <w:t>20</w:t>
            </w:r>
            <w:r w:rsidR="00D40169">
              <w:rPr>
                <w:noProof/>
                <w:webHidden/>
              </w:rPr>
              <w:fldChar w:fldCharType="end"/>
            </w:r>
          </w:hyperlink>
        </w:p>
        <w:p w14:paraId="0C839814" w14:textId="32FB76DF" w:rsidR="00D40169" w:rsidRDefault="00000000">
          <w:pPr>
            <w:pStyle w:val="TOC3"/>
            <w:tabs>
              <w:tab w:val="right" w:leader="dot" w:pos="9350"/>
            </w:tabs>
            <w:rPr>
              <w:rFonts w:eastAsiaTheme="minorEastAsia"/>
              <w:noProof/>
              <w:kern w:val="2"/>
              <w14:ligatures w14:val="standardContextual"/>
            </w:rPr>
          </w:pPr>
          <w:hyperlink w:anchor="_Toc137089116" w:history="1">
            <w:r w:rsidR="00D40169" w:rsidRPr="0062509B">
              <w:rPr>
                <w:rStyle w:val="Hyperlink"/>
                <w:noProof/>
              </w:rPr>
              <w:t>3.3.2 Image Processing Pre-Training</w:t>
            </w:r>
            <w:r w:rsidR="00D40169">
              <w:rPr>
                <w:noProof/>
                <w:webHidden/>
              </w:rPr>
              <w:tab/>
            </w:r>
            <w:r w:rsidR="00D40169">
              <w:rPr>
                <w:noProof/>
                <w:webHidden/>
              </w:rPr>
              <w:fldChar w:fldCharType="begin"/>
            </w:r>
            <w:r w:rsidR="00D40169">
              <w:rPr>
                <w:noProof/>
                <w:webHidden/>
              </w:rPr>
              <w:instrText xml:space="preserve"> PAGEREF _Toc137089116 \h </w:instrText>
            </w:r>
            <w:r w:rsidR="00D40169">
              <w:rPr>
                <w:noProof/>
                <w:webHidden/>
              </w:rPr>
            </w:r>
            <w:r w:rsidR="00D40169">
              <w:rPr>
                <w:noProof/>
                <w:webHidden/>
              </w:rPr>
              <w:fldChar w:fldCharType="separate"/>
            </w:r>
            <w:r w:rsidR="00D40169">
              <w:rPr>
                <w:noProof/>
                <w:webHidden/>
              </w:rPr>
              <w:t>21</w:t>
            </w:r>
            <w:r w:rsidR="00D40169">
              <w:rPr>
                <w:noProof/>
                <w:webHidden/>
              </w:rPr>
              <w:fldChar w:fldCharType="end"/>
            </w:r>
          </w:hyperlink>
        </w:p>
        <w:p w14:paraId="2F6DE114" w14:textId="6108BB9F" w:rsidR="00D40169" w:rsidRDefault="00000000">
          <w:pPr>
            <w:pStyle w:val="TOC3"/>
            <w:tabs>
              <w:tab w:val="right" w:leader="dot" w:pos="9350"/>
            </w:tabs>
            <w:rPr>
              <w:rFonts w:eastAsiaTheme="minorEastAsia"/>
              <w:noProof/>
              <w:kern w:val="2"/>
              <w14:ligatures w14:val="standardContextual"/>
            </w:rPr>
          </w:pPr>
          <w:hyperlink w:anchor="_Toc137089117" w:history="1">
            <w:r w:rsidR="00D40169" w:rsidRPr="0062509B">
              <w:rPr>
                <w:rStyle w:val="Hyperlink"/>
                <w:noProof/>
              </w:rPr>
              <w:t>3.3.3 Model Training</w:t>
            </w:r>
            <w:r w:rsidR="00D40169">
              <w:rPr>
                <w:noProof/>
                <w:webHidden/>
              </w:rPr>
              <w:tab/>
            </w:r>
            <w:r w:rsidR="00D40169">
              <w:rPr>
                <w:noProof/>
                <w:webHidden/>
              </w:rPr>
              <w:fldChar w:fldCharType="begin"/>
            </w:r>
            <w:r w:rsidR="00D40169">
              <w:rPr>
                <w:noProof/>
                <w:webHidden/>
              </w:rPr>
              <w:instrText xml:space="preserve"> PAGEREF _Toc137089117 \h </w:instrText>
            </w:r>
            <w:r w:rsidR="00D40169">
              <w:rPr>
                <w:noProof/>
                <w:webHidden/>
              </w:rPr>
            </w:r>
            <w:r w:rsidR="00D40169">
              <w:rPr>
                <w:noProof/>
                <w:webHidden/>
              </w:rPr>
              <w:fldChar w:fldCharType="separate"/>
            </w:r>
            <w:r w:rsidR="00D40169">
              <w:rPr>
                <w:noProof/>
                <w:webHidden/>
              </w:rPr>
              <w:t>23</w:t>
            </w:r>
            <w:r w:rsidR="00D40169">
              <w:rPr>
                <w:noProof/>
                <w:webHidden/>
              </w:rPr>
              <w:fldChar w:fldCharType="end"/>
            </w:r>
          </w:hyperlink>
        </w:p>
        <w:p w14:paraId="25608BC2" w14:textId="0BCB2B99" w:rsidR="00D40169" w:rsidRDefault="00000000">
          <w:pPr>
            <w:pStyle w:val="TOC2"/>
            <w:tabs>
              <w:tab w:val="right" w:leader="dot" w:pos="9350"/>
            </w:tabs>
            <w:rPr>
              <w:rFonts w:eastAsiaTheme="minorEastAsia"/>
              <w:noProof/>
              <w:kern w:val="2"/>
              <w14:ligatures w14:val="standardContextual"/>
            </w:rPr>
          </w:pPr>
          <w:hyperlink w:anchor="_Toc137089118" w:history="1">
            <w:r w:rsidR="00D40169" w:rsidRPr="0062509B">
              <w:rPr>
                <w:rStyle w:val="Hyperlink"/>
                <w:noProof/>
              </w:rPr>
              <w:t>3.4 Measuring Leaf Width with Point Cloud</w:t>
            </w:r>
            <w:r w:rsidR="00D40169">
              <w:rPr>
                <w:noProof/>
                <w:webHidden/>
              </w:rPr>
              <w:tab/>
            </w:r>
            <w:r w:rsidR="00D40169">
              <w:rPr>
                <w:noProof/>
                <w:webHidden/>
              </w:rPr>
              <w:fldChar w:fldCharType="begin"/>
            </w:r>
            <w:r w:rsidR="00D40169">
              <w:rPr>
                <w:noProof/>
                <w:webHidden/>
              </w:rPr>
              <w:instrText xml:space="preserve"> PAGEREF _Toc137089118 \h </w:instrText>
            </w:r>
            <w:r w:rsidR="00D40169">
              <w:rPr>
                <w:noProof/>
                <w:webHidden/>
              </w:rPr>
            </w:r>
            <w:r w:rsidR="00D40169">
              <w:rPr>
                <w:noProof/>
                <w:webHidden/>
              </w:rPr>
              <w:fldChar w:fldCharType="separate"/>
            </w:r>
            <w:r w:rsidR="00D40169">
              <w:rPr>
                <w:noProof/>
                <w:webHidden/>
              </w:rPr>
              <w:t>25</w:t>
            </w:r>
            <w:r w:rsidR="00D40169">
              <w:rPr>
                <w:noProof/>
                <w:webHidden/>
              </w:rPr>
              <w:fldChar w:fldCharType="end"/>
            </w:r>
          </w:hyperlink>
        </w:p>
        <w:p w14:paraId="03DE515B" w14:textId="285B1596" w:rsidR="00D40169" w:rsidRDefault="00000000">
          <w:pPr>
            <w:pStyle w:val="TOC3"/>
            <w:tabs>
              <w:tab w:val="right" w:leader="dot" w:pos="9350"/>
            </w:tabs>
            <w:rPr>
              <w:rFonts w:eastAsiaTheme="minorEastAsia"/>
              <w:noProof/>
              <w:kern w:val="2"/>
              <w14:ligatures w14:val="standardContextual"/>
            </w:rPr>
          </w:pPr>
          <w:hyperlink w:anchor="_Toc137089119" w:history="1">
            <w:r w:rsidR="00D40169" w:rsidRPr="0062509B">
              <w:rPr>
                <w:rStyle w:val="Hyperlink"/>
                <w:noProof/>
              </w:rPr>
              <w:t>3.4.1 Point Cloud Acquisition</w:t>
            </w:r>
            <w:r w:rsidR="00D40169">
              <w:rPr>
                <w:noProof/>
                <w:webHidden/>
              </w:rPr>
              <w:tab/>
            </w:r>
            <w:r w:rsidR="00D40169">
              <w:rPr>
                <w:noProof/>
                <w:webHidden/>
              </w:rPr>
              <w:fldChar w:fldCharType="begin"/>
            </w:r>
            <w:r w:rsidR="00D40169">
              <w:rPr>
                <w:noProof/>
                <w:webHidden/>
              </w:rPr>
              <w:instrText xml:space="preserve"> PAGEREF _Toc137089119 \h </w:instrText>
            </w:r>
            <w:r w:rsidR="00D40169">
              <w:rPr>
                <w:noProof/>
                <w:webHidden/>
              </w:rPr>
            </w:r>
            <w:r w:rsidR="00D40169">
              <w:rPr>
                <w:noProof/>
                <w:webHidden/>
              </w:rPr>
              <w:fldChar w:fldCharType="separate"/>
            </w:r>
            <w:r w:rsidR="00D40169">
              <w:rPr>
                <w:noProof/>
                <w:webHidden/>
              </w:rPr>
              <w:t>25</w:t>
            </w:r>
            <w:r w:rsidR="00D40169">
              <w:rPr>
                <w:noProof/>
                <w:webHidden/>
              </w:rPr>
              <w:fldChar w:fldCharType="end"/>
            </w:r>
          </w:hyperlink>
        </w:p>
        <w:p w14:paraId="02E3D0EA" w14:textId="1E156A3D" w:rsidR="00D40169" w:rsidRDefault="00000000">
          <w:pPr>
            <w:pStyle w:val="TOC3"/>
            <w:tabs>
              <w:tab w:val="right" w:leader="dot" w:pos="9350"/>
            </w:tabs>
            <w:rPr>
              <w:rFonts w:eastAsiaTheme="minorEastAsia"/>
              <w:noProof/>
              <w:kern w:val="2"/>
              <w14:ligatures w14:val="standardContextual"/>
            </w:rPr>
          </w:pPr>
          <w:hyperlink w:anchor="_Toc137089120" w:history="1">
            <w:r w:rsidR="00D40169" w:rsidRPr="0062509B">
              <w:rPr>
                <w:rStyle w:val="Hyperlink"/>
                <w:noProof/>
              </w:rPr>
              <w:t>3.4.2 Cropping Point Cloud</w:t>
            </w:r>
            <w:r w:rsidR="00D40169">
              <w:rPr>
                <w:noProof/>
                <w:webHidden/>
              </w:rPr>
              <w:tab/>
            </w:r>
            <w:r w:rsidR="00D40169">
              <w:rPr>
                <w:noProof/>
                <w:webHidden/>
              </w:rPr>
              <w:fldChar w:fldCharType="begin"/>
            </w:r>
            <w:r w:rsidR="00D40169">
              <w:rPr>
                <w:noProof/>
                <w:webHidden/>
              </w:rPr>
              <w:instrText xml:space="preserve"> PAGEREF _Toc137089120 \h </w:instrText>
            </w:r>
            <w:r w:rsidR="00D40169">
              <w:rPr>
                <w:noProof/>
                <w:webHidden/>
              </w:rPr>
            </w:r>
            <w:r w:rsidR="00D40169">
              <w:rPr>
                <w:noProof/>
                <w:webHidden/>
              </w:rPr>
              <w:fldChar w:fldCharType="separate"/>
            </w:r>
            <w:r w:rsidR="00D40169">
              <w:rPr>
                <w:noProof/>
                <w:webHidden/>
              </w:rPr>
              <w:t>25</w:t>
            </w:r>
            <w:r w:rsidR="00D40169">
              <w:rPr>
                <w:noProof/>
                <w:webHidden/>
              </w:rPr>
              <w:fldChar w:fldCharType="end"/>
            </w:r>
          </w:hyperlink>
        </w:p>
        <w:p w14:paraId="78D2495B" w14:textId="3FC77F04" w:rsidR="00D40169" w:rsidRDefault="00000000">
          <w:pPr>
            <w:pStyle w:val="TOC3"/>
            <w:tabs>
              <w:tab w:val="right" w:leader="dot" w:pos="9350"/>
            </w:tabs>
            <w:rPr>
              <w:rFonts w:eastAsiaTheme="minorEastAsia"/>
              <w:noProof/>
              <w:kern w:val="2"/>
              <w14:ligatures w14:val="standardContextual"/>
            </w:rPr>
          </w:pPr>
          <w:hyperlink w:anchor="_Toc137089121" w:history="1">
            <w:r w:rsidR="00D40169" w:rsidRPr="0062509B">
              <w:rPr>
                <w:rStyle w:val="Hyperlink"/>
                <w:noProof/>
              </w:rPr>
              <w:t>3.4.3 Distance Measurements using Point Cloud</w:t>
            </w:r>
            <w:r w:rsidR="00D40169">
              <w:rPr>
                <w:noProof/>
                <w:webHidden/>
              </w:rPr>
              <w:tab/>
            </w:r>
            <w:r w:rsidR="00D40169">
              <w:rPr>
                <w:noProof/>
                <w:webHidden/>
              </w:rPr>
              <w:fldChar w:fldCharType="begin"/>
            </w:r>
            <w:r w:rsidR="00D40169">
              <w:rPr>
                <w:noProof/>
                <w:webHidden/>
              </w:rPr>
              <w:instrText xml:space="preserve"> PAGEREF _Toc137089121 \h </w:instrText>
            </w:r>
            <w:r w:rsidR="00D40169">
              <w:rPr>
                <w:noProof/>
                <w:webHidden/>
              </w:rPr>
            </w:r>
            <w:r w:rsidR="00D40169">
              <w:rPr>
                <w:noProof/>
                <w:webHidden/>
              </w:rPr>
              <w:fldChar w:fldCharType="separate"/>
            </w:r>
            <w:r w:rsidR="00D40169">
              <w:rPr>
                <w:noProof/>
                <w:webHidden/>
              </w:rPr>
              <w:t>25</w:t>
            </w:r>
            <w:r w:rsidR="00D40169">
              <w:rPr>
                <w:noProof/>
                <w:webHidden/>
              </w:rPr>
              <w:fldChar w:fldCharType="end"/>
            </w:r>
          </w:hyperlink>
        </w:p>
        <w:p w14:paraId="36550DED" w14:textId="4AE52A7C" w:rsidR="00D40169" w:rsidRDefault="00000000">
          <w:pPr>
            <w:pStyle w:val="TOC1"/>
            <w:tabs>
              <w:tab w:val="right" w:leader="dot" w:pos="9350"/>
            </w:tabs>
            <w:rPr>
              <w:rFonts w:eastAsiaTheme="minorEastAsia"/>
              <w:noProof/>
              <w:kern w:val="2"/>
              <w14:ligatures w14:val="standardContextual"/>
            </w:rPr>
          </w:pPr>
          <w:hyperlink w:anchor="_Toc137089122" w:history="1">
            <w:r w:rsidR="00D40169" w:rsidRPr="0062509B">
              <w:rPr>
                <w:rStyle w:val="Hyperlink"/>
                <w:noProof/>
              </w:rPr>
              <w:t>4. Research Results</w:t>
            </w:r>
            <w:r w:rsidR="00D40169">
              <w:rPr>
                <w:noProof/>
                <w:webHidden/>
              </w:rPr>
              <w:tab/>
            </w:r>
            <w:r w:rsidR="00D40169">
              <w:rPr>
                <w:noProof/>
                <w:webHidden/>
              </w:rPr>
              <w:fldChar w:fldCharType="begin"/>
            </w:r>
            <w:r w:rsidR="00D40169">
              <w:rPr>
                <w:noProof/>
                <w:webHidden/>
              </w:rPr>
              <w:instrText xml:space="preserve"> PAGEREF _Toc137089122 \h </w:instrText>
            </w:r>
            <w:r w:rsidR="00D40169">
              <w:rPr>
                <w:noProof/>
                <w:webHidden/>
              </w:rPr>
            </w:r>
            <w:r w:rsidR="00D40169">
              <w:rPr>
                <w:noProof/>
                <w:webHidden/>
              </w:rPr>
              <w:fldChar w:fldCharType="separate"/>
            </w:r>
            <w:r w:rsidR="00D40169">
              <w:rPr>
                <w:noProof/>
                <w:webHidden/>
              </w:rPr>
              <w:t>26</w:t>
            </w:r>
            <w:r w:rsidR="00D40169">
              <w:rPr>
                <w:noProof/>
                <w:webHidden/>
              </w:rPr>
              <w:fldChar w:fldCharType="end"/>
            </w:r>
          </w:hyperlink>
        </w:p>
        <w:p w14:paraId="78041895" w14:textId="1F7175BE" w:rsidR="00D40169" w:rsidRDefault="00000000">
          <w:pPr>
            <w:pStyle w:val="TOC2"/>
            <w:tabs>
              <w:tab w:val="right" w:leader="dot" w:pos="9350"/>
            </w:tabs>
            <w:rPr>
              <w:rFonts w:eastAsiaTheme="minorEastAsia"/>
              <w:noProof/>
              <w:kern w:val="2"/>
              <w14:ligatures w14:val="standardContextual"/>
            </w:rPr>
          </w:pPr>
          <w:hyperlink w:anchor="_Toc137089123" w:history="1">
            <w:r w:rsidR="00D40169" w:rsidRPr="0062509B">
              <w:rPr>
                <w:rStyle w:val="Hyperlink"/>
                <w:noProof/>
              </w:rPr>
              <w:t>4.1 Instance Segmentation Model Accuracy</w:t>
            </w:r>
            <w:r w:rsidR="00D40169">
              <w:rPr>
                <w:noProof/>
                <w:webHidden/>
              </w:rPr>
              <w:tab/>
            </w:r>
            <w:r w:rsidR="00D40169">
              <w:rPr>
                <w:noProof/>
                <w:webHidden/>
              </w:rPr>
              <w:fldChar w:fldCharType="begin"/>
            </w:r>
            <w:r w:rsidR="00D40169">
              <w:rPr>
                <w:noProof/>
                <w:webHidden/>
              </w:rPr>
              <w:instrText xml:space="preserve"> PAGEREF _Toc137089123 \h </w:instrText>
            </w:r>
            <w:r w:rsidR="00D40169">
              <w:rPr>
                <w:noProof/>
                <w:webHidden/>
              </w:rPr>
            </w:r>
            <w:r w:rsidR="00D40169">
              <w:rPr>
                <w:noProof/>
                <w:webHidden/>
              </w:rPr>
              <w:fldChar w:fldCharType="separate"/>
            </w:r>
            <w:r w:rsidR="00D40169">
              <w:rPr>
                <w:noProof/>
                <w:webHidden/>
              </w:rPr>
              <w:t>26</w:t>
            </w:r>
            <w:r w:rsidR="00D40169">
              <w:rPr>
                <w:noProof/>
                <w:webHidden/>
              </w:rPr>
              <w:fldChar w:fldCharType="end"/>
            </w:r>
          </w:hyperlink>
        </w:p>
        <w:p w14:paraId="50300403" w14:textId="0933315C" w:rsidR="00D40169" w:rsidRDefault="00000000">
          <w:pPr>
            <w:pStyle w:val="TOC2"/>
            <w:tabs>
              <w:tab w:val="right" w:leader="dot" w:pos="9350"/>
            </w:tabs>
            <w:rPr>
              <w:rFonts w:eastAsiaTheme="minorEastAsia"/>
              <w:noProof/>
              <w:kern w:val="2"/>
              <w14:ligatures w14:val="standardContextual"/>
            </w:rPr>
          </w:pPr>
          <w:hyperlink w:anchor="_Toc137089124" w:history="1">
            <w:r w:rsidR="00D40169" w:rsidRPr="0062509B">
              <w:rPr>
                <w:rStyle w:val="Hyperlink"/>
                <w:noProof/>
              </w:rPr>
              <w:t>4.2 Width Measurement Accuracy</w:t>
            </w:r>
            <w:r w:rsidR="00D40169">
              <w:rPr>
                <w:noProof/>
                <w:webHidden/>
              </w:rPr>
              <w:tab/>
            </w:r>
            <w:r w:rsidR="00D40169">
              <w:rPr>
                <w:noProof/>
                <w:webHidden/>
              </w:rPr>
              <w:fldChar w:fldCharType="begin"/>
            </w:r>
            <w:r w:rsidR="00D40169">
              <w:rPr>
                <w:noProof/>
                <w:webHidden/>
              </w:rPr>
              <w:instrText xml:space="preserve"> PAGEREF _Toc137089124 \h </w:instrText>
            </w:r>
            <w:r w:rsidR="00D40169">
              <w:rPr>
                <w:noProof/>
                <w:webHidden/>
              </w:rPr>
            </w:r>
            <w:r w:rsidR="00D40169">
              <w:rPr>
                <w:noProof/>
                <w:webHidden/>
              </w:rPr>
              <w:fldChar w:fldCharType="separate"/>
            </w:r>
            <w:r w:rsidR="00D40169">
              <w:rPr>
                <w:noProof/>
                <w:webHidden/>
              </w:rPr>
              <w:t>26</w:t>
            </w:r>
            <w:r w:rsidR="00D40169">
              <w:rPr>
                <w:noProof/>
                <w:webHidden/>
              </w:rPr>
              <w:fldChar w:fldCharType="end"/>
            </w:r>
          </w:hyperlink>
        </w:p>
        <w:p w14:paraId="5D16D8E8" w14:textId="70EF823F" w:rsidR="00D40169" w:rsidRDefault="00000000">
          <w:pPr>
            <w:pStyle w:val="TOC3"/>
            <w:tabs>
              <w:tab w:val="right" w:leader="dot" w:pos="9350"/>
            </w:tabs>
            <w:rPr>
              <w:rFonts w:eastAsiaTheme="minorEastAsia"/>
              <w:noProof/>
              <w:kern w:val="2"/>
              <w14:ligatures w14:val="standardContextual"/>
            </w:rPr>
          </w:pPr>
          <w:hyperlink w:anchor="_Toc137089125" w:history="1">
            <w:r w:rsidR="00D40169" w:rsidRPr="0062509B">
              <w:rPr>
                <w:rStyle w:val="Hyperlink"/>
                <w:noProof/>
              </w:rPr>
              <w:t>4.2.1 Control Photos and Measurements</w:t>
            </w:r>
            <w:r w:rsidR="00D40169">
              <w:rPr>
                <w:noProof/>
                <w:webHidden/>
              </w:rPr>
              <w:tab/>
            </w:r>
            <w:r w:rsidR="00D40169">
              <w:rPr>
                <w:noProof/>
                <w:webHidden/>
              </w:rPr>
              <w:fldChar w:fldCharType="begin"/>
            </w:r>
            <w:r w:rsidR="00D40169">
              <w:rPr>
                <w:noProof/>
                <w:webHidden/>
              </w:rPr>
              <w:instrText xml:space="preserve"> PAGEREF _Toc137089125 \h </w:instrText>
            </w:r>
            <w:r w:rsidR="00D40169">
              <w:rPr>
                <w:noProof/>
                <w:webHidden/>
              </w:rPr>
            </w:r>
            <w:r w:rsidR="00D40169">
              <w:rPr>
                <w:noProof/>
                <w:webHidden/>
              </w:rPr>
              <w:fldChar w:fldCharType="separate"/>
            </w:r>
            <w:r w:rsidR="00D40169">
              <w:rPr>
                <w:noProof/>
                <w:webHidden/>
              </w:rPr>
              <w:t>26</w:t>
            </w:r>
            <w:r w:rsidR="00D40169">
              <w:rPr>
                <w:noProof/>
                <w:webHidden/>
              </w:rPr>
              <w:fldChar w:fldCharType="end"/>
            </w:r>
          </w:hyperlink>
        </w:p>
        <w:p w14:paraId="508C12BF" w14:textId="7573D8BC" w:rsidR="00D40169" w:rsidRDefault="00000000">
          <w:pPr>
            <w:pStyle w:val="TOC3"/>
            <w:tabs>
              <w:tab w:val="right" w:leader="dot" w:pos="9350"/>
            </w:tabs>
            <w:rPr>
              <w:rFonts w:eastAsiaTheme="minorEastAsia"/>
              <w:noProof/>
              <w:kern w:val="2"/>
              <w14:ligatures w14:val="standardContextual"/>
            </w:rPr>
          </w:pPr>
          <w:hyperlink w:anchor="_Toc137089126" w:history="1">
            <w:r w:rsidR="00D40169" w:rsidRPr="0062509B">
              <w:rPr>
                <w:rStyle w:val="Hyperlink"/>
                <w:noProof/>
              </w:rPr>
              <w:t>4.2.2 Research Project Measurements</w:t>
            </w:r>
            <w:r w:rsidR="00D40169">
              <w:rPr>
                <w:noProof/>
                <w:webHidden/>
              </w:rPr>
              <w:tab/>
            </w:r>
            <w:r w:rsidR="00D40169">
              <w:rPr>
                <w:noProof/>
                <w:webHidden/>
              </w:rPr>
              <w:fldChar w:fldCharType="begin"/>
            </w:r>
            <w:r w:rsidR="00D40169">
              <w:rPr>
                <w:noProof/>
                <w:webHidden/>
              </w:rPr>
              <w:instrText xml:space="preserve"> PAGEREF _Toc137089126 \h </w:instrText>
            </w:r>
            <w:r w:rsidR="00D40169">
              <w:rPr>
                <w:noProof/>
                <w:webHidden/>
              </w:rPr>
            </w:r>
            <w:r w:rsidR="00D40169">
              <w:rPr>
                <w:noProof/>
                <w:webHidden/>
              </w:rPr>
              <w:fldChar w:fldCharType="separate"/>
            </w:r>
            <w:r w:rsidR="00D40169">
              <w:rPr>
                <w:noProof/>
                <w:webHidden/>
              </w:rPr>
              <w:t>27</w:t>
            </w:r>
            <w:r w:rsidR="00D40169">
              <w:rPr>
                <w:noProof/>
                <w:webHidden/>
              </w:rPr>
              <w:fldChar w:fldCharType="end"/>
            </w:r>
          </w:hyperlink>
        </w:p>
        <w:p w14:paraId="28B81AC1" w14:textId="24178BFB" w:rsidR="00D40169" w:rsidRDefault="00000000">
          <w:pPr>
            <w:pStyle w:val="TOC3"/>
            <w:tabs>
              <w:tab w:val="right" w:leader="dot" w:pos="9350"/>
            </w:tabs>
            <w:rPr>
              <w:rFonts w:eastAsiaTheme="minorEastAsia"/>
              <w:noProof/>
              <w:kern w:val="2"/>
              <w14:ligatures w14:val="standardContextual"/>
            </w:rPr>
          </w:pPr>
          <w:hyperlink w:anchor="_Toc137089127" w:history="1">
            <w:r w:rsidR="00D40169" w:rsidRPr="0062509B">
              <w:rPr>
                <w:rStyle w:val="Hyperlink"/>
                <w:noProof/>
              </w:rPr>
              <w:t>4.2.3 Difference in Measurements</w:t>
            </w:r>
            <w:r w:rsidR="00D40169">
              <w:rPr>
                <w:noProof/>
                <w:webHidden/>
              </w:rPr>
              <w:tab/>
            </w:r>
            <w:r w:rsidR="00D40169">
              <w:rPr>
                <w:noProof/>
                <w:webHidden/>
              </w:rPr>
              <w:fldChar w:fldCharType="begin"/>
            </w:r>
            <w:r w:rsidR="00D40169">
              <w:rPr>
                <w:noProof/>
                <w:webHidden/>
              </w:rPr>
              <w:instrText xml:space="preserve"> PAGEREF _Toc137089127 \h </w:instrText>
            </w:r>
            <w:r w:rsidR="00D40169">
              <w:rPr>
                <w:noProof/>
                <w:webHidden/>
              </w:rPr>
            </w:r>
            <w:r w:rsidR="00D40169">
              <w:rPr>
                <w:noProof/>
                <w:webHidden/>
              </w:rPr>
              <w:fldChar w:fldCharType="separate"/>
            </w:r>
            <w:r w:rsidR="00D40169">
              <w:rPr>
                <w:noProof/>
                <w:webHidden/>
              </w:rPr>
              <w:t>27</w:t>
            </w:r>
            <w:r w:rsidR="00D40169">
              <w:rPr>
                <w:noProof/>
                <w:webHidden/>
              </w:rPr>
              <w:fldChar w:fldCharType="end"/>
            </w:r>
          </w:hyperlink>
        </w:p>
        <w:p w14:paraId="39E73122" w14:textId="46E7B38D" w:rsidR="00D40169" w:rsidRDefault="00000000">
          <w:pPr>
            <w:pStyle w:val="TOC1"/>
            <w:tabs>
              <w:tab w:val="right" w:leader="dot" w:pos="9350"/>
            </w:tabs>
            <w:rPr>
              <w:rFonts w:eastAsiaTheme="minorEastAsia"/>
              <w:noProof/>
              <w:kern w:val="2"/>
              <w14:ligatures w14:val="standardContextual"/>
            </w:rPr>
          </w:pPr>
          <w:hyperlink w:anchor="_Toc137089128" w:history="1">
            <w:r w:rsidR="00D40169" w:rsidRPr="0062509B">
              <w:rPr>
                <w:rStyle w:val="Hyperlink"/>
                <w:noProof/>
              </w:rPr>
              <w:t>5. Discussion</w:t>
            </w:r>
            <w:r w:rsidR="00D40169">
              <w:rPr>
                <w:noProof/>
                <w:webHidden/>
              </w:rPr>
              <w:tab/>
            </w:r>
            <w:r w:rsidR="00D40169">
              <w:rPr>
                <w:noProof/>
                <w:webHidden/>
              </w:rPr>
              <w:fldChar w:fldCharType="begin"/>
            </w:r>
            <w:r w:rsidR="00D40169">
              <w:rPr>
                <w:noProof/>
                <w:webHidden/>
              </w:rPr>
              <w:instrText xml:space="preserve"> PAGEREF _Toc137089128 \h </w:instrText>
            </w:r>
            <w:r w:rsidR="00D40169">
              <w:rPr>
                <w:noProof/>
                <w:webHidden/>
              </w:rPr>
            </w:r>
            <w:r w:rsidR="00D40169">
              <w:rPr>
                <w:noProof/>
                <w:webHidden/>
              </w:rPr>
              <w:fldChar w:fldCharType="separate"/>
            </w:r>
            <w:r w:rsidR="00D40169">
              <w:rPr>
                <w:noProof/>
                <w:webHidden/>
              </w:rPr>
              <w:t>28</w:t>
            </w:r>
            <w:r w:rsidR="00D40169">
              <w:rPr>
                <w:noProof/>
                <w:webHidden/>
              </w:rPr>
              <w:fldChar w:fldCharType="end"/>
            </w:r>
          </w:hyperlink>
        </w:p>
        <w:p w14:paraId="7554C914" w14:textId="4D9C6C3E" w:rsidR="00D40169" w:rsidRDefault="00000000">
          <w:pPr>
            <w:pStyle w:val="TOC2"/>
            <w:tabs>
              <w:tab w:val="right" w:leader="dot" w:pos="9350"/>
            </w:tabs>
            <w:rPr>
              <w:rFonts w:eastAsiaTheme="minorEastAsia"/>
              <w:noProof/>
              <w:kern w:val="2"/>
              <w14:ligatures w14:val="standardContextual"/>
            </w:rPr>
          </w:pPr>
          <w:hyperlink w:anchor="_Toc137089129" w:history="1">
            <w:r w:rsidR="00D40169" w:rsidRPr="0062509B">
              <w:rPr>
                <w:rStyle w:val="Hyperlink"/>
                <w:noProof/>
              </w:rPr>
              <w:t>5.1 Instance Segmentation Model Analysis</w:t>
            </w:r>
            <w:r w:rsidR="00D40169">
              <w:rPr>
                <w:noProof/>
                <w:webHidden/>
              </w:rPr>
              <w:tab/>
            </w:r>
            <w:r w:rsidR="00D40169">
              <w:rPr>
                <w:noProof/>
                <w:webHidden/>
              </w:rPr>
              <w:fldChar w:fldCharType="begin"/>
            </w:r>
            <w:r w:rsidR="00D40169">
              <w:rPr>
                <w:noProof/>
                <w:webHidden/>
              </w:rPr>
              <w:instrText xml:space="preserve"> PAGEREF _Toc137089129 \h </w:instrText>
            </w:r>
            <w:r w:rsidR="00D40169">
              <w:rPr>
                <w:noProof/>
                <w:webHidden/>
              </w:rPr>
            </w:r>
            <w:r w:rsidR="00D40169">
              <w:rPr>
                <w:noProof/>
                <w:webHidden/>
              </w:rPr>
              <w:fldChar w:fldCharType="separate"/>
            </w:r>
            <w:r w:rsidR="00D40169">
              <w:rPr>
                <w:noProof/>
                <w:webHidden/>
              </w:rPr>
              <w:t>28</w:t>
            </w:r>
            <w:r w:rsidR="00D40169">
              <w:rPr>
                <w:noProof/>
                <w:webHidden/>
              </w:rPr>
              <w:fldChar w:fldCharType="end"/>
            </w:r>
          </w:hyperlink>
        </w:p>
        <w:p w14:paraId="50B2FB67" w14:textId="54C965D6" w:rsidR="00D40169" w:rsidRDefault="00000000">
          <w:pPr>
            <w:pStyle w:val="TOC3"/>
            <w:tabs>
              <w:tab w:val="right" w:leader="dot" w:pos="9350"/>
            </w:tabs>
            <w:rPr>
              <w:rFonts w:eastAsiaTheme="minorEastAsia"/>
              <w:noProof/>
              <w:kern w:val="2"/>
              <w14:ligatures w14:val="standardContextual"/>
            </w:rPr>
          </w:pPr>
          <w:hyperlink w:anchor="_Toc137089130" w:history="1">
            <w:r w:rsidR="00D40169" w:rsidRPr="0062509B">
              <w:rPr>
                <w:rStyle w:val="Hyperlink"/>
                <w:noProof/>
              </w:rPr>
              <w:t>5.1.1 Key Findings</w:t>
            </w:r>
            <w:r w:rsidR="00D40169">
              <w:rPr>
                <w:noProof/>
                <w:webHidden/>
              </w:rPr>
              <w:tab/>
            </w:r>
            <w:r w:rsidR="00D40169">
              <w:rPr>
                <w:noProof/>
                <w:webHidden/>
              </w:rPr>
              <w:fldChar w:fldCharType="begin"/>
            </w:r>
            <w:r w:rsidR="00D40169">
              <w:rPr>
                <w:noProof/>
                <w:webHidden/>
              </w:rPr>
              <w:instrText xml:space="preserve"> PAGEREF _Toc137089130 \h </w:instrText>
            </w:r>
            <w:r w:rsidR="00D40169">
              <w:rPr>
                <w:noProof/>
                <w:webHidden/>
              </w:rPr>
            </w:r>
            <w:r w:rsidR="00D40169">
              <w:rPr>
                <w:noProof/>
                <w:webHidden/>
              </w:rPr>
              <w:fldChar w:fldCharType="separate"/>
            </w:r>
            <w:r w:rsidR="00D40169">
              <w:rPr>
                <w:noProof/>
                <w:webHidden/>
              </w:rPr>
              <w:t>28</w:t>
            </w:r>
            <w:r w:rsidR="00D40169">
              <w:rPr>
                <w:noProof/>
                <w:webHidden/>
              </w:rPr>
              <w:fldChar w:fldCharType="end"/>
            </w:r>
          </w:hyperlink>
        </w:p>
        <w:p w14:paraId="7D63710F" w14:textId="6E1D3C81" w:rsidR="00D40169" w:rsidRDefault="00000000">
          <w:pPr>
            <w:pStyle w:val="TOC3"/>
            <w:tabs>
              <w:tab w:val="right" w:leader="dot" w:pos="9350"/>
            </w:tabs>
            <w:rPr>
              <w:rFonts w:eastAsiaTheme="minorEastAsia"/>
              <w:noProof/>
              <w:kern w:val="2"/>
              <w14:ligatures w14:val="standardContextual"/>
            </w:rPr>
          </w:pPr>
          <w:hyperlink w:anchor="_Toc137089131" w:history="1">
            <w:r w:rsidR="00D40169" w:rsidRPr="0062509B">
              <w:rPr>
                <w:rStyle w:val="Hyperlink"/>
                <w:noProof/>
              </w:rPr>
              <w:t>5.1.2 Limitations</w:t>
            </w:r>
            <w:r w:rsidR="00D40169">
              <w:rPr>
                <w:noProof/>
                <w:webHidden/>
              </w:rPr>
              <w:tab/>
            </w:r>
            <w:r w:rsidR="00D40169">
              <w:rPr>
                <w:noProof/>
                <w:webHidden/>
              </w:rPr>
              <w:fldChar w:fldCharType="begin"/>
            </w:r>
            <w:r w:rsidR="00D40169">
              <w:rPr>
                <w:noProof/>
                <w:webHidden/>
              </w:rPr>
              <w:instrText xml:space="preserve"> PAGEREF _Toc137089131 \h </w:instrText>
            </w:r>
            <w:r w:rsidR="00D40169">
              <w:rPr>
                <w:noProof/>
                <w:webHidden/>
              </w:rPr>
            </w:r>
            <w:r w:rsidR="00D40169">
              <w:rPr>
                <w:noProof/>
                <w:webHidden/>
              </w:rPr>
              <w:fldChar w:fldCharType="separate"/>
            </w:r>
            <w:r w:rsidR="00D40169">
              <w:rPr>
                <w:noProof/>
                <w:webHidden/>
              </w:rPr>
              <w:t>28</w:t>
            </w:r>
            <w:r w:rsidR="00D40169">
              <w:rPr>
                <w:noProof/>
                <w:webHidden/>
              </w:rPr>
              <w:fldChar w:fldCharType="end"/>
            </w:r>
          </w:hyperlink>
        </w:p>
        <w:p w14:paraId="6AF55A10" w14:textId="4F1ABF52" w:rsidR="00D40169" w:rsidRDefault="00000000">
          <w:pPr>
            <w:pStyle w:val="TOC3"/>
            <w:tabs>
              <w:tab w:val="right" w:leader="dot" w:pos="9350"/>
            </w:tabs>
            <w:rPr>
              <w:rFonts w:eastAsiaTheme="minorEastAsia"/>
              <w:noProof/>
              <w:kern w:val="2"/>
              <w14:ligatures w14:val="standardContextual"/>
            </w:rPr>
          </w:pPr>
          <w:hyperlink w:anchor="_Toc137089132" w:history="1">
            <w:r w:rsidR="00D40169" w:rsidRPr="0062509B">
              <w:rPr>
                <w:rStyle w:val="Hyperlink"/>
                <w:noProof/>
              </w:rPr>
              <w:t>5.1.3 Future Work</w:t>
            </w:r>
            <w:r w:rsidR="00D40169">
              <w:rPr>
                <w:noProof/>
                <w:webHidden/>
              </w:rPr>
              <w:tab/>
            </w:r>
            <w:r w:rsidR="00D40169">
              <w:rPr>
                <w:noProof/>
                <w:webHidden/>
              </w:rPr>
              <w:fldChar w:fldCharType="begin"/>
            </w:r>
            <w:r w:rsidR="00D40169">
              <w:rPr>
                <w:noProof/>
                <w:webHidden/>
              </w:rPr>
              <w:instrText xml:space="preserve"> PAGEREF _Toc137089132 \h </w:instrText>
            </w:r>
            <w:r w:rsidR="00D40169">
              <w:rPr>
                <w:noProof/>
                <w:webHidden/>
              </w:rPr>
            </w:r>
            <w:r w:rsidR="00D40169">
              <w:rPr>
                <w:noProof/>
                <w:webHidden/>
              </w:rPr>
              <w:fldChar w:fldCharType="separate"/>
            </w:r>
            <w:r w:rsidR="00D40169">
              <w:rPr>
                <w:noProof/>
                <w:webHidden/>
              </w:rPr>
              <w:t>28</w:t>
            </w:r>
            <w:r w:rsidR="00D40169">
              <w:rPr>
                <w:noProof/>
                <w:webHidden/>
              </w:rPr>
              <w:fldChar w:fldCharType="end"/>
            </w:r>
          </w:hyperlink>
        </w:p>
        <w:p w14:paraId="618CFD57" w14:textId="3A1A8CDC" w:rsidR="00D40169" w:rsidRDefault="00000000">
          <w:pPr>
            <w:pStyle w:val="TOC2"/>
            <w:tabs>
              <w:tab w:val="right" w:leader="dot" w:pos="9350"/>
            </w:tabs>
            <w:rPr>
              <w:rFonts w:eastAsiaTheme="minorEastAsia"/>
              <w:noProof/>
              <w:kern w:val="2"/>
              <w14:ligatures w14:val="standardContextual"/>
            </w:rPr>
          </w:pPr>
          <w:hyperlink w:anchor="_Toc137089133" w:history="1">
            <w:r w:rsidR="00D40169" w:rsidRPr="0062509B">
              <w:rPr>
                <w:rStyle w:val="Hyperlink"/>
                <w:noProof/>
              </w:rPr>
              <w:t>5.2 Width Measurement Accuracy</w:t>
            </w:r>
            <w:r w:rsidR="00D40169">
              <w:rPr>
                <w:noProof/>
                <w:webHidden/>
              </w:rPr>
              <w:tab/>
            </w:r>
            <w:r w:rsidR="00D40169">
              <w:rPr>
                <w:noProof/>
                <w:webHidden/>
              </w:rPr>
              <w:fldChar w:fldCharType="begin"/>
            </w:r>
            <w:r w:rsidR="00D40169">
              <w:rPr>
                <w:noProof/>
                <w:webHidden/>
              </w:rPr>
              <w:instrText xml:space="preserve"> PAGEREF _Toc137089133 \h </w:instrText>
            </w:r>
            <w:r w:rsidR="00D40169">
              <w:rPr>
                <w:noProof/>
                <w:webHidden/>
              </w:rPr>
            </w:r>
            <w:r w:rsidR="00D40169">
              <w:rPr>
                <w:noProof/>
                <w:webHidden/>
              </w:rPr>
              <w:fldChar w:fldCharType="separate"/>
            </w:r>
            <w:r w:rsidR="00D40169">
              <w:rPr>
                <w:noProof/>
                <w:webHidden/>
              </w:rPr>
              <w:t>28</w:t>
            </w:r>
            <w:r w:rsidR="00D40169">
              <w:rPr>
                <w:noProof/>
                <w:webHidden/>
              </w:rPr>
              <w:fldChar w:fldCharType="end"/>
            </w:r>
          </w:hyperlink>
        </w:p>
        <w:p w14:paraId="78DFD13D" w14:textId="2C16C5D1" w:rsidR="00D40169" w:rsidRDefault="00000000">
          <w:pPr>
            <w:pStyle w:val="TOC3"/>
            <w:tabs>
              <w:tab w:val="right" w:leader="dot" w:pos="9350"/>
            </w:tabs>
            <w:rPr>
              <w:rFonts w:eastAsiaTheme="minorEastAsia"/>
              <w:noProof/>
              <w:kern w:val="2"/>
              <w14:ligatures w14:val="standardContextual"/>
            </w:rPr>
          </w:pPr>
          <w:hyperlink w:anchor="_Toc137089134" w:history="1">
            <w:r w:rsidR="00D40169" w:rsidRPr="0062509B">
              <w:rPr>
                <w:rStyle w:val="Hyperlink"/>
                <w:noProof/>
              </w:rPr>
              <w:t>5.2.1 Key Findings</w:t>
            </w:r>
            <w:r w:rsidR="00D40169">
              <w:rPr>
                <w:noProof/>
                <w:webHidden/>
              </w:rPr>
              <w:tab/>
            </w:r>
            <w:r w:rsidR="00D40169">
              <w:rPr>
                <w:noProof/>
                <w:webHidden/>
              </w:rPr>
              <w:fldChar w:fldCharType="begin"/>
            </w:r>
            <w:r w:rsidR="00D40169">
              <w:rPr>
                <w:noProof/>
                <w:webHidden/>
              </w:rPr>
              <w:instrText xml:space="preserve"> PAGEREF _Toc137089134 \h </w:instrText>
            </w:r>
            <w:r w:rsidR="00D40169">
              <w:rPr>
                <w:noProof/>
                <w:webHidden/>
              </w:rPr>
            </w:r>
            <w:r w:rsidR="00D40169">
              <w:rPr>
                <w:noProof/>
                <w:webHidden/>
              </w:rPr>
              <w:fldChar w:fldCharType="separate"/>
            </w:r>
            <w:r w:rsidR="00D40169">
              <w:rPr>
                <w:noProof/>
                <w:webHidden/>
              </w:rPr>
              <w:t>28</w:t>
            </w:r>
            <w:r w:rsidR="00D40169">
              <w:rPr>
                <w:noProof/>
                <w:webHidden/>
              </w:rPr>
              <w:fldChar w:fldCharType="end"/>
            </w:r>
          </w:hyperlink>
        </w:p>
        <w:p w14:paraId="3D6AFACF" w14:textId="03E576D3" w:rsidR="00D40169" w:rsidRDefault="00000000">
          <w:pPr>
            <w:pStyle w:val="TOC3"/>
            <w:tabs>
              <w:tab w:val="right" w:leader="dot" w:pos="9350"/>
            </w:tabs>
            <w:rPr>
              <w:rFonts w:eastAsiaTheme="minorEastAsia"/>
              <w:noProof/>
              <w:kern w:val="2"/>
              <w14:ligatures w14:val="standardContextual"/>
            </w:rPr>
          </w:pPr>
          <w:hyperlink w:anchor="_Toc137089135" w:history="1">
            <w:r w:rsidR="00D40169" w:rsidRPr="0062509B">
              <w:rPr>
                <w:rStyle w:val="Hyperlink"/>
                <w:noProof/>
              </w:rPr>
              <w:t>5.2.2 Limitations</w:t>
            </w:r>
            <w:r w:rsidR="00D40169">
              <w:rPr>
                <w:noProof/>
                <w:webHidden/>
              </w:rPr>
              <w:tab/>
            </w:r>
            <w:r w:rsidR="00D40169">
              <w:rPr>
                <w:noProof/>
                <w:webHidden/>
              </w:rPr>
              <w:fldChar w:fldCharType="begin"/>
            </w:r>
            <w:r w:rsidR="00D40169">
              <w:rPr>
                <w:noProof/>
                <w:webHidden/>
              </w:rPr>
              <w:instrText xml:space="preserve"> PAGEREF _Toc137089135 \h </w:instrText>
            </w:r>
            <w:r w:rsidR="00D40169">
              <w:rPr>
                <w:noProof/>
                <w:webHidden/>
              </w:rPr>
            </w:r>
            <w:r w:rsidR="00D40169">
              <w:rPr>
                <w:noProof/>
                <w:webHidden/>
              </w:rPr>
              <w:fldChar w:fldCharType="separate"/>
            </w:r>
            <w:r w:rsidR="00D40169">
              <w:rPr>
                <w:noProof/>
                <w:webHidden/>
              </w:rPr>
              <w:t>28</w:t>
            </w:r>
            <w:r w:rsidR="00D40169">
              <w:rPr>
                <w:noProof/>
                <w:webHidden/>
              </w:rPr>
              <w:fldChar w:fldCharType="end"/>
            </w:r>
          </w:hyperlink>
        </w:p>
        <w:p w14:paraId="4C24B589" w14:textId="2CA64418" w:rsidR="00D40169" w:rsidRDefault="00000000">
          <w:pPr>
            <w:pStyle w:val="TOC3"/>
            <w:tabs>
              <w:tab w:val="right" w:leader="dot" w:pos="9350"/>
            </w:tabs>
            <w:rPr>
              <w:rFonts w:eastAsiaTheme="minorEastAsia"/>
              <w:noProof/>
              <w:kern w:val="2"/>
              <w14:ligatures w14:val="standardContextual"/>
            </w:rPr>
          </w:pPr>
          <w:hyperlink w:anchor="_Toc137089136" w:history="1">
            <w:r w:rsidR="00D40169" w:rsidRPr="0062509B">
              <w:rPr>
                <w:rStyle w:val="Hyperlink"/>
                <w:noProof/>
              </w:rPr>
              <w:t>5.2.3 Future Work</w:t>
            </w:r>
            <w:r w:rsidR="00D40169">
              <w:rPr>
                <w:noProof/>
                <w:webHidden/>
              </w:rPr>
              <w:tab/>
            </w:r>
            <w:r w:rsidR="00D40169">
              <w:rPr>
                <w:noProof/>
                <w:webHidden/>
              </w:rPr>
              <w:fldChar w:fldCharType="begin"/>
            </w:r>
            <w:r w:rsidR="00D40169">
              <w:rPr>
                <w:noProof/>
                <w:webHidden/>
              </w:rPr>
              <w:instrText xml:space="preserve"> PAGEREF _Toc137089136 \h </w:instrText>
            </w:r>
            <w:r w:rsidR="00D40169">
              <w:rPr>
                <w:noProof/>
                <w:webHidden/>
              </w:rPr>
            </w:r>
            <w:r w:rsidR="00D40169">
              <w:rPr>
                <w:noProof/>
                <w:webHidden/>
              </w:rPr>
              <w:fldChar w:fldCharType="separate"/>
            </w:r>
            <w:r w:rsidR="00D40169">
              <w:rPr>
                <w:noProof/>
                <w:webHidden/>
              </w:rPr>
              <w:t>28</w:t>
            </w:r>
            <w:r w:rsidR="00D40169">
              <w:rPr>
                <w:noProof/>
                <w:webHidden/>
              </w:rPr>
              <w:fldChar w:fldCharType="end"/>
            </w:r>
          </w:hyperlink>
        </w:p>
        <w:p w14:paraId="3755168C" w14:textId="660EE2AA" w:rsidR="00D40169" w:rsidRDefault="00000000">
          <w:pPr>
            <w:pStyle w:val="TOC1"/>
            <w:tabs>
              <w:tab w:val="right" w:leader="dot" w:pos="9350"/>
            </w:tabs>
            <w:rPr>
              <w:rFonts w:eastAsiaTheme="minorEastAsia"/>
              <w:noProof/>
              <w:kern w:val="2"/>
              <w14:ligatures w14:val="standardContextual"/>
            </w:rPr>
          </w:pPr>
          <w:hyperlink w:anchor="_Toc137089137" w:history="1">
            <w:r w:rsidR="00D40169" w:rsidRPr="0062509B">
              <w:rPr>
                <w:rStyle w:val="Hyperlink"/>
                <w:noProof/>
              </w:rPr>
              <w:t>6. Conclusion</w:t>
            </w:r>
            <w:r w:rsidR="00D40169">
              <w:rPr>
                <w:noProof/>
                <w:webHidden/>
              </w:rPr>
              <w:tab/>
            </w:r>
            <w:r w:rsidR="00D40169">
              <w:rPr>
                <w:noProof/>
                <w:webHidden/>
              </w:rPr>
              <w:fldChar w:fldCharType="begin"/>
            </w:r>
            <w:r w:rsidR="00D40169">
              <w:rPr>
                <w:noProof/>
                <w:webHidden/>
              </w:rPr>
              <w:instrText xml:space="preserve"> PAGEREF _Toc137089137 \h </w:instrText>
            </w:r>
            <w:r w:rsidR="00D40169">
              <w:rPr>
                <w:noProof/>
                <w:webHidden/>
              </w:rPr>
            </w:r>
            <w:r w:rsidR="00D40169">
              <w:rPr>
                <w:noProof/>
                <w:webHidden/>
              </w:rPr>
              <w:fldChar w:fldCharType="separate"/>
            </w:r>
            <w:r w:rsidR="00D40169">
              <w:rPr>
                <w:noProof/>
                <w:webHidden/>
              </w:rPr>
              <w:t>30</w:t>
            </w:r>
            <w:r w:rsidR="00D40169">
              <w:rPr>
                <w:noProof/>
                <w:webHidden/>
              </w:rPr>
              <w:fldChar w:fldCharType="end"/>
            </w:r>
          </w:hyperlink>
        </w:p>
        <w:p w14:paraId="564EC12A" w14:textId="48915BB5" w:rsidR="00D40169" w:rsidRDefault="00000000">
          <w:pPr>
            <w:pStyle w:val="TOC2"/>
            <w:tabs>
              <w:tab w:val="right" w:leader="dot" w:pos="9350"/>
            </w:tabs>
            <w:rPr>
              <w:rFonts w:eastAsiaTheme="minorEastAsia"/>
              <w:noProof/>
              <w:kern w:val="2"/>
              <w14:ligatures w14:val="standardContextual"/>
            </w:rPr>
          </w:pPr>
          <w:hyperlink w:anchor="_Toc137089138" w:history="1">
            <w:r w:rsidR="00D40169" w:rsidRPr="0062509B">
              <w:rPr>
                <w:rStyle w:val="Hyperlink"/>
                <w:noProof/>
              </w:rPr>
              <w:t>6.1 Research Answers</w:t>
            </w:r>
            <w:r w:rsidR="00D40169">
              <w:rPr>
                <w:noProof/>
                <w:webHidden/>
              </w:rPr>
              <w:tab/>
            </w:r>
            <w:r w:rsidR="00D40169">
              <w:rPr>
                <w:noProof/>
                <w:webHidden/>
              </w:rPr>
              <w:fldChar w:fldCharType="begin"/>
            </w:r>
            <w:r w:rsidR="00D40169">
              <w:rPr>
                <w:noProof/>
                <w:webHidden/>
              </w:rPr>
              <w:instrText xml:space="preserve"> PAGEREF _Toc137089138 \h </w:instrText>
            </w:r>
            <w:r w:rsidR="00D40169">
              <w:rPr>
                <w:noProof/>
                <w:webHidden/>
              </w:rPr>
            </w:r>
            <w:r w:rsidR="00D40169">
              <w:rPr>
                <w:noProof/>
                <w:webHidden/>
              </w:rPr>
              <w:fldChar w:fldCharType="separate"/>
            </w:r>
            <w:r w:rsidR="00D40169">
              <w:rPr>
                <w:noProof/>
                <w:webHidden/>
              </w:rPr>
              <w:t>30</w:t>
            </w:r>
            <w:r w:rsidR="00D40169">
              <w:rPr>
                <w:noProof/>
                <w:webHidden/>
              </w:rPr>
              <w:fldChar w:fldCharType="end"/>
            </w:r>
          </w:hyperlink>
        </w:p>
        <w:p w14:paraId="26554CF7" w14:textId="477D4699" w:rsidR="00D40169" w:rsidRDefault="00000000">
          <w:pPr>
            <w:pStyle w:val="TOC2"/>
            <w:tabs>
              <w:tab w:val="right" w:leader="dot" w:pos="9350"/>
            </w:tabs>
            <w:rPr>
              <w:rFonts w:eastAsiaTheme="minorEastAsia"/>
              <w:noProof/>
              <w:kern w:val="2"/>
              <w14:ligatures w14:val="standardContextual"/>
            </w:rPr>
          </w:pPr>
          <w:hyperlink w:anchor="_Toc137089139" w:history="1">
            <w:r w:rsidR="00D40169" w:rsidRPr="0062509B">
              <w:rPr>
                <w:rStyle w:val="Hyperlink"/>
                <w:noProof/>
              </w:rPr>
              <w:t>6.2 Contribution</w:t>
            </w:r>
            <w:r w:rsidR="00D40169">
              <w:rPr>
                <w:noProof/>
                <w:webHidden/>
              </w:rPr>
              <w:tab/>
            </w:r>
            <w:r w:rsidR="00D40169">
              <w:rPr>
                <w:noProof/>
                <w:webHidden/>
              </w:rPr>
              <w:fldChar w:fldCharType="begin"/>
            </w:r>
            <w:r w:rsidR="00D40169">
              <w:rPr>
                <w:noProof/>
                <w:webHidden/>
              </w:rPr>
              <w:instrText xml:space="preserve"> PAGEREF _Toc137089139 \h </w:instrText>
            </w:r>
            <w:r w:rsidR="00D40169">
              <w:rPr>
                <w:noProof/>
                <w:webHidden/>
              </w:rPr>
            </w:r>
            <w:r w:rsidR="00D40169">
              <w:rPr>
                <w:noProof/>
                <w:webHidden/>
              </w:rPr>
              <w:fldChar w:fldCharType="separate"/>
            </w:r>
            <w:r w:rsidR="00D40169">
              <w:rPr>
                <w:noProof/>
                <w:webHidden/>
              </w:rPr>
              <w:t>31</w:t>
            </w:r>
            <w:r w:rsidR="00D40169">
              <w:rPr>
                <w:noProof/>
                <w:webHidden/>
              </w:rPr>
              <w:fldChar w:fldCharType="end"/>
            </w:r>
          </w:hyperlink>
        </w:p>
        <w:p w14:paraId="31765801" w14:textId="00074197" w:rsidR="00D40169" w:rsidRDefault="00000000">
          <w:pPr>
            <w:pStyle w:val="TOC2"/>
            <w:tabs>
              <w:tab w:val="right" w:leader="dot" w:pos="9350"/>
            </w:tabs>
            <w:rPr>
              <w:rFonts w:eastAsiaTheme="minorEastAsia"/>
              <w:noProof/>
              <w:kern w:val="2"/>
              <w14:ligatures w14:val="standardContextual"/>
            </w:rPr>
          </w:pPr>
          <w:hyperlink w:anchor="_Toc137089140" w:history="1">
            <w:r w:rsidR="00D40169" w:rsidRPr="0062509B">
              <w:rPr>
                <w:rStyle w:val="Hyperlink"/>
                <w:noProof/>
              </w:rPr>
              <w:t>6.3 Further Research Opportunities</w:t>
            </w:r>
            <w:r w:rsidR="00D40169">
              <w:rPr>
                <w:noProof/>
                <w:webHidden/>
              </w:rPr>
              <w:tab/>
            </w:r>
            <w:r w:rsidR="00D40169">
              <w:rPr>
                <w:noProof/>
                <w:webHidden/>
              </w:rPr>
              <w:fldChar w:fldCharType="begin"/>
            </w:r>
            <w:r w:rsidR="00D40169">
              <w:rPr>
                <w:noProof/>
                <w:webHidden/>
              </w:rPr>
              <w:instrText xml:space="preserve"> PAGEREF _Toc137089140 \h </w:instrText>
            </w:r>
            <w:r w:rsidR="00D40169">
              <w:rPr>
                <w:noProof/>
                <w:webHidden/>
              </w:rPr>
            </w:r>
            <w:r w:rsidR="00D40169">
              <w:rPr>
                <w:noProof/>
                <w:webHidden/>
              </w:rPr>
              <w:fldChar w:fldCharType="separate"/>
            </w:r>
            <w:r w:rsidR="00D40169">
              <w:rPr>
                <w:noProof/>
                <w:webHidden/>
              </w:rPr>
              <w:t>32</w:t>
            </w:r>
            <w:r w:rsidR="00D40169">
              <w:rPr>
                <w:noProof/>
                <w:webHidden/>
              </w:rPr>
              <w:fldChar w:fldCharType="end"/>
            </w:r>
          </w:hyperlink>
        </w:p>
        <w:p w14:paraId="241AE1A7" w14:textId="17B44CBE" w:rsidR="00D40169" w:rsidRDefault="00000000">
          <w:pPr>
            <w:pStyle w:val="TOC1"/>
            <w:tabs>
              <w:tab w:val="right" w:leader="dot" w:pos="9350"/>
            </w:tabs>
            <w:rPr>
              <w:rFonts w:eastAsiaTheme="minorEastAsia"/>
              <w:noProof/>
              <w:kern w:val="2"/>
              <w14:ligatures w14:val="standardContextual"/>
            </w:rPr>
          </w:pPr>
          <w:hyperlink w:anchor="_Toc137089141" w:history="1">
            <w:r w:rsidR="00D40169" w:rsidRPr="0062509B">
              <w:rPr>
                <w:rStyle w:val="Hyperlink"/>
                <w:noProof/>
              </w:rPr>
              <w:t>Appendix A: ZED Camera Image Capture and Processing</w:t>
            </w:r>
            <w:r w:rsidR="00D40169">
              <w:rPr>
                <w:noProof/>
                <w:webHidden/>
              </w:rPr>
              <w:tab/>
            </w:r>
            <w:r w:rsidR="00D40169">
              <w:rPr>
                <w:noProof/>
                <w:webHidden/>
              </w:rPr>
              <w:fldChar w:fldCharType="begin"/>
            </w:r>
            <w:r w:rsidR="00D40169">
              <w:rPr>
                <w:noProof/>
                <w:webHidden/>
              </w:rPr>
              <w:instrText xml:space="preserve"> PAGEREF _Toc137089141 \h </w:instrText>
            </w:r>
            <w:r w:rsidR="00D40169">
              <w:rPr>
                <w:noProof/>
                <w:webHidden/>
              </w:rPr>
            </w:r>
            <w:r w:rsidR="00D40169">
              <w:rPr>
                <w:noProof/>
                <w:webHidden/>
              </w:rPr>
              <w:fldChar w:fldCharType="separate"/>
            </w:r>
            <w:r w:rsidR="00D40169">
              <w:rPr>
                <w:noProof/>
                <w:webHidden/>
              </w:rPr>
              <w:t>33</w:t>
            </w:r>
            <w:r w:rsidR="00D40169">
              <w:rPr>
                <w:noProof/>
                <w:webHidden/>
              </w:rPr>
              <w:fldChar w:fldCharType="end"/>
            </w:r>
          </w:hyperlink>
        </w:p>
        <w:p w14:paraId="364F7B7E" w14:textId="0CDD487A" w:rsidR="00D40169" w:rsidRDefault="00000000">
          <w:pPr>
            <w:pStyle w:val="TOC2"/>
            <w:tabs>
              <w:tab w:val="right" w:leader="dot" w:pos="9350"/>
            </w:tabs>
            <w:rPr>
              <w:rFonts w:eastAsiaTheme="minorEastAsia"/>
              <w:noProof/>
              <w:kern w:val="2"/>
              <w14:ligatures w14:val="standardContextual"/>
            </w:rPr>
          </w:pPr>
          <w:hyperlink w:anchor="_Toc137089142" w:history="1">
            <w:r w:rsidR="00D40169" w:rsidRPr="0062509B">
              <w:rPr>
                <w:rStyle w:val="Hyperlink"/>
                <w:noProof/>
              </w:rPr>
              <w:t>A.1 Overview</w:t>
            </w:r>
            <w:r w:rsidR="00D40169">
              <w:rPr>
                <w:noProof/>
                <w:webHidden/>
              </w:rPr>
              <w:tab/>
            </w:r>
            <w:r w:rsidR="00D40169">
              <w:rPr>
                <w:noProof/>
                <w:webHidden/>
              </w:rPr>
              <w:fldChar w:fldCharType="begin"/>
            </w:r>
            <w:r w:rsidR="00D40169">
              <w:rPr>
                <w:noProof/>
                <w:webHidden/>
              </w:rPr>
              <w:instrText xml:space="preserve"> PAGEREF _Toc137089142 \h </w:instrText>
            </w:r>
            <w:r w:rsidR="00D40169">
              <w:rPr>
                <w:noProof/>
                <w:webHidden/>
              </w:rPr>
            </w:r>
            <w:r w:rsidR="00D40169">
              <w:rPr>
                <w:noProof/>
                <w:webHidden/>
              </w:rPr>
              <w:fldChar w:fldCharType="separate"/>
            </w:r>
            <w:r w:rsidR="00D40169">
              <w:rPr>
                <w:noProof/>
                <w:webHidden/>
              </w:rPr>
              <w:t>33</w:t>
            </w:r>
            <w:r w:rsidR="00D40169">
              <w:rPr>
                <w:noProof/>
                <w:webHidden/>
              </w:rPr>
              <w:fldChar w:fldCharType="end"/>
            </w:r>
          </w:hyperlink>
        </w:p>
        <w:p w14:paraId="2241509D" w14:textId="27A66A77" w:rsidR="00D40169" w:rsidRDefault="00000000">
          <w:pPr>
            <w:pStyle w:val="TOC2"/>
            <w:tabs>
              <w:tab w:val="right" w:leader="dot" w:pos="9350"/>
            </w:tabs>
            <w:rPr>
              <w:rFonts w:eastAsiaTheme="minorEastAsia"/>
              <w:noProof/>
              <w:kern w:val="2"/>
              <w14:ligatures w14:val="standardContextual"/>
            </w:rPr>
          </w:pPr>
          <w:hyperlink w:anchor="_Toc137089143" w:history="1">
            <w:r w:rsidR="00D40169" w:rsidRPr="0062509B">
              <w:rPr>
                <w:rStyle w:val="Hyperlink"/>
                <w:noProof/>
              </w:rPr>
              <w:t>A.2 Code</w:t>
            </w:r>
            <w:r w:rsidR="00D40169">
              <w:rPr>
                <w:noProof/>
                <w:webHidden/>
              </w:rPr>
              <w:tab/>
            </w:r>
            <w:r w:rsidR="00D40169">
              <w:rPr>
                <w:noProof/>
                <w:webHidden/>
              </w:rPr>
              <w:fldChar w:fldCharType="begin"/>
            </w:r>
            <w:r w:rsidR="00D40169">
              <w:rPr>
                <w:noProof/>
                <w:webHidden/>
              </w:rPr>
              <w:instrText xml:space="preserve"> PAGEREF _Toc137089143 \h </w:instrText>
            </w:r>
            <w:r w:rsidR="00D40169">
              <w:rPr>
                <w:noProof/>
                <w:webHidden/>
              </w:rPr>
            </w:r>
            <w:r w:rsidR="00D40169">
              <w:rPr>
                <w:noProof/>
                <w:webHidden/>
              </w:rPr>
              <w:fldChar w:fldCharType="separate"/>
            </w:r>
            <w:r w:rsidR="00D40169">
              <w:rPr>
                <w:noProof/>
                <w:webHidden/>
              </w:rPr>
              <w:t>33</w:t>
            </w:r>
            <w:r w:rsidR="00D40169">
              <w:rPr>
                <w:noProof/>
                <w:webHidden/>
              </w:rPr>
              <w:fldChar w:fldCharType="end"/>
            </w:r>
          </w:hyperlink>
        </w:p>
        <w:p w14:paraId="3EBE6795" w14:textId="57F6C911" w:rsidR="00D40169" w:rsidRDefault="00000000">
          <w:pPr>
            <w:pStyle w:val="TOC1"/>
            <w:tabs>
              <w:tab w:val="right" w:leader="dot" w:pos="9350"/>
            </w:tabs>
            <w:rPr>
              <w:rFonts w:eastAsiaTheme="minorEastAsia"/>
              <w:noProof/>
              <w:kern w:val="2"/>
              <w14:ligatures w14:val="standardContextual"/>
            </w:rPr>
          </w:pPr>
          <w:hyperlink w:anchor="_Toc137089144" w:history="1">
            <w:r w:rsidR="00D40169" w:rsidRPr="0062509B">
              <w:rPr>
                <w:rStyle w:val="Hyperlink"/>
                <w:noProof/>
              </w:rPr>
              <w:t>Appendix B: Instance Segmentation Model</w:t>
            </w:r>
            <w:r w:rsidR="00D40169">
              <w:rPr>
                <w:noProof/>
                <w:webHidden/>
              </w:rPr>
              <w:tab/>
            </w:r>
            <w:r w:rsidR="00D40169">
              <w:rPr>
                <w:noProof/>
                <w:webHidden/>
              </w:rPr>
              <w:fldChar w:fldCharType="begin"/>
            </w:r>
            <w:r w:rsidR="00D40169">
              <w:rPr>
                <w:noProof/>
                <w:webHidden/>
              </w:rPr>
              <w:instrText xml:space="preserve"> PAGEREF _Toc137089144 \h </w:instrText>
            </w:r>
            <w:r w:rsidR="00D40169">
              <w:rPr>
                <w:noProof/>
                <w:webHidden/>
              </w:rPr>
            </w:r>
            <w:r w:rsidR="00D40169">
              <w:rPr>
                <w:noProof/>
                <w:webHidden/>
              </w:rPr>
              <w:fldChar w:fldCharType="separate"/>
            </w:r>
            <w:r w:rsidR="00D40169">
              <w:rPr>
                <w:noProof/>
                <w:webHidden/>
              </w:rPr>
              <w:t>35</w:t>
            </w:r>
            <w:r w:rsidR="00D40169">
              <w:rPr>
                <w:noProof/>
                <w:webHidden/>
              </w:rPr>
              <w:fldChar w:fldCharType="end"/>
            </w:r>
          </w:hyperlink>
        </w:p>
        <w:p w14:paraId="2998A316" w14:textId="4DC2494A" w:rsidR="00D40169" w:rsidRDefault="00000000">
          <w:pPr>
            <w:pStyle w:val="TOC2"/>
            <w:tabs>
              <w:tab w:val="right" w:leader="dot" w:pos="9350"/>
            </w:tabs>
            <w:rPr>
              <w:rFonts w:eastAsiaTheme="minorEastAsia"/>
              <w:noProof/>
              <w:kern w:val="2"/>
              <w14:ligatures w14:val="standardContextual"/>
            </w:rPr>
          </w:pPr>
          <w:hyperlink w:anchor="_Toc137089145" w:history="1">
            <w:r w:rsidR="00D40169" w:rsidRPr="0062509B">
              <w:rPr>
                <w:rStyle w:val="Hyperlink"/>
                <w:noProof/>
              </w:rPr>
              <w:t>B.1 Overview</w:t>
            </w:r>
            <w:r w:rsidR="00D40169">
              <w:rPr>
                <w:noProof/>
                <w:webHidden/>
              </w:rPr>
              <w:tab/>
            </w:r>
            <w:r w:rsidR="00D40169">
              <w:rPr>
                <w:noProof/>
                <w:webHidden/>
              </w:rPr>
              <w:fldChar w:fldCharType="begin"/>
            </w:r>
            <w:r w:rsidR="00D40169">
              <w:rPr>
                <w:noProof/>
                <w:webHidden/>
              </w:rPr>
              <w:instrText xml:space="preserve"> PAGEREF _Toc137089145 \h </w:instrText>
            </w:r>
            <w:r w:rsidR="00D40169">
              <w:rPr>
                <w:noProof/>
                <w:webHidden/>
              </w:rPr>
            </w:r>
            <w:r w:rsidR="00D40169">
              <w:rPr>
                <w:noProof/>
                <w:webHidden/>
              </w:rPr>
              <w:fldChar w:fldCharType="separate"/>
            </w:r>
            <w:r w:rsidR="00D40169">
              <w:rPr>
                <w:noProof/>
                <w:webHidden/>
              </w:rPr>
              <w:t>35</w:t>
            </w:r>
            <w:r w:rsidR="00D40169">
              <w:rPr>
                <w:noProof/>
                <w:webHidden/>
              </w:rPr>
              <w:fldChar w:fldCharType="end"/>
            </w:r>
          </w:hyperlink>
        </w:p>
        <w:p w14:paraId="5FB5424E" w14:textId="56E58230" w:rsidR="00D40169" w:rsidRDefault="00000000">
          <w:pPr>
            <w:pStyle w:val="TOC2"/>
            <w:tabs>
              <w:tab w:val="right" w:leader="dot" w:pos="9350"/>
            </w:tabs>
            <w:rPr>
              <w:rFonts w:eastAsiaTheme="minorEastAsia"/>
              <w:noProof/>
              <w:kern w:val="2"/>
              <w14:ligatures w14:val="standardContextual"/>
            </w:rPr>
          </w:pPr>
          <w:hyperlink w:anchor="_Toc137089146" w:history="1">
            <w:r w:rsidR="00D40169" w:rsidRPr="0062509B">
              <w:rPr>
                <w:rStyle w:val="Hyperlink"/>
                <w:noProof/>
              </w:rPr>
              <w:t>B.2 Code</w:t>
            </w:r>
            <w:r w:rsidR="00D40169">
              <w:rPr>
                <w:noProof/>
                <w:webHidden/>
              </w:rPr>
              <w:tab/>
            </w:r>
            <w:r w:rsidR="00D40169">
              <w:rPr>
                <w:noProof/>
                <w:webHidden/>
              </w:rPr>
              <w:fldChar w:fldCharType="begin"/>
            </w:r>
            <w:r w:rsidR="00D40169">
              <w:rPr>
                <w:noProof/>
                <w:webHidden/>
              </w:rPr>
              <w:instrText xml:space="preserve"> PAGEREF _Toc137089146 \h </w:instrText>
            </w:r>
            <w:r w:rsidR="00D40169">
              <w:rPr>
                <w:noProof/>
                <w:webHidden/>
              </w:rPr>
            </w:r>
            <w:r w:rsidR="00D40169">
              <w:rPr>
                <w:noProof/>
                <w:webHidden/>
              </w:rPr>
              <w:fldChar w:fldCharType="separate"/>
            </w:r>
            <w:r w:rsidR="00D40169">
              <w:rPr>
                <w:noProof/>
                <w:webHidden/>
              </w:rPr>
              <w:t>35</w:t>
            </w:r>
            <w:r w:rsidR="00D40169">
              <w:rPr>
                <w:noProof/>
                <w:webHidden/>
              </w:rPr>
              <w:fldChar w:fldCharType="end"/>
            </w:r>
          </w:hyperlink>
        </w:p>
        <w:p w14:paraId="47BD96D5" w14:textId="67DB2BC5" w:rsidR="00D40169" w:rsidRDefault="00000000">
          <w:pPr>
            <w:pStyle w:val="TOC1"/>
            <w:tabs>
              <w:tab w:val="right" w:leader="dot" w:pos="9350"/>
            </w:tabs>
            <w:rPr>
              <w:rFonts w:eastAsiaTheme="minorEastAsia"/>
              <w:noProof/>
              <w:kern w:val="2"/>
              <w14:ligatures w14:val="standardContextual"/>
            </w:rPr>
          </w:pPr>
          <w:hyperlink w:anchor="_Toc137089147" w:history="1">
            <w:r w:rsidR="00D40169" w:rsidRPr="0062509B">
              <w:rPr>
                <w:rStyle w:val="Hyperlink"/>
                <w:noProof/>
              </w:rPr>
              <w:t>Appendix C: Leaf Width Measurement Code</w:t>
            </w:r>
            <w:r w:rsidR="00D40169">
              <w:rPr>
                <w:noProof/>
                <w:webHidden/>
              </w:rPr>
              <w:tab/>
            </w:r>
            <w:r w:rsidR="00D40169">
              <w:rPr>
                <w:noProof/>
                <w:webHidden/>
              </w:rPr>
              <w:fldChar w:fldCharType="begin"/>
            </w:r>
            <w:r w:rsidR="00D40169">
              <w:rPr>
                <w:noProof/>
                <w:webHidden/>
              </w:rPr>
              <w:instrText xml:space="preserve"> PAGEREF _Toc137089147 \h </w:instrText>
            </w:r>
            <w:r w:rsidR="00D40169">
              <w:rPr>
                <w:noProof/>
                <w:webHidden/>
              </w:rPr>
            </w:r>
            <w:r w:rsidR="00D40169">
              <w:rPr>
                <w:noProof/>
                <w:webHidden/>
              </w:rPr>
              <w:fldChar w:fldCharType="separate"/>
            </w:r>
            <w:r w:rsidR="00D40169">
              <w:rPr>
                <w:noProof/>
                <w:webHidden/>
              </w:rPr>
              <w:t>36</w:t>
            </w:r>
            <w:r w:rsidR="00D40169">
              <w:rPr>
                <w:noProof/>
                <w:webHidden/>
              </w:rPr>
              <w:fldChar w:fldCharType="end"/>
            </w:r>
          </w:hyperlink>
        </w:p>
        <w:p w14:paraId="4F5043D1" w14:textId="7FBF9346" w:rsidR="00D40169" w:rsidRDefault="00000000">
          <w:pPr>
            <w:pStyle w:val="TOC2"/>
            <w:tabs>
              <w:tab w:val="right" w:leader="dot" w:pos="9350"/>
            </w:tabs>
            <w:rPr>
              <w:rFonts w:eastAsiaTheme="minorEastAsia"/>
              <w:noProof/>
              <w:kern w:val="2"/>
              <w14:ligatures w14:val="standardContextual"/>
            </w:rPr>
          </w:pPr>
          <w:hyperlink w:anchor="_Toc137089148" w:history="1">
            <w:r w:rsidR="00D40169" w:rsidRPr="0062509B">
              <w:rPr>
                <w:rStyle w:val="Hyperlink"/>
                <w:noProof/>
              </w:rPr>
              <w:t>C.1 Cropping with Mask</w:t>
            </w:r>
            <w:r w:rsidR="00D40169">
              <w:rPr>
                <w:noProof/>
                <w:webHidden/>
              </w:rPr>
              <w:tab/>
            </w:r>
            <w:r w:rsidR="00D40169">
              <w:rPr>
                <w:noProof/>
                <w:webHidden/>
              </w:rPr>
              <w:fldChar w:fldCharType="begin"/>
            </w:r>
            <w:r w:rsidR="00D40169">
              <w:rPr>
                <w:noProof/>
                <w:webHidden/>
              </w:rPr>
              <w:instrText xml:space="preserve"> PAGEREF _Toc137089148 \h </w:instrText>
            </w:r>
            <w:r w:rsidR="00D40169">
              <w:rPr>
                <w:noProof/>
                <w:webHidden/>
              </w:rPr>
            </w:r>
            <w:r w:rsidR="00D40169">
              <w:rPr>
                <w:noProof/>
                <w:webHidden/>
              </w:rPr>
              <w:fldChar w:fldCharType="separate"/>
            </w:r>
            <w:r w:rsidR="00D40169">
              <w:rPr>
                <w:noProof/>
                <w:webHidden/>
              </w:rPr>
              <w:t>36</w:t>
            </w:r>
            <w:r w:rsidR="00D40169">
              <w:rPr>
                <w:noProof/>
                <w:webHidden/>
              </w:rPr>
              <w:fldChar w:fldCharType="end"/>
            </w:r>
          </w:hyperlink>
        </w:p>
        <w:p w14:paraId="55468BFB" w14:textId="78188EA4" w:rsidR="00D40169" w:rsidRDefault="00000000">
          <w:pPr>
            <w:pStyle w:val="TOC2"/>
            <w:tabs>
              <w:tab w:val="right" w:leader="dot" w:pos="9350"/>
            </w:tabs>
            <w:rPr>
              <w:rFonts w:eastAsiaTheme="minorEastAsia"/>
              <w:noProof/>
              <w:kern w:val="2"/>
              <w14:ligatures w14:val="standardContextual"/>
            </w:rPr>
          </w:pPr>
          <w:hyperlink w:anchor="_Toc137089149" w:history="1">
            <w:r w:rsidR="00D40169" w:rsidRPr="0062509B">
              <w:rPr>
                <w:rStyle w:val="Hyperlink"/>
                <w:noProof/>
              </w:rPr>
              <w:t>C.2 Distance Measurement</w:t>
            </w:r>
            <w:r w:rsidR="00D40169">
              <w:rPr>
                <w:noProof/>
                <w:webHidden/>
              </w:rPr>
              <w:tab/>
            </w:r>
            <w:r w:rsidR="00D40169">
              <w:rPr>
                <w:noProof/>
                <w:webHidden/>
              </w:rPr>
              <w:fldChar w:fldCharType="begin"/>
            </w:r>
            <w:r w:rsidR="00D40169">
              <w:rPr>
                <w:noProof/>
                <w:webHidden/>
              </w:rPr>
              <w:instrText xml:space="preserve"> PAGEREF _Toc137089149 \h </w:instrText>
            </w:r>
            <w:r w:rsidR="00D40169">
              <w:rPr>
                <w:noProof/>
                <w:webHidden/>
              </w:rPr>
            </w:r>
            <w:r w:rsidR="00D40169">
              <w:rPr>
                <w:noProof/>
                <w:webHidden/>
              </w:rPr>
              <w:fldChar w:fldCharType="separate"/>
            </w:r>
            <w:r w:rsidR="00D40169">
              <w:rPr>
                <w:noProof/>
                <w:webHidden/>
              </w:rPr>
              <w:t>36</w:t>
            </w:r>
            <w:r w:rsidR="00D40169">
              <w:rPr>
                <w:noProof/>
                <w:webHidden/>
              </w:rPr>
              <w:fldChar w:fldCharType="end"/>
            </w:r>
          </w:hyperlink>
        </w:p>
        <w:p w14:paraId="0E74FAF9" w14:textId="2C1DAC91" w:rsidR="00D40169" w:rsidRDefault="00000000">
          <w:pPr>
            <w:pStyle w:val="TOC1"/>
            <w:tabs>
              <w:tab w:val="right" w:leader="dot" w:pos="9350"/>
            </w:tabs>
            <w:rPr>
              <w:rFonts w:eastAsiaTheme="minorEastAsia"/>
              <w:noProof/>
              <w:kern w:val="2"/>
              <w14:ligatures w14:val="standardContextual"/>
            </w:rPr>
          </w:pPr>
          <w:hyperlink w:anchor="_Toc137089150" w:history="1">
            <w:r w:rsidR="00D40169" w:rsidRPr="0062509B">
              <w:rPr>
                <w:rStyle w:val="Hyperlink"/>
                <w:noProof/>
              </w:rPr>
              <w:t>References</w:t>
            </w:r>
            <w:r w:rsidR="00D40169">
              <w:rPr>
                <w:noProof/>
                <w:webHidden/>
              </w:rPr>
              <w:tab/>
            </w:r>
            <w:r w:rsidR="00D40169">
              <w:rPr>
                <w:noProof/>
                <w:webHidden/>
              </w:rPr>
              <w:fldChar w:fldCharType="begin"/>
            </w:r>
            <w:r w:rsidR="00D40169">
              <w:rPr>
                <w:noProof/>
                <w:webHidden/>
              </w:rPr>
              <w:instrText xml:space="preserve"> PAGEREF _Toc137089150 \h </w:instrText>
            </w:r>
            <w:r w:rsidR="00D40169">
              <w:rPr>
                <w:noProof/>
                <w:webHidden/>
              </w:rPr>
            </w:r>
            <w:r w:rsidR="00D40169">
              <w:rPr>
                <w:noProof/>
                <w:webHidden/>
              </w:rPr>
              <w:fldChar w:fldCharType="separate"/>
            </w:r>
            <w:r w:rsidR="00D40169">
              <w:rPr>
                <w:noProof/>
                <w:webHidden/>
              </w:rPr>
              <w:t>37</w:t>
            </w:r>
            <w:r w:rsidR="00D40169">
              <w:rPr>
                <w:noProof/>
                <w:webHidden/>
              </w:rPr>
              <w:fldChar w:fldCharType="end"/>
            </w:r>
          </w:hyperlink>
        </w:p>
        <w:p w14:paraId="703CBB88" w14:textId="38CCCD51" w:rsidR="00522FC4" w:rsidRDefault="00522FC4" w:rsidP="007D70F3">
          <w:pPr>
            <w:sectPr w:rsidR="00522FC4" w:rsidSect="005C1DAB">
              <w:footerReference w:type="default" r:id="rId12"/>
              <w:footerReference w:type="first" r:id="rId13"/>
              <w:pgSz w:w="12240" w:h="15840"/>
              <w:pgMar w:top="1440" w:right="1440" w:bottom="1440" w:left="1440" w:header="720" w:footer="720" w:gutter="0"/>
              <w:pgNumType w:fmt="lowerRoman" w:start="1"/>
              <w:cols w:space="720"/>
              <w:titlePg/>
              <w:docGrid w:linePitch="360"/>
            </w:sectPr>
          </w:pPr>
          <w:r>
            <w:rPr>
              <w:b/>
              <w:bCs/>
              <w:noProof/>
            </w:rPr>
            <w:fldChar w:fldCharType="end"/>
          </w:r>
        </w:p>
      </w:sdtContent>
    </w:sdt>
    <w:p w14:paraId="1E67D972" w14:textId="4A70AE81" w:rsidR="0043462F" w:rsidRDefault="0088616A" w:rsidP="00DA1C8B">
      <w:pPr>
        <w:pStyle w:val="Heading1"/>
      </w:pPr>
      <w:bookmarkStart w:id="15" w:name="_Toc137089096"/>
      <w:r>
        <w:lastRenderedPageBreak/>
        <w:t xml:space="preserve">1. </w:t>
      </w:r>
      <w:r w:rsidR="00682928">
        <w:t>Introduction</w:t>
      </w:r>
      <w:bookmarkEnd w:id="15"/>
    </w:p>
    <w:p w14:paraId="46DC0605" w14:textId="77777777" w:rsidR="00DA1C8B" w:rsidRDefault="00DA1C8B" w:rsidP="00DA1C8B"/>
    <w:p w14:paraId="4E007AAD" w14:textId="46329E81" w:rsidR="00DA1C8B" w:rsidRDefault="00DA1C8B" w:rsidP="00DA1C8B">
      <w:commentRangeStart w:id="16"/>
      <w:commentRangeStart w:id="17"/>
      <w:commentRangeStart w:id="18"/>
      <w:r w:rsidRPr="00DB66B3">
        <w:t>Crop production is key for our society to provide feed, food, and other resources. During the growth of a plant, the development of its functional body is affected by a dynamic process between its genotype, the performed management, and the environment [4]. Thus, plant scientists and breeders continuously assess phenotypic traits as an expression of the genotype for individual plants to generate new genetic variations of crops that show desired traits. Outside greenhouses, this in-field assessment is conventionally done manually, which is time-consuming [20]. In contrast to traditional phenotyping performed manually, vision-based systems have the potential for an objective and automated assessment with high spatial and temporal resolution, providing a method of performing the same assessment at a larger scale, in less time, and more objectively. One of such systems’ objectives is to detect and segment individual leaves of each plant since this information correlates to the growth stage and provides phenotypic traits.</w:t>
      </w:r>
      <w:r w:rsidRPr="00DB66B3">
        <w:fldChar w:fldCharType="begin" w:fldLock="1"/>
      </w:r>
      <w:r w:rsidRPr="00DB66B3">
        <w:instrText>ADDIN CSL_CITATION {"citationItems":[{"id":"ITEM-1","itemData":{"DOI":"10.1109/WACV51458.2022.00302","ISBN":"9781665409155","abstract":"A detailed analysis of a plant's phenotype in real field conditions is critical for plant scientists and breeders to understand plant function. In contrast to traditional phenotyping performed manually, vision-based systems have the potential for an objective and automated assessment with high spatial and temporal resolution. One of such systems' objectives is to detect and segment individual leaves of each plant since this information correlates to the growth stage and provides phenotypic traits, such as leaf count, cover-age, and size. In this paper, we propose a vision-based approach that performs instance segmentation of individual crop leaves and associates each with its corresponding crop plant in real fields. This enables us to compute relevant basic phenotypic traits on a per-plant level. We employ a convolutional neural network and operate directly on drone imagery. The network generates two different representations of the input image that we utilize to cluster individual crop leaf and plant instances. We propose a novel method to compute clustering regions based on our network's predictions that achieves high accuracy. Furthermore, we com-pare to other state-of-the-art approaches and show that our system achieves superior performance. The source code of our approach is available 1.","author":[{"dropping-particle":"","family":"Weyler","given":"Jan","non-dropping-particle":"","parse-names":false,"suffix":""},{"dropping-particle":"","family":"Magistri","given":"Federico","non-dropping-particle":"","parse-names":false,"suffix":""},{"dropping-particle":"","family":"Seitz","given":"Peter","non-dropping-particle":"","parse-names":false,"suffix":""},{"dropping-particle":"","family":"Behley","given":"Jens","non-dropping-particle":"","parse-names":false,"suffix":""},{"dropping-particle":"","family":"Stachniss","given":"Cyrill","non-dropping-particle":"","parse-names":false,"suffix":""}],"container-title":"Proceedings - 2022 IEEE/CVF Winter Conference on Applications of Computer Vision, WACV 2022","id":"ITEM-1","issued":{"date-parts":[["2022"]]},"page":"2968-2977","publisher":"Institute of Electrical and Electronics Engineers Inc.","title":"In-Field Phenotyping Based on Crop Leaf and Plant Instance Segmentation","type":"article-journal"},"uris":["http://www.mendeley.com/documents/?uuid=cd79566b-73ac-33ac-8b25-8ad5822bd907"]}],"mendeley":{"formattedCitation":"[1]","plainTextFormattedCitation":"[1]","previouslyFormattedCitation":"[1]"},"properties":{"noteIndex":0},"schema":"https://github.com/citation-style-language/schema/raw/master/csl-citation.json"}</w:instrText>
      </w:r>
      <w:r w:rsidRPr="00DB66B3">
        <w:fldChar w:fldCharType="separate"/>
      </w:r>
      <w:r w:rsidRPr="00DB66B3">
        <w:rPr>
          <w:noProof/>
        </w:rPr>
        <w:t>[1]</w:t>
      </w:r>
      <w:r w:rsidRPr="00DB66B3">
        <w:fldChar w:fldCharType="end"/>
      </w:r>
      <w:r w:rsidRPr="00DB66B3">
        <w:t xml:space="preserve"> </w:t>
      </w:r>
      <w:commentRangeEnd w:id="16"/>
      <w:r w:rsidRPr="00DB66B3">
        <w:rPr>
          <w:rStyle w:val="CommentReference"/>
        </w:rPr>
        <w:commentReference w:id="16"/>
      </w:r>
      <w:commentRangeEnd w:id="17"/>
      <w:r w:rsidR="004805FB">
        <w:rPr>
          <w:rStyle w:val="CommentReference"/>
        </w:rPr>
        <w:commentReference w:id="17"/>
      </w:r>
      <w:commentRangeEnd w:id="18"/>
      <w:r w:rsidR="00642A22">
        <w:rPr>
          <w:rStyle w:val="CommentReference"/>
        </w:rPr>
        <w:commentReference w:id="18"/>
      </w:r>
    </w:p>
    <w:p w14:paraId="1C21A2C7" w14:textId="2DFA1E69" w:rsidR="00DB66B3" w:rsidRPr="00DB66B3" w:rsidRDefault="00DB66B3" w:rsidP="00DA1C8B">
      <w:r>
        <w:t>Summary of things below</w:t>
      </w:r>
    </w:p>
    <w:p w14:paraId="0217DCE7" w14:textId="77777777" w:rsidR="00DA1C8B" w:rsidRPr="00DA1C8B" w:rsidRDefault="00DA1C8B" w:rsidP="00DA1C8B"/>
    <w:p w14:paraId="2B055E30" w14:textId="43220F8D" w:rsidR="00780533" w:rsidRDefault="0043462F" w:rsidP="00780533">
      <w:pPr>
        <w:pStyle w:val="Heading2"/>
        <w:numPr>
          <w:ilvl w:val="1"/>
          <w:numId w:val="29"/>
        </w:numPr>
      </w:pPr>
      <w:bookmarkStart w:id="19" w:name="_Toc137089097"/>
      <w:r>
        <w:t>Background</w:t>
      </w:r>
      <w:bookmarkEnd w:id="19"/>
    </w:p>
    <w:p w14:paraId="4ED5D4F2" w14:textId="77777777" w:rsidR="00780533" w:rsidRDefault="00780533" w:rsidP="00780533"/>
    <w:p w14:paraId="551E9AEA" w14:textId="12947EDE" w:rsidR="009806B7" w:rsidRDefault="00BC314E" w:rsidP="009806B7">
      <w:pPr>
        <w:rPr>
          <w:rFonts w:cstheme="minorHAnsi"/>
        </w:rPr>
      </w:pPr>
      <w:r>
        <w:t>The increasing severity of climate change is significantly impacting plant growth. Changing temperature, precipitation quantity and timing, atmospheric carbon dioxide levels, soil moisture, and nutrient availability can affect photosynthesis, respiration, and water use affecting plant growth</w:t>
      </w:r>
      <w:r w:rsidR="00742133">
        <w:t xml:space="preserve"> </w:t>
      </w:r>
      <w:r w:rsidR="00742133">
        <w:fldChar w:fldCharType="begin" w:fldLock="1"/>
      </w:r>
      <w:r w:rsidR="00FF69F7">
        <w:instrText>ADDIN CSL_CITATION {"citationItems":[{"id":"ITEM-1","itemData":{"DOI":"10.1073/PNAS.1222465110/SUPPL_FILE/SD03.TXT","ISSN":"00278424","PMID":"24344285","abstract":"Agricultural production is sensitive to weather and thus directly affected by climate change. Plausible estimates of these climate change impacts require combined use of climate, crop, and economic models. Results from previous studies vary substantially due to differences in models, scenarios, and data. This paper is part of a collective effort to systematically integrate these three types of models. We focus on the economic component of the assessment, investigating how nine global economic models of agriculture represent endogenous responses to seven standardized climate change scenarios produced by two climate and five crop models. These responses include adjustments in yields, area, consumption, and international trade. We apply biophysical shocks derived from the Intergovernmental Panel on Climate Change's representative concentration pathway with end-of-century radiative forcing of 8.5 W/m2. The mean biophysical yield effect with no incremental CO2 fertilization is a 17% reduction globally by 2050 relative to a scenario with unchanging climate. Endogenous economic responses reduce yield loss to 11%, increase area of major crops by 11%, and reduce consumption by 3%. Agricultural production, cropland area, trade, and prices showthe greatest degree of variability in response to climate change, and consumption the lowest. The sources of these differences include model structure and specification; in particular, model assumptions about ease of land use conversion, intensification, and trade. This study identifies where models disagree on the relative responses to climate shocks and highlights research activities needed to improve the representation of agricultural adaptation responses to climate change.","author":[{"dropping-particle":"","family":"Nelson","given":"Gerald C.","non-dropping-particle":"","parse-names":false,"suffix":""},{"dropping-particle":"","family":"Valin","given":"Hugo","non-dropping-particle":"","parse-names":false,"suffix":""},{"dropping-particle":"","family":"Sands","given":"Ronald D.","non-dropping-particle":"","parse-names":false,"suffix":""},{"dropping-particle":"","family":"Havlík","given":"Petr","non-dropping-particle":"","parse-names":false,"suffix":""},{"dropping-particle":"","family":"Ahammad","given":"Helal","non-dropping-particle":"","parse-names":false,"suffix":""},{"dropping-particle":"","family":"Deryng","given":"Delphine","non-dropping-particle":"","parse-names":false,"suffix":""},{"dropping-particle":"","family":"Elliott","given":"Joshua","non-dropping-particle":"","parse-names":false,"suffix":""},{"dropping-particle":"","family":"Fujimori","given":"Shinichiro","non-dropping-particle":"","parse-names":false,"suffix":""},{"dropping-particle":"","family":"Hasegawa","given":"Tomoko","non-dropping-particle":"","parse-names":false,"suffix":""},{"dropping-particle":"","family":"Heyhoe","given":"Edwina","non-dropping-particle":"","parse-names":false,"suffix":""},{"dropping-particle":"","family":"Kyle","given":"Page","non-dropping-particle":"","parse-names":false,"suffix":""},{"dropping-particle":"","family":"Lampe","given":"Martin","non-dropping-particle":"Von","parse-names":false,"suffix":""},{"dropping-particle":"","family":"Lotze-Campen","given":"Hermann","non-dropping-particle":"","parse-names":false,"suffix":""},{"dropping-particle":"","family":"Mason D'Croz","given":"Daniel","non-dropping-particle":"","parse-names":false,"suffix":""},{"dropping-particle":"","family":"Meijl","given":"Hans","non-dropping-particle":"Van","parse-names":false,"suffix":""},{"dropping-particle":"","family":"Mensbrugghe","given":"Dominique","non-dropping-particle":"Van Der","parse-names":false,"suffix":""},{"dropping-particle":"","family":"Müller","given":"Christoph","non-dropping-particle":"","parse-names":false,"suffix":""},{"dropping-particle":"","family":"Popp","given":"Alexander","non-dropping-particle":"","parse-names":false,"suffix":""},{"dropping-particle":"","family":"Robertson","given":"Richard","non-dropping-particle":"","parse-names":false,"suffix":""},{"dropping-particle":"","family":"Robinson","given":"Sherman","non-dropping-particle":"","parse-names":false,"suffix":""},{"dropping-particle":"","family":"Schmid","given":"Erwin","non-dropping-particle":"","parse-names":false,"suffix":""},{"dropping-particle":"","family":"Schmitz","given":"Christoph","non-dropping-particle":"","parse-names":false,"suffix":""},{"dropping-particle":"","family":"Tabeau","given":"Andrzej","non-dropping-particle":"","parse-names":false,"suffix":""},{"dropping-particle":"","family":"Willenbockel","given":"Dirk","non-dropping-particle":"","parse-names":false,"suffix":""}],"container-title":"Proceedings of the National Academy of Sciences of the United States of America","id":"ITEM-1","issue":"9","issued":{"date-parts":[["2014","3","4"]]},"page":"3274-3279","publisher":"National Academy of Sciences","title":"Climate change effects on agriculture: Economic responses to biophysical shocks","type":"article-journal","volume":"111"},"uris":["http://www.mendeley.com/documents/?uuid=068d6d48-6c6f-3e76-968b-f001d9bb3c69"]}],"mendeley":{"formattedCitation":"[2]","plainTextFormattedCitation":"[2]","previouslyFormattedCitation":"[2]"},"properties":{"noteIndex":0},"schema":"https://github.com/citation-style-language/schema/raw/master/csl-citation.json"}</w:instrText>
      </w:r>
      <w:r w:rsidR="00742133">
        <w:fldChar w:fldCharType="separate"/>
      </w:r>
      <w:r w:rsidR="00817F29" w:rsidRPr="00817F29">
        <w:rPr>
          <w:noProof/>
        </w:rPr>
        <w:t>[2]</w:t>
      </w:r>
      <w:r w:rsidR="00742133">
        <w:fldChar w:fldCharType="end"/>
      </w:r>
      <w:r w:rsidR="00D833F4">
        <w:t>.</w:t>
      </w:r>
      <w:r>
        <w:rPr>
          <w:rFonts w:ascii="Calibri" w:hAnsi="Calibri" w:cs="Calibri"/>
          <w:noProof/>
          <w:szCs w:val="24"/>
        </w:rPr>
        <w:t xml:space="preserve"> As a result plant growth worldwide is at an exponential decline </w:t>
      </w:r>
      <w:r w:rsidR="001E7974">
        <w:t>affect</w:t>
      </w:r>
      <w:r>
        <w:t>ing</w:t>
      </w:r>
      <w:r w:rsidR="001E7974">
        <w:t xml:space="preserve"> the ability of plants to produce the expected yields. Consequently, research </w:t>
      </w:r>
      <w:r w:rsidR="00547FAD">
        <w:t xml:space="preserve">is being conducted </w:t>
      </w:r>
      <w:r w:rsidR="007F0F4D">
        <w:t xml:space="preserve">in many institutions including </w:t>
      </w:r>
      <w:r w:rsidR="00642A22">
        <w:t xml:space="preserve">the efforts of </w:t>
      </w:r>
      <w:r w:rsidR="00547FAD">
        <w:t xml:space="preserve">Professor Leakey at the University of Illinois at Urbana-Champaign </w:t>
      </w:r>
      <w:r w:rsidR="001E7974">
        <w:t xml:space="preserve">to genetically modify plants to be able to withstand these changing environments. These experiments require large amounts of </w:t>
      </w:r>
      <w:commentRangeStart w:id="20"/>
      <w:r w:rsidR="001E7974">
        <w:t>phenotyp</w:t>
      </w:r>
      <w:r w:rsidR="00642A22">
        <w:t>e</w:t>
      </w:r>
      <w:commentRangeEnd w:id="20"/>
      <w:r w:rsidR="009B19ED">
        <w:rPr>
          <w:rStyle w:val="CommentReference"/>
        </w:rPr>
        <w:commentReference w:id="20"/>
      </w:r>
      <w:r w:rsidR="001E7974">
        <w:t xml:space="preserve"> data to be consistently observed and measured</w:t>
      </w:r>
      <w:r w:rsidR="00547FAD">
        <w:t xml:space="preserve"> by a team of field data collectors</w:t>
      </w:r>
      <w:r w:rsidR="001E7974">
        <w:t>. The manual methods of collecting the phenotyp</w:t>
      </w:r>
      <w:r w:rsidR="00642A22">
        <w:t>e</w:t>
      </w:r>
      <w:r w:rsidR="001E7974">
        <w:t xml:space="preserve"> data can slow the research down</w:t>
      </w:r>
      <w:r w:rsidR="00F4025B">
        <w:t>, limit the scale of the research,</w:t>
      </w:r>
      <w:r w:rsidR="001E7974">
        <w:t xml:space="preserve"> and even affect the research negatively via imprecise </w:t>
      </w:r>
      <w:r w:rsidR="001E7974" w:rsidRPr="009806B7">
        <w:t xml:space="preserve">data </w:t>
      </w:r>
      <w:r w:rsidR="001E7974" w:rsidRPr="009806B7">
        <w:rPr>
          <w:rFonts w:cstheme="minorHAnsi"/>
        </w:rPr>
        <w:t>recordings</w:t>
      </w:r>
      <w:r w:rsidR="00F4025B">
        <w:rPr>
          <w:rFonts w:cstheme="minorHAnsi"/>
        </w:rPr>
        <w:t xml:space="preserve"> and larger measurement errors</w:t>
      </w:r>
      <w:r w:rsidR="001E7974" w:rsidRPr="009806B7">
        <w:rPr>
          <w:rFonts w:cstheme="minorHAnsi"/>
        </w:rPr>
        <w:t>.</w:t>
      </w:r>
      <w:r w:rsidR="00F4025B">
        <w:rPr>
          <w:rFonts w:cstheme="minorHAnsi"/>
        </w:rPr>
        <w:t xml:space="preserve"> As a result, current phenotyping methods are a bottleneck in plant gene research </w:t>
      </w:r>
      <w:r w:rsidR="00F4025B">
        <w:rPr>
          <w:rFonts w:cstheme="minorHAnsi"/>
        </w:rPr>
        <w:fldChar w:fldCharType="begin" w:fldLock="1"/>
      </w:r>
      <w:r w:rsidR="00FF69F7">
        <w:rPr>
          <w:rFonts w:cstheme="minorHAnsi"/>
        </w:rPr>
        <w:instrText>ADDIN CSL_CITATION {"citationItems":[{"id":"ITEM-1","itemData":{"DOI":"10.1016/J.COMPAG.2022.106702","ISSN":"0168-1699","abstract":"Point cloud segmentation is essential for studying the 3D spatial characteristics of plants. Notably, the segmentation accuracy greatly impacts subsequent 3D plant phenotypes extraction and 3D plant reconstruction. Automated segmentation approaches for plant point clouds are a bottleneck in achieving big data processing of 3D plant phenotypes. Using maize as a representative crop, this study developed DeepSeg3DMaize, a technique for plant point cloud segmentation that integrates high-throughput data acquisition and deep learning. A high-throughput data acquisition platform for individual plants and an association mapping panel containing 515 inbred lines were used to construct the training dataset. Specifically, the MVS-Pheno platform was used to acquire high-throughput data, and Label3DMaize was used for point cloud data labeling. Based on the dataset, PointNet was introduced to implement stem-leaf and organ instance segmentation, and six phenotypes were extracted. According to the results, the mean precision and F1-Score of stem-leaf segmentation were 0.91 and 0.85, respectively. Meanwhile, the mean precision and F1-Score for organ instance segmentation were 0.94 and 0.93, respectively. The correlations of the six parameters (leaf length, leaf width, leaf inclination, leaf growth height, plant height, and stem height) extracted from the segmentation results with the measured values were 0.90, 0.82, 0.94, 0.95, 0.99, and 0.94, respectively. High-throughput data acquisition, automatic organ segmentation, and phenotypic data extraction form an automatic phenotypic data processing pipeline, which is practical for dealing with large amounts of initial data. Besides, it provides a systematic reference for the automated analysis of 3D phenotypic features at the individual plant level.","author":[{"dropping-particle":"","family":"Li","given":"Yinglun","non-dropping-particle":"","parse-names":false,"suffix":""},{"dropping-particle":"","family":"Wen","given":"Weiliang","non-dropping-particle":"","parse-names":false,"suffix":""},{"dropping-particle":"","family":"Miao","given":"Teng","non-dropping-particle":"","parse-names":false,"suffix":""},{"dropping-particle":"","family":"Wu","given":"Sheng","non-dropping-particle":"","parse-names":false,"suffix":""},{"dropping-particle":"","family":"Yu","given":"Zetao","non-dropping-particle":"","parse-names":false,"suffix":""},{"dropping-particle":"","family":"Wang","given":"Xiaodong","non-dropping-particle":"","parse-names":false,"suffix":""},{"dropping-particle":"","family":"Guo","given":"Xinyu","non-dropping-particle":"","parse-names":false,"suffix":""},{"dropping-particle":"","family":"Zhao","given":"Chunjiang","non-dropping-particle":"","parse-names":false,"suffix":""}],"container-title":"Computers and Electronics in Agriculture","id":"ITEM-1","issued":{"date-parts":[["2022","2","1"]]},"page":"106702","publisher":"Elsevier","title":"Automatic organ-level point cloud segmentation of maize shoots by integrating high-throughput data acquisition and deep learning","type":"article-journal","volume":"193"},"uris":["http://www.mendeley.com/documents/?uuid=6000e2bd-3523-3546-bc00-8834792354d7"]}],"mendeley":{"formattedCitation":"[3]","plainTextFormattedCitation":"[3]","previouslyFormattedCitation":"[3]"},"properties":{"noteIndex":0},"schema":"https://github.com/citation-style-language/schema/raw/master/csl-citation.json"}</w:instrText>
      </w:r>
      <w:r w:rsidR="00F4025B">
        <w:rPr>
          <w:rFonts w:cstheme="minorHAnsi"/>
        </w:rPr>
        <w:fldChar w:fldCharType="separate"/>
      </w:r>
      <w:r w:rsidR="00817F29" w:rsidRPr="00817F29">
        <w:rPr>
          <w:rFonts w:cstheme="minorHAnsi"/>
          <w:noProof/>
        </w:rPr>
        <w:t>[3]</w:t>
      </w:r>
      <w:r w:rsidR="00F4025B">
        <w:rPr>
          <w:rFonts w:cstheme="minorHAnsi"/>
        </w:rPr>
        <w:fldChar w:fldCharType="end"/>
      </w:r>
      <w:r w:rsidR="00F4025B">
        <w:rPr>
          <w:rFonts w:cstheme="minorHAnsi"/>
        </w:rPr>
        <w:t>.</w:t>
      </w:r>
    </w:p>
    <w:p w14:paraId="5456931E" w14:textId="6AC80249" w:rsidR="009834AC" w:rsidRPr="004531A2" w:rsidRDefault="001E7974" w:rsidP="00862A3E">
      <w:r w:rsidRPr="009806B7">
        <w:t xml:space="preserve">For the visual </w:t>
      </w:r>
      <w:r>
        <w:t>components of the recorded phenotyp</w:t>
      </w:r>
      <w:r w:rsidR="0096731F">
        <w:t>e</w:t>
      </w:r>
      <w:r>
        <w:t xml:space="preserve"> data, computer vision methods are being utilized to facilitate the data collection process. </w:t>
      </w:r>
      <w:r w:rsidR="00F941C7">
        <w:t>For example, o</w:t>
      </w:r>
      <w:r>
        <w:t>ne of the important metrics that communicates effective growth in plants is leaf size</w:t>
      </w:r>
      <w:r w:rsidR="00DC68CA">
        <w:t xml:space="preserve">. Measuring leaf area is difficult under field conditions and common practice is to remove, scan, and measure leaves individually </w:t>
      </w:r>
      <w:r w:rsidR="00DC68CA">
        <w:fldChar w:fldCharType="begin" w:fldLock="1"/>
      </w:r>
      <w:r w:rsidR="00FF69F7">
        <w:instrText>ADDIN CSL_CITATION {"citationItems":[{"id":"ITEM-1","itemData":{"DOI":"10.1002/ECE3.3485","ISSN":"20457758","abstract":"The use of plant functional traits has become increasingly popular in ecological studies because plant functional traits help to understand key ecological processes in plant species and communities. This also includes changes in diversity, inter- and intraspecific interactions, and relationships of species at different spatiotemporal scales. Leaf traits are among the most important traits as they describe key dimensions of a plant's life history strategy. Further, leaf area is a key parameter with relevance for other traits such as specific leaf area, which in turn correlates with leaf chemical composition, photosynthetic rate, leaf longevity, and carbon investment. Measuring leaf area usually involves the use of scanners and commercial software and can be difficult under field conditions. We present Leaf-IT, a new smartphone application for measuring leaf area and other trait-related areas. Leaf-IT is free, designed for scientific purposes, and runs on Android 4 or higher. We tested the precision and accuracy using objects with standardized area and compared the area measurements of real leaves with the well-established, commercial software WinFOLIA using the Altman–Bland method. Area measurements of standardized objects show that Leaf-IT measures area with high accuracy and precision. Area measurements with Leaf-IT of real leaves are comparable to those of WinFOLIA. Leaf-IT is an easy-to-use application running on a wide range of smartphones. That increases the portability and use of Leaf-IT and makes it possible to measure leaf area under field conditions typical for remote locations. Its high accuracy and precision are similar to WinFOLIA. Currently, its main limitation is margin detection of damaged leaves or complex leaf morphologies.","author":[{"dropping-particle":"","family":"Schrader","given":"Julian","non-dropping-particle":"","parse-names":false,"suffix":""},{"dropping-particle":"","family":"Pillar","given":"Giso","non-dropping-particle":"","parse-names":false,"suffix":""},{"dropping-particle":"","family":"Kreft","given":"Holger","non-dropping-particle":"","parse-names":false,"suffix":""}],"container-title":"Ecology and Evolution","id":"ITEM-1","issue":"22","issued":{"date-parts":[["2017","11","1"]]},"page":"9731-9738","publisher":"John Wiley and Sons Ltd","title":"Leaf-IT: An Android application for measuring leaf area","type":"article-journal","volume":"7"},"uris":["http://www.mendeley.com/documents/?uuid=1342fcad-798a-3381-92da-549fb8aa88fd"]}],"mendeley":{"formattedCitation":"[4]","plainTextFormattedCitation":"[4]","previouslyFormattedCitation":"[4]"},"properties":{"noteIndex":0},"schema":"https://github.com/citation-style-language/schema/raw/master/csl-citation.json"}</w:instrText>
      </w:r>
      <w:r w:rsidR="00DC68CA">
        <w:fldChar w:fldCharType="separate"/>
      </w:r>
      <w:r w:rsidR="00817F29" w:rsidRPr="00817F29">
        <w:rPr>
          <w:noProof/>
        </w:rPr>
        <w:t>[4]</w:t>
      </w:r>
      <w:r w:rsidR="00DC68CA">
        <w:fldChar w:fldCharType="end"/>
      </w:r>
      <w:r w:rsidR="00DC68CA">
        <w:t xml:space="preserve">. This is a slow and tedious process prone to error. Approaches have been developed that utilize </w:t>
      </w:r>
      <w:r w:rsidR="004531A2">
        <w:t xml:space="preserve">computer vision methods to automate and increase the reliability of the measurements. </w:t>
      </w:r>
      <w:r>
        <w:t>However, th</w:t>
      </w:r>
      <w:r w:rsidR="004531A2">
        <w:t>ese</w:t>
      </w:r>
      <w:r w:rsidR="00547FAD">
        <w:t xml:space="preserve"> computer-vision-based</w:t>
      </w:r>
      <w:r>
        <w:t xml:space="preserve"> approach</w:t>
      </w:r>
      <w:r w:rsidR="004531A2">
        <w:t>es</w:t>
      </w:r>
      <w:r>
        <w:t xml:space="preserve"> remain in </w:t>
      </w:r>
      <w:r w:rsidR="004531A2">
        <w:t>their</w:t>
      </w:r>
      <w:r>
        <w:t xml:space="preserve"> infancy and can be inaccurate when it comes to leaves </w:t>
      </w:r>
      <w:r w:rsidR="0096731F">
        <w:t>outside of the laboratory, which</w:t>
      </w:r>
      <w:r>
        <w:t xml:space="preserve"> are in dense </w:t>
      </w:r>
      <w:r w:rsidR="000F6D6D">
        <w:t>clusters</w:t>
      </w:r>
      <w:r>
        <w:t xml:space="preserve">, overlap, and </w:t>
      </w:r>
      <w:proofErr w:type="spellStart"/>
      <w:r w:rsidR="0096731F">
        <w:t>acan</w:t>
      </w:r>
      <w:proofErr w:type="spellEnd"/>
      <w:r>
        <w:t xml:space="preserve"> curve and curl. This research project aims at </w:t>
      </w:r>
      <w:r w:rsidR="00F941C7">
        <w:t xml:space="preserve">making extraction of </w:t>
      </w:r>
      <w:r w:rsidR="00F941C7">
        <w:lastRenderedPageBreak/>
        <w:t xml:space="preserve">phenotype data easier, as in the case of leaf </w:t>
      </w:r>
      <w:commentRangeStart w:id="21"/>
      <w:r w:rsidR="0096731F">
        <w:t>area</w:t>
      </w:r>
      <w:commentRangeEnd w:id="21"/>
      <w:r w:rsidR="0096731F">
        <w:rPr>
          <w:rStyle w:val="CommentReference"/>
        </w:rPr>
        <w:commentReference w:id="21"/>
      </w:r>
      <w:r w:rsidR="00F941C7">
        <w:t xml:space="preserve">, by providing researchers with an accurate and precise </w:t>
      </w:r>
      <w:r w:rsidR="00C60589">
        <w:t>mode of individual leaves</w:t>
      </w:r>
      <w:r w:rsidR="00F941C7">
        <w:t xml:space="preserve">. </w:t>
      </w:r>
    </w:p>
    <w:p w14:paraId="6727211E" w14:textId="720072CA" w:rsidR="000A531F" w:rsidRDefault="000F6D6D" w:rsidP="00862A3E">
      <w:r>
        <w:t xml:space="preserve">This research project aims to accomplish this in an accessible and noninvasive manner: without the need </w:t>
      </w:r>
      <w:r w:rsidR="003B3F98">
        <w:t>for</w:t>
      </w:r>
      <w:r>
        <w:t xml:space="preserve"> specialized equipment and without </w:t>
      </w:r>
      <w:r w:rsidR="00E40BE2">
        <w:t>the need for a significant number of people to take the measurements by hand</w:t>
      </w:r>
      <w:r>
        <w:t xml:space="preserve">. This </w:t>
      </w:r>
      <w:r w:rsidR="00E40BE2">
        <w:t>can be</w:t>
      </w:r>
      <w:r>
        <w:t xml:space="preserve"> accomplished with the use of stereo </w:t>
      </w:r>
      <w:r w:rsidR="0096731F">
        <w:t xml:space="preserve">camera </w:t>
      </w:r>
      <w:r>
        <w:t xml:space="preserve">images.  </w:t>
      </w:r>
      <w:r w:rsidR="000D76DB">
        <w:t>After</w:t>
      </w:r>
      <w:r>
        <w:t xml:space="preserve"> </w:t>
      </w:r>
      <w:r w:rsidR="000D76DB">
        <w:t xml:space="preserve">performing </w:t>
      </w:r>
      <w:r w:rsidR="00E40BE2">
        <w:t>initial</w:t>
      </w:r>
      <w:r>
        <w:t xml:space="preserve"> image processing</w:t>
      </w:r>
      <w:r w:rsidR="000D76DB">
        <w:t xml:space="preserve">, </w:t>
      </w:r>
      <w:r w:rsidR="004A6643">
        <w:t>2D</w:t>
      </w:r>
      <w:r>
        <w:t xml:space="preserve"> stereo images can be used to </w:t>
      </w:r>
      <w:r w:rsidR="000D76DB">
        <w:t>perceive depth the same way</w:t>
      </w:r>
      <w:r w:rsidR="00E40BE2">
        <w:t xml:space="preserve"> our</w:t>
      </w:r>
      <w:r w:rsidR="000D76DB">
        <w:t xml:space="preserve"> eyes perceive depth. With this perception of depth one </w:t>
      </w:r>
      <w:commentRangeStart w:id="22"/>
      <w:r w:rsidR="000D76DB">
        <w:t xml:space="preserve">can </w:t>
      </w:r>
      <w:r w:rsidR="0096731F">
        <w:t xml:space="preserve">generate </w:t>
      </w:r>
      <w:commentRangeEnd w:id="22"/>
      <w:r w:rsidR="00B67C92">
        <w:rPr>
          <w:rStyle w:val="CommentReference"/>
        </w:rPr>
        <w:commentReference w:id="22"/>
      </w:r>
      <w:r w:rsidR="000D76DB">
        <w:t xml:space="preserve">depth maps, point clouds, and meshes. As a result, solely with a pair of offset </w:t>
      </w:r>
      <w:r w:rsidR="004A6643">
        <w:t>2D</w:t>
      </w:r>
      <w:r w:rsidR="000D76DB">
        <w:t xml:space="preserve"> images, it is possible to digitize the </w:t>
      </w:r>
      <w:r w:rsidR="00E40BE2">
        <w:t>3D structure</w:t>
      </w:r>
      <w:r w:rsidR="000D76DB">
        <w:t xml:space="preserve"> of a cluster of leaves. </w:t>
      </w:r>
      <w:r w:rsidR="00E40BE2">
        <w:t xml:space="preserve">The challenging part </w:t>
      </w:r>
      <w:r w:rsidR="000D76DB">
        <w:t>is isolating individual lea</w:t>
      </w:r>
      <w:r w:rsidR="009518ED">
        <w:t>ves that can be measured</w:t>
      </w:r>
      <w:r w:rsidR="00C60589">
        <w:t>.</w:t>
      </w:r>
    </w:p>
    <w:p w14:paraId="60289820" w14:textId="18A11969" w:rsidR="002E45BF" w:rsidRDefault="002E45BF" w:rsidP="00862A3E"/>
    <w:p w14:paraId="77587EEC" w14:textId="03986375" w:rsidR="002E45BF" w:rsidRDefault="002E45BF" w:rsidP="002E45BF">
      <w:pPr>
        <w:pStyle w:val="Heading2"/>
        <w:numPr>
          <w:ilvl w:val="1"/>
          <w:numId w:val="29"/>
        </w:numPr>
      </w:pPr>
      <w:bookmarkStart w:id="23" w:name="_Toc137089098"/>
      <w:r>
        <w:t>Research Goals</w:t>
      </w:r>
      <w:bookmarkEnd w:id="23"/>
    </w:p>
    <w:p w14:paraId="4C55688A" w14:textId="22EE6FC8" w:rsidR="002E45BF" w:rsidRDefault="002E45BF" w:rsidP="002E45BF"/>
    <w:p w14:paraId="4CA1D776" w14:textId="0BE9F6E4" w:rsidR="00193C13" w:rsidRDefault="00193C13" w:rsidP="002E45BF">
      <w:r>
        <w:t xml:space="preserve">The aim for this research project is to enable researchers </w:t>
      </w:r>
      <w:r w:rsidR="004612C1">
        <w:t>who are conducting</w:t>
      </w:r>
      <w:r>
        <w:t xml:space="preserve"> experiments on plants that require the collection of phenotyping data to perform the acquisition of data </w:t>
      </w:r>
      <w:r w:rsidR="004C0EFA">
        <w:t>more easily and quickly</w:t>
      </w:r>
      <w:r>
        <w:t xml:space="preserve">. </w:t>
      </w:r>
    </w:p>
    <w:p w14:paraId="1462E263" w14:textId="2C256F30" w:rsidR="004C5121" w:rsidRDefault="00193C13" w:rsidP="002E45BF">
      <w:r>
        <w:t xml:space="preserve">The research goals are to define a method and develop a program that researchers can use to </w:t>
      </w:r>
      <w:r w:rsidR="008D4BC2">
        <w:t xml:space="preserve">acquire leaf </w:t>
      </w:r>
      <w:r w:rsidR="00FF5A6F">
        <w:t>models</w:t>
      </w:r>
      <w:r w:rsidR="008D4BC2">
        <w:t xml:space="preserve"> for plants in environments with dense leaf clusters</w:t>
      </w:r>
      <w:r>
        <w:t xml:space="preserve">. </w:t>
      </w:r>
    </w:p>
    <w:p w14:paraId="5240EAD3" w14:textId="79D65993" w:rsidR="006B70AB" w:rsidRDefault="00FF5A6F" w:rsidP="002E45BF">
      <w:commentRangeStart w:id="24"/>
      <w:r>
        <w:t>Q</w:t>
      </w:r>
      <w:r w:rsidR="00193C13">
        <w:t>uestions this research will address are:</w:t>
      </w:r>
    </w:p>
    <w:p w14:paraId="3282A02E" w14:textId="01ED861A" w:rsidR="00FF5A6F" w:rsidRDefault="00FF5A6F" w:rsidP="002E45BF">
      <w:r>
        <w:t>What is an effective process at isolating and modeling a leaf from stereo images?</w:t>
      </w:r>
    </w:p>
    <w:p w14:paraId="4C9E95F6" w14:textId="103E510A" w:rsidR="00D65249" w:rsidRDefault="00FF5A6F" w:rsidP="00862A3E">
      <w:r>
        <w:t>What is the implementation for isolating and modeling a leaf from stereo images?</w:t>
      </w:r>
      <w:commentRangeEnd w:id="24"/>
      <w:r w:rsidR="009518ED">
        <w:rPr>
          <w:rStyle w:val="CommentReference"/>
        </w:rPr>
        <w:commentReference w:id="24"/>
      </w:r>
    </w:p>
    <w:p w14:paraId="3E4C666A" w14:textId="77777777" w:rsidR="00FF5A6F" w:rsidRDefault="00FF5A6F" w:rsidP="00862A3E"/>
    <w:p w14:paraId="05794E1B" w14:textId="19B60DCB" w:rsidR="00D65249" w:rsidRDefault="00D65249" w:rsidP="00D65249">
      <w:pPr>
        <w:pStyle w:val="Heading2"/>
        <w:numPr>
          <w:ilvl w:val="1"/>
          <w:numId w:val="29"/>
        </w:numPr>
      </w:pPr>
      <w:bookmarkStart w:id="25" w:name="_Toc137089099"/>
      <w:r>
        <w:t>Significance</w:t>
      </w:r>
      <w:bookmarkEnd w:id="25"/>
    </w:p>
    <w:p w14:paraId="30FFBC48" w14:textId="77777777" w:rsidR="00D65249" w:rsidRDefault="00D65249" w:rsidP="00D65249"/>
    <w:p w14:paraId="447286DC" w14:textId="153374B8" w:rsidR="00453A67" w:rsidRDefault="00E56CD2" w:rsidP="00D65249">
      <w:r>
        <w:t>With the growing</w:t>
      </w:r>
      <w:r w:rsidR="00453A67">
        <w:t xml:space="preserve"> </w:t>
      </w:r>
      <w:r>
        <w:t>effects of climate change</w:t>
      </w:r>
      <w:ins w:id="26" w:author="Hart, John M" w:date="2023-08-27T11:00:00Z">
        <w:r w:rsidR="009518ED">
          <w:t>,</w:t>
        </w:r>
      </w:ins>
      <w:r>
        <w:t xml:space="preserve"> crop yields are </w:t>
      </w:r>
      <w:proofErr w:type="gramStart"/>
      <w:r>
        <w:t>declining</w:t>
      </w:r>
      <w:proofErr w:type="gramEnd"/>
      <w:r>
        <w:t xml:space="preserve"> and researchers </w:t>
      </w:r>
      <w:proofErr w:type="gramStart"/>
      <w:r>
        <w:t>are</w:t>
      </w:r>
      <w:proofErr w:type="gramEnd"/>
      <w:r>
        <w:t xml:space="preserve"> hard at work developing </w:t>
      </w:r>
      <w:r w:rsidR="009518ED">
        <w:t>new breeds of</w:t>
      </w:r>
      <w:r w:rsidR="00930806">
        <w:t xml:space="preserve"> plants</w:t>
      </w:r>
      <w:r>
        <w:t xml:space="preserve"> to thrive in the new environments. This project </w:t>
      </w:r>
      <w:r w:rsidR="00430CF2">
        <w:t xml:space="preserve">intends to </w:t>
      </w:r>
      <w:r>
        <w:t xml:space="preserve">provide these researchers with the tools to conduct this research more effectively and </w:t>
      </w:r>
      <w:r w:rsidR="00092397">
        <w:t>efficiently</w:t>
      </w:r>
      <w:r>
        <w:t>.</w:t>
      </w:r>
    </w:p>
    <w:p w14:paraId="47CB9F51" w14:textId="6348F0EE" w:rsidR="00D65249" w:rsidRDefault="00AC5875" w:rsidP="00D65249">
      <w:commentRangeStart w:id="27"/>
      <w:commentRangeStart w:id="28"/>
      <w:commentRangeStart w:id="29"/>
      <w:commentRangeStart w:id="30"/>
      <w:commentRangeStart w:id="31"/>
      <w:r>
        <w:t xml:space="preserve">Although, this project serves as a first step in the automation of leaf phenotype data collection, </w:t>
      </w:r>
      <w:r w:rsidR="00E56CD2">
        <w:t xml:space="preserve">the defined process and developed program can be altered for other applications that require </w:t>
      </w:r>
      <w:r>
        <w:t>modeling</w:t>
      </w:r>
      <w:r w:rsidR="00E56CD2">
        <w:t xml:space="preserve"> of objects. This could include other types of research: </w:t>
      </w:r>
      <w:r w:rsidR="002F14E1">
        <w:t xml:space="preserve">automating food harvesting, facilitating detection of large tumors, etc. </w:t>
      </w:r>
      <w:r>
        <w:t xml:space="preserve">This project can serve as a first step in </w:t>
      </w:r>
      <w:r w:rsidR="00EE0650">
        <w:t xml:space="preserve">development in the space of object </w:t>
      </w:r>
      <w:r>
        <w:t>modeling</w:t>
      </w:r>
      <w:r w:rsidR="00EE0650">
        <w:t xml:space="preserve"> with stereo images. </w:t>
      </w:r>
      <w:commentRangeEnd w:id="27"/>
      <w:r>
        <w:rPr>
          <w:rStyle w:val="CommentReference"/>
        </w:rPr>
        <w:commentReference w:id="27"/>
      </w:r>
      <w:commentRangeEnd w:id="28"/>
      <w:r w:rsidR="00DB66B3">
        <w:rPr>
          <w:rStyle w:val="CommentReference"/>
        </w:rPr>
        <w:commentReference w:id="28"/>
      </w:r>
      <w:commentRangeEnd w:id="29"/>
      <w:r w:rsidR="00350696">
        <w:rPr>
          <w:rStyle w:val="CommentReference"/>
        </w:rPr>
        <w:commentReference w:id="29"/>
      </w:r>
      <w:commentRangeEnd w:id="30"/>
      <w:r w:rsidR="00350696">
        <w:rPr>
          <w:rStyle w:val="CommentReference"/>
        </w:rPr>
        <w:commentReference w:id="30"/>
      </w:r>
      <w:commentRangeEnd w:id="31"/>
      <w:r w:rsidR="00350696">
        <w:rPr>
          <w:rStyle w:val="CommentReference"/>
        </w:rPr>
        <w:commentReference w:id="31"/>
      </w:r>
    </w:p>
    <w:p w14:paraId="1EB32F60" w14:textId="77777777" w:rsidR="00EE0650" w:rsidRDefault="00EE0650" w:rsidP="00D65249"/>
    <w:p w14:paraId="382F7B8E" w14:textId="10A3D586" w:rsidR="00D65249" w:rsidRDefault="00D65249" w:rsidP="00D65249">
      <w:pPr>
        <w:pStyle w:val="Heading2"/>
        <w:numPr>
          <w:ilvl w:val="1"/>
          <w:numId w:val="29"/>
        </w:numPr>
      </w:pPr>
      <w:bookmarkStart w:id="32" w:name="_Toc137089100"/>
      <w:commentRangeStart w:id="33"/>
      <w:r>
        <w:lastRenderedPageBreak/>
        <w:t>Limitations</w:t>
      </w:r>
      <w:bookmarkEnd w:id="32"/>
    </w:p>
    <w:p w14:paraId="07D88788" w14:textId="77777777" w:rsidR="00D65249" w:rsidRDefault="00D65249" w:rsidP="00D65249"/>
    <w:p w14:paraId="5B23359F" w14:textId="44829A4E" w:rsidR="00564ACC" w:rsidRDefault="00564ACC" w:rsidP="00D65249">
      <w:r>
        <w:t xml:space="preserve">Although the goal of the project is to define and develop a program that can be used by plant genetic researchers to collect phenotyping data on </w:t>
      </w:r>
      <w:proofErr w:type="gramStart"/>
      <w:r>
        <w:t>plants</w:t>
      </w:r>
      <w:proofErr w:type="gramEnd"/>
      <w:r w:rsidR="006E4E73">
        <w:t xml:space="preserve"> </w:t>
      </w:r>
      <w:r>
        <w:t xml:space="preserve">certain factors in the development of the project limit the use case of </w:t>
      </w:r>
      <w:r w:rsidR="009704EF">
        <w:t xml:space="preserve">the </w:t>
      </w:r>
      <w:proofErr w:type="gramStart"/>
      <w:r w:rsidR="009704EF">
        <w:t>end product</w:t>
      </w:r>
      <w:proofErr w:type="gramEnd"/>
      <w:r>
        <w:t xml:space="preserve">. </w:t>
      </w:r>
    </w:p>
    <w:p w14:paraId="0F6433B5" w14:textId="67C7C12B" w:rsidR="00D65249" w:rsidRDefault="00564ACC" w:rsidP="00D65249">
      <w:r>
        <w:t xml:space="preserve">The entirety of the project was done in partnership with a research team that works on sorghum. As a </w:t>
      </w:r>
      <w:r w:rsidR="009704EF">
        <w:t>result,</w:t>
      </w:r>
      <w:r>
        <w:t xml:space="preserve"> the machine learning model used to identify individual leaves was trained on sorghum leaf data and is </w:t>
      </w:r>
      <w:r w:rsidR="00B83118">
        <w:t xml:space="preserve">intended to </w:t>
      </w:r>
      <w:r>
        <w:t xml:space="preserve">only </w:t>
      </w:r>
      <w:r w:rsidR="00B83118">
        <w:t xml:space="preserve">be </w:t>
      </w:r>
      <w:r>
        <w:t xml:space="preserve">accurate at identifying leaves for sorghum plants. In </w:t>
      </w:r>
      <w:r w:rsidR="009704EF">
        <w:t>addition,</w:t>
      </w:r>
      <w:r>
        <w:t xml:space="preserve"> all data used for the training consisted of healthy and well-lit leaves. Applying the model to environments outside of well-lit and healthy sorghum would require a larger dataset and further training of the model. </w:t>
      </w:r>
      <w:commentRangeEnd w:id="33"/>
      <w:r w:rsidR="009518ED">
        <w:rPr>
          <w:rStyle w:val="CommentReference"/>
        </w:rPr>
        <w:commentReference w:id="33"/>
      </w:r>
    </w:p>
    <w:p w14:paraId="659FA3B0" w14:textId="77777777" w:rsidR="009704EF" w:rsidRDefault="009704EF" w:rsidP="00D65249"/>
    <w:p w14:paraId="1E7D5A03" w14:textId="49F2E1EE" w:rsidR="00D65249" w:rsidRDefault="00D65249" w:rsidP="00D65249">
      <w:pPr>
        <w:pStyle w:val="Heading2"/>
        <w:numPr>
          <w:ilvl w:val="1"/>
          <w:numId w:val="29"/>
        </w:numPr>
      </w:pPr>
      <w:bookmarkStart w:id="34" w:name="_Toc137089101"/>
      <w:r>
        <w:t>Structure</w:t>
      </w:r>
      <w:bookmarkEnd w:id="34"/>
    </w:p>
    <w:p w14:paraId="1C8E2FC3" w14:textId="77777777" w:rsidR="00D65249" w:rsidRDefault="00D65249" w:rsidP="00D65249"/>
    <w:p w14:paraId="6A630967" w14:textId="2732FDE7" w:rsidR="00D65249" w:rsidRDefault="00376E9C" w:rsidP="00D65249">
      <w:r>
        <w:t>Chapter</w:t>
      </w:r>
      <w:r w:rsidR="00D65249">
        <w:t xml:space="preserve"> one </w:t>
      </w:r>
      <w:r>
        <w:t xml:space="preserve">has outlined </w:t>
      </w:r>
      <w:r w:rsidR="002E126A">
        <w:t xml:space="preserve">the purpose of the research project and what it entailed. </w:t>
      </w:r>
      <w:r w:rsidR="00B83118">
        <w:t>It</w:t>
      </w:r>
      <w:r w:rsidR="002E126A">
        <w:t xml:space="preserve"> </w:t>
      </w:r>
      <w:r w:rsidR="009518ED">
        <w:t xml:space="preserve">focuses </w:t>
      </w:r>
      <w:r w:rsidR="002E126A">
        <w:t xml:space="preserve">on describing </w:t>
      </w:r>
      <w:r w:rsidR="00207B07">
        <w:t xml:space="preserve">at a high level </w:t>
      </w:r>
      <w:r w:rsidR="002E126A">
        <w:t xml:space="preserve">the problem the project </w:t>
      </w:r>
      <w:r w:rsidR="00133A92">
        <w:t xml:space="preserve">intends </w:t>
      </w:r>
      <w:r w:rsidR="002E126A">
        <w:t xml:space="preserve">to address, the method </w:t>
      </w:r>
      <w:r w:rsidR="00133A92">
        <w:t xml:space="preserve">to </w:t>
      </w:r>
      <w:proofErr w:type="spellStart"/>
      <w:r w:rsidR="00B208B3">
        <w:t>address</w:t>
      </w:r>
      <w:r w:rsidR="00133A92">
        <w:t>the</w:t>
      </w:r>
      <w:proofErr w:type="spellEnd"/>
      <w:r w:rsidR="00133A92">
        <w:t xml:space="preserve"> problem</w:t>
      </w:r>
      <w:r w:rsidR="002E126A">
        <w:t xml:space="preserve">, the </w:t>
      </w:r>
      <w:r w:rsidR="00207B07">
        <w:t xml:space="preserve">potential </w:t>
      </w:r>
      <w:r w:rsidR="002E126A">
        <w:t xml:space="preserve">applications of the project, </w:t>
      </w:r>
      <w:r w:rsidR="00207B07">
        <w:t xml:space="preserve">and </w:t>
      </w:r>
      <w:r w:rsidR="00133A92">
        <w:t xml:space="preserve">some </w:t>
      </w:r>
      <w:r w:rsidR="00207B07">
        <w:t>limitations of the project.</w:t>
      </w:r>
    </w:p>
    <w:p w14:paraId="4A74B7AD" w14:textId="60EB760C" w:rsidR="00D65249" w:rsidRDefault="00207B07" w:rsidP="00D65249">
      <w:r>
        <w:t xml:space="preserve">Chapter two </w:t>
      </w:r>
      <w:r w:rsidR="00CC0B42">
        <w:t>outline</w:t>
      </w:r>
      <w:r w:rsidR="00B208B3">
        <w:t>s</w:t>
      </w:r>
      <w:r w:rsidR="00CC0B42">
        <w:t xml:space="preserve"> the survey conducted to determine the most effective design choices. </w:t>
      </w:r>
      <w:r w:rsidR="00B83118">
        <w:t>It</w:t>
      </w:r>
      <w:r w:rsidR="00CC0B42">
        <w:t xml:space="preserve"> describe</w:t>
      </w:r>
      <w:r w:rsidR="00B208B3">
        <w:t>s</w:t>
      </w:r>
      <w:r w:rsidR="00CC0B42">
        <w:t xml:space="preserve"> the different methods for performing instance segmentation on leaves</w:t>
      </w:r>
      <w:commentRangeStart w:id="35"/>
      <w:r w:rsidR="00CC0B42">
        <w:t xml:space="preserve"> and the different methods for measuring object width on 3D models of objects. </w:t>
      </w:r>
      <w:commentRangeEnd w:id="35"/>
      <w:r w:rsidR="00B22189">
        <w:rPr>
          <w:rStyle w:val="CommentReference"/>
        </w:rPr>
        <w:commentReference w:id="35"/>
      </w:r>
    </w:p>
    <w:p w14:paraId="5D2338CD" w14:textId="6A384E00" w:rsidR="00D65249" w:rsidRDefault="00207B07" w:rsidP="00D65249">
      <w:r>
        <w:t xml:space="preserve">Chapter three </w:t>
      </w:r>
      <w:r w:rsidR="00CC0B42">
        <w:t>describe</w:t>
      </w:r>
      <w:r w:rsidR="00B208B3">
        <w:t>s</w:t>
      </w:r>
      <w:r w:rsidR="00CC0B42">
        <w:t xml:space="preserve"> the methodology used to accomplish the</w:t>
      </w:r>
      <w:r w:rsidR="00133A92">
        <w:t>se</w:t>
      </w:r>
      <w:r w:rsidR="00CC0B42">
        <w:t xml:space="preserve"> </w:t>
      </w:r>
      <w:r w:rsidR="00133A92">
        <w:t>goals</w:t>
      </w:r>
      <w:r w:rsidR="00CC0B42">
        <w:t xml:space="preserve">. </w:t>
      </w:r>
      <w:r w:rsidR="00B83118">
        <w:t>This c</w:t>
      </w:r>
      <w:r w:rsidR="00CC0B42">
        <w:t>hapter step</w:t>
      </w:r>
      <w:r w:rsidR="00B208B3">
        <w:t>s</w:t>
      </w:r>
      <w:r w:rsidR="00CC0B42">
        <w:t xml:space="preserve"> through the setup involved for data acquisition, the process in creating, training, and using the instance segmentation model, and the code written </w:t>
      </w:r>
      <w:r w:rsidR="00B22189">
        <w:t xml:space="preserve">with the aim of extracting the </w:t>
      </w:r>
      <w:r w:rsidR="00CC0B42">
        <w:t>3D structure of a</w:t>
      </w:r>
      <w:r w:rsidR="00B22189">
        <w:t>n individual</w:t>
      </w:r>
      <w:r w:rsidR="00CC0B42">
        <w:t xml:space="preserve"> leaf</w:t>
      </w:r>
      <w:r w:rsidR="00133A92">
        <w:t xml:space="preserve"> for future measurement of leaf aspects</w:t>
      </w:r>
      <w:r w:rsidR="00CC0B42">
        <w:t>.</w:t>
      </w:r>
    </w:p>
    <w:p w14:paraId="12E84FA0" w14:textId="2AB8690F" w:rsidR="00D65249" w:rsidRDefault="00207B07" w:rsidP="00D65249">
      <w:r>
        <w:t xml:space="preserve">Chapter four </w:t>
      </w:r>
      <w:r w:rsidR="00EC3D40">
        <w:t>communicate</w:t>
      </w:r>
      <w:r w:rsidR="00B208B3">
        <w:t>s</w:t>
      </w:r>
      <w:r w:rsidR="00EC3D40">
        <w:t xml:space="preserve"> </w:t>
      </w:r>
      <w:r w:rsidR="00C03EE6">
        <w:t xml:space="preserve">the </w:t>
      </w:r>
      <w:r w:rsidR="00A474AD">
        <w:t xml:space="preserve">level of </w:t>
      </w:r>
      <w:r w:rsidR="00C03EE6">
        <w:t xml:space="preserve">effectiveness of the research project in obtaining a precise and accurate result. </w:t>
      </w:r>
      <w:r w:rsidR="00133A92">
        <w:t>It</w:t>
      </w:r>
      <w:r w:rsidR="00C03EE6">
        <w:t xml:space="preserve"> </w:t>
      </w:r>
      <w:r w:rsidR="002F0E0C">
        <w:t>define</w:t>
      </w:r>
      <w:r w:rsidR="00B208B3">
        <w:t>s</w:t>
      </w:r>
      <w:r w:rsidR="002F0E0C">
        <w:t xml:space="preserve"> the results that pertain to the output of the Mask R-CNN model and the output of the leaf </w:t>
      </w:r>
      <w:r w:rsidR="00B22189">
        <w:t>model acquisition</w:t>
      </w:r>
      <w:r w:rsidR="002F0E0C">
        <w:t xml:space="preserve"> process.</w:t>
      </w:r>
    </w:p>
    <w:p w14:paraId="63F92673" w14:textId="3D00BA1F" w:rsidR="00F73BF4" w:rsidRDefault="00207B07" w:rsidP="00D65249">
      <w:r>
        <w:t xml:space="preserve">Chapter five </w:t>
      </w:r>
      <w:r w:rsidR="00C03EE6">
        <w:t>analyze</w:t>
      </w:r>
      <w:r w:rsidR="00B208B3">
        <w:t>s</w:t>
      </w:r>
      <w:r w:rsidR="00C03EE6">
        <w:t xml:space="preserve"> the results outlined in chapter four. </w:t>
      </w:r>
      <w:r w:rsidR="00133A92">
        <w:t>It</w:t>
      </w:r>
      <w:r w:rsidR="00C03EE6">
        <w:t xml:space="preserve"> </w:t>
      </w:r>
      <w:r w:rsidR="002F0E0C">
        <w:t>describe</w:t>
      </w:r>
      <w:r w:rsidR="00B208B3">
        <w:t>s</w:t>
      </w:r>
      <w:r w:rsidR="002F0E0C">
        <w:t xml:space="preserve"> the findings </w:t>
      </w:r>
      <w:r w:rsidR="00281465">
        <w:t>of</w:t>
      </w:r>
      <w:r w:rsidR="002F0E0C">
        <w:t xml:space="preserve"> the project and the work that can be done to continue the project and answer further research questions.</w:t>
      </w:r>
    </w:p>
    <w:p w14:paraId="3DB034A4" w14:textId="4B2EB70D" w:rsidR="00C03EE6" w:rsidRDefault="00C03EE6" w:rsidP="00D65249">
      <w:r>
        <w:t xml:space="preserve">Chapter six </w:t>
      </w:r>
      <w:r w:rsidR="00281465">
        <w:t>outline</w:t>
      </w:r>
      <w:r w:rsidR="00B208B3">
        <w:t>s</w:t>
      </w:r>
      <w:r w:rsidR="00281465">
        <w:t xml:space="preserve"> the answers to the research questions and how the research project contributed to the technical space. </w:t>
      </w:r>
      <w:r w:rsidR="00133A92">
        <w:t>This final c</w:t>
      </w:r>
      <w:r w:rsidR="00281465">
        <w:t>hapter also describe</w:t>
      </w:r>
      <w:r w:rsidR="00B208B3">
        <w:t>s</w:t>
      </w:r>
      <w:r w:rsidR="00281465">
        <w:t xml:space="preserve"> the opportunities for further research utiliz</w:t>
      </w:r>
      <w:ins w:id="36" w:author="Hart, John M" w:date="2023-08-27T11:10:00Z">
        <w:r w:rsidR="00133A92">
          <w:t>ing</w:t>
        </w:r>
      </w:ins>
      <w:del w:id="37" w:author="Hart, John M" w:date="2023-08-27T11:10:00Z">
        <w:r w:rsidR="00281465" w:rsidDel="00133A92">
          <w:delText>e</w:delText>
        </w:r>
      </w:del>
      <w:r w:rsidR="00281465">
        <w:t xml:space="preserve"> th</w:t>
      </w:r>
      <w:r w:rsidR="00133A92">
        <w:t>e</w:t>
      </w:r>
      <w:r w:rsidR="00281465">
        <w:t xml:space="preserve"> research </w:t>
      </w:r>
      <w:r w:rsidR="00133A92">
        <w:t xml:space="preserve">from this </w:t>
      </w:r>
      <w:r w:rsidR="00281465">
        <w:t>project and extend</w:t>
      </w:r>
      <w:r w:rsidR="00133A92">
        <w:t>ing</w:t>
      </w:r>
      <w:r w:rsidR="00281465">
        <w:t xml:space="preserve"> its functionality and application.</w:t>
      </w:r>
    </w:p>
    <w:p w14:paraId="361F1319" w14:textId="77777777" w:rsidR="00F73BF4" w:rsidRDefault="00F73BF4" w:rsidP="00D65249"/>
    <w:p w14:paraId="6A1DB6EF" w14:textId="6641F922" w:rsidR="00AF39DC" w:rsidRPr="00D65249" w:rsidRDefault="00AF39DC" w:rsidP="004A5B78">
      <w:r>
        <w:br w:type="page"/>
      </w:r>
    </w:p>
    <w:p w14:paraId="254935EC" w14:textId="41A82199" w:rsidR="00A023DC" w:rsidRDefault="00A023DC" w:rsidP="00A023DC">
      <w:pPr>
        <w:pStyle w:val="Heading1"/>
      </w:pPr>
      <w:bookmarkStart w:id="38" w:name="_Toc137089102"/>
      <w:r>
        <w:lastRenderedPageBreak/>
        <w:t>2. Literature Review</w:t>
      </w:r>
      <w:bookmarkEnd w:id="38"/>
    </w:p>
    <w:p w14:paraId="5F97354F" w14:textId="77777777" w:rsidR="00D053C5" w:rsidRDefault="00D053C5" w:rsidP="00F83F8B">
      <w:pPr>
        <w:spacing w:line="360" w:lineRule="auto"/>
      </w:pPr>
    </w:p>
    <w:p w14:paraId="507763AD" w14:textId="28804D34" w:rsidR="0010799D" w:rsidRDefault="0010799D" w:rsidP="00F83F8B">
      <w:pPr>
        <w:spacing w:line="360" w:lineRule="auto"/>
      </w:pPr>
      <w:commentRangeStart w:id="39"/>
      <w:commentRangeStart w:id="40"/>
      <w:r>
        <w:t xml:space="preserve">The process of acquiring the leaf model consists of two sub processes in this project. First, acquiring a 2D instance segmentation of a leaf from raw images of a scene. Second, applying that 2D segmentation to a 3D point cloud </w:t>
      </w:r>
      <w:proofErr w:type="gramStart"/>
      <w:r w:rsidR="00D62B8D">
        <w:t>acquired  from</w:t>
      </w:r>
      <w:proofErr w:type="gramEnd"/>
      <w:r w:rsidR="00D62B8D">
        <w:t xml:space="preserve"> stereo images </w:t>
      </w:r>
      <w:r>
        <w:t xml:space="preserve">of the same scene. A third process was also reviewed in this section </w:t>
      </w:r>
      <w:r w:rsidR="00E21E7E">
        <w:t xml:space="preserve">for the future use of </w:t>
      </w:r>
      <w:r>
        <w:t xml:space="preserve">this thesis </w:t>
      </w:r>
      <w:r w:rsidR="00E21E7E">
        <w:t>work toward</w:t>
      </w:r>
      <w:r w:rsidR="00D62B8D">
        <w:t xml:space="preserve"> automatic phenotype data collection of leaves</w:t>
      </w:r>
      <w:r>
        <w:t xml:space="preserve">. </w:t>
      </w:r>
      <w:r w:rsidR="00D62B8D">
        <w:t xml:space="preserve">In preparation for usage of this project in the </w:t>
      </w:r>
      <w:r w:rsidR="00E21E7E">
        <w:t xml:space="preserve">estimation </w:t>
      </w:r>
      <w:r w:rsidR="00D62B8D">
        <w:t>of leaf area</w:t>
      </w:r>
      <w:ins w:id="41" w:author="Hart, John M" w:date="2023-08-27T11:23:00Z">
        <w:r w:rsidR="00E21E7E">
          <w:t>,</w:t>
        </w:r>
      </w:ins>
      <w:r w:rsidR="00D62B8D">
        <w:t xml:space="preserve"> via width </w:t>
      </w:r>
      <w:r w:rsidR="00E21E7E">
        <w:t xml:space="preserve">measurement </w:t>
      </w:r>
      <w:r w:rsidR="00D62B8D">
        <w:t xml:space="preserve">and the associated width-area relationship of sorghum leaves, the literature review included research </w:t>
      </w:r>
      <w:proofErr w:type="gramStart"/>
      <w:r w:rsidR="00D62B8D">
        <w:t>on the subject of different</w:t>
      </w:r>
      <w:proofErr w:type="gramEnd"/>
      <w:r w:rsidR="00D62B8D">
        <w:t xml:space="preserve"> methods calculating leaf width from a leaf model. </w:t>
      </w:r>
      <w:r>
        <w:t xml:space="preserve"> </w:t>
      </w:r>
      <w:commentRangeEnd w:id="39"/>
      <w:r>
        <w:rPr>
          <w:rStyle w:val="CommentReference"/>
        </w:rPr>
        <w:commentReference w:id="39"/>
      </w:r>
      <w:commentRangeEnd w:id="40"/>
      <w:r w:rsidR="004805FB">
        <w:rPr>
          <w:rStyle w:val="CommentReference"/>
        </w:rPr>
        <w:commentReference w:id="40"/>
      </w:r>
    </w:p>
    <w:p w14:paraId="13043004" w14:textId="76CC57D4" w:rsidR="00E40164" w:rsidRDefault="0086371A" w:rsidP="00BC17C4">
      <w:commentRangeStart w:id="42"/>
      <w:r>
        <w:t>T</w:t>
      </w:r>
      <w:r w:rsidR="00BC17C4">
        <w:t>he process of acquiring the leaf width consists of two sub processes. First, acquiring a 3D representation of a leaf from raw images of a scene. Second, measuring the width of a 3D representation of a leaf. In preparation for the design of these subprocesses, two areas were surveyed: instance segmentation methods on leaves and leaf width measurements on point clouds and meshes.</w:t>
      </w:r>
      <w:commentRangeEnd w:id="42"/>
      <w:r w:rsidR="0010799D">
        <w:rPr>
          <w:rStyle w:val="CommentReference"/>
        </w:rPr>
        <w:commentReference w:id="42"/>
      </w:r>
    </w:p>
    <w:p w14:paraId="1FF0DC8F" w14:textId="77777777" w:rsidR="00BC17C4" w:rsidRDefault="00BC17C4" w:rsidP="00BC17C4"/>
    <w:p w14:paraId="5AC4EDC4" w14:textId="5B49164A" w:rsidR="00D053C5" w:rsidRDefault="00D053C5" w:rsidP="009916D6">
      <w:pPr>
        <w:pStyle w:val="Heading2"/>
      </w:pPr>
      <w:bookmarkStart w:id="43" w:name="_Toc137089103"/>
      <w:r>
        <w:t>2.1 Instance Segmentation on Leaves</w:t>
      </w:r>
      <w:bookmarkEnd w:id="43"/>
    </w:p>
    <w:p w14:paraId="0E00CB07" w14:textId="77777777" w:rsidR="009916D6" w:rsidRPr="009916D6" w:rsidRDefault="009916D6" w:rsidP="009916D6"/>
    <w:p w14:paraId="4E80BAA9" w14:textId="227A5017" w:rsidR="009916D6" w:rsidRDefault="009916D6" w:rsidP="009916D6">
      <w:pPr>
        <w:rPr>
          <w:rFonts w:cstheme="minorHAnsi"/>
        </w:rPr>
      </w:pPr>
      <w:r>
        <w:rPr>
          <w:rFonts w:cstheme="minorHAnsi"/>
        </w:rPr>
        <w:t xml:space="preserve">A survey into the current instance segmentation methods for leaves resulted in two common approaches: 3D training and inference on point cloud </w:t>
      </w:r>
      <w:r>
        <w:rPr>
          <w:rFonts w:cstheme="minorHAnsi"/>
        </w:rPr>
        <w:fldChar w:fldCharType="begin" w:fldLock="1"/>
      </w:r>
      <w:r>
        <w:rPr>
          <w:rFonts w:cstheme="minorHAnsi"/>
        </w:rPr>
        <w:instrText>ADDIN CSL_CITATION {"citationItems":[{"id":"ITEM-1","itemData":{"DOI":"10.1016/J.ISPRSJPRS.2022.01.007","ISSN":"09242716","abstract":"The accurate plant organ segmentation is crucial and challenging to the quantification of plant architecture and selection of plant ideotype. The popularity of point cloud data and deep learning methods make plant organ segmentation a feasible and cutting-edge research. However, current plant organ segmentation methods are specially designed for only one species or variety, and they rarely perform semantic segmentation (stems and leaves) and instance segmentation (individual leaf) simultaneously. This study innovates a dual-function deep learning neural network (PlantNet) to realize semantic segmentation and instance segmentation of two dicotyledons and one monocotyledon from point clouds. The innovations of the PlantNet include a 3D Edge-Preserving Sampling (3DEPS) strategy for preprocessing input points, a Local Feature Extraction Operation (LFEO) module based on dynamic graph convolutions, and a semantic-instance Feature Fusion Module (FFM). The semantic segmentation results of tobacco, tomato, and sorghum in average Precision, Recall, F1-score, and IoU reached 92.49%, 92.04%, 92.13%, and 85.86%, respectively; and the instance segmentation results in the mean precision (mPrec), the mean recall (mRec), the mean coverage (mCov), and the mean weighted coverage (mWCov) reached 83.30%, 74.08%, 78.62%, and 84.38%, respectively. The PlantNet outperformed state-of-the-art deep learning networks including PointNet, PointNet++, SGPN, and ASIS, which achieved an average improvement of 5.56%, 3.58%, 4.78%, and 6.74% in Precision, Recall, F1-score, IoU on semantic segmentation, and an average improvement of 22.18%, 16.37%, 14.13%, and 13.35% in mPrec, mRec, mCov, and mWCov on instance segmentation. In addition, the effectiveness of 3DEPS, sub-modules, and the new loss function were verified separately by the ablation analysis, in which the removal of any of them can result in a segmentation performance decline of up to 2.0% on average quantitative measures. This study may contribute to the development of plant phenotype extraction, ideotype selection, and intelligent agriculture.","author":[{"dropping-particle":"","family":"Li","given":"Dawei","non-dropping-particle":"","parse-names":false,"suffix":""},{"dropping-particle":"","family":"Shi","given":"Guoliang","non-dropping-particle":"","parse-names":false,"suffix":""},{"dropping-particle":"","family":"Li","given":"Jinsheng","non-dropping-particle":"","parse-names":false,"suffix":""},{"dropping-particle":"","family":"Chen","given":"Yingliang","non-dropping-particle":"","parse-names":false,"suffix":""},{"dropping-particle":"","family":"Zhang","given":"Songyin","non-dropping-particle":"","parse-names":false,"suffix":""},{"dropping-particle":"","family":"Xiang","given":"Shiyu","non-dropping-particle":"","parse-names":false,"suffix":""},{"dropping-particle":"","family":"Jin","given":"Shichao","non-dropping-particle":"","parse-names":false,"suffix":""}],"container-title":"ISPRS Journal of Photogrammetry and Remote Sensing","id":"ITEM-1","issued":{"date-parts":[["2022","2","1"]]},"page":"243-263","publisher":"Elsevier B.V.","title":"PlantNet: A dual-function point cloud segmentation network for multiple plant species","type":"article-journal","volume":"184"},"uris":["http://www.mendeley.com/documents/?uuid=1aec35ac-55b1-3baa-82f2-4277d47f0e99"]},{"id":"ITEM-2","itemData":{"DOI":"10.1016/J.COMPAG.2022.106702","ISSN":"0168-1699","abstract":"Point cloud segmentation is essential for studying the 3D spatial characteristics of plants. Notably, the segmentation accuracy greatly impacts subsequent 3D plant phenotypes extraction and 3D plant reconstruction. Automated segmentation approaches for plant point clouds are a bottleneck in achieving big data processing of 3D plant phenotypes. Using maize as a representative crop, this study developed DeepSeg3DMaize, a technique for plant point cloud segmentation that integrates high-throughput data acquisition and deep learning. A high-throughput data acquisition platform for individual plants and an association mapping panel containing 515 inbred lines were used to construct the training dataset. Specifically, the MVS-Pheno platform was used to acquire high-throughput data, and Label3DMaize was used for point cloud data labeling. Based on the dataset, PointNet was introduced to implement stem-leaf and organ instance segmentation, and six phenotypes were extracted. According to the results, the mean precision and F1-Score of stem-leaf segmentation were 0.91 and 0.85, respectively. Meanwhile, the mean precision and F1-Score for organ instance segmentation were 0.94 and 0.93, respectively. The correlations of the six parameters (leaf length, leaf width, leaf inclination, leaf growth height, plant height, and stem height) extracted from the segmentation results with the measured values were 0.90, 0.82, 0.94, 0.95, 0.99, and 0.94, respectively. High-throughput data acquisition, automatic organ segmentation, and phenotypic data extraction form an automatic phenotypic data processing pipeline, which is practical for dealing with large amounts of initial data. Besides, it provides a systematic reference for the automated analysis of 3D phenotypic features at the individual plant level.","author":[{"dropping-particle":"","family":"Li","given":"Yinglun","non-dropping-particle":"","parse-names":false,"suffix":""},{"dropping-particle":"","family":"Wen","given":"Weiliang","non-dropping-particle":"","parse-names":false,"suffix":""},{"dropping-particle":"","family":"Miao","given":"Teng","non-dropping-particle":"","parse-names":false,"suffix":""},{"dropping-particle":"","family":"Wu","given":"Sheng","non-dropping-particle":"","parse-names":false,"suffix":""},{"dropping-particle":"","family":"Yu","given":"Zetao","non-dropping-particle":"","parse-names":false,"suffix":""},{"dropping-particle":"","family":"Wang","given":"Xiaodong","non-dropping-particle":"","parse-names":false,"suffix":""},{"dropping-particle":"","family":"Guo","given":"Xinyu","non-dropping-particle":"","parse-names":false,"suffix":""},{"dropping-particle":"","family":"Zhao","given":"Chunjiang","non-dropping-particle":"","parse-names":false,"suffix":""}],"container-title":"Computers and Electronics in Agriculture","id":"ITEM-2","issued":{"date-parts":[["2022","2","1"]]},"page":"106702","publisher":"Elsevier","title":"Automatic organ-level point cloud segmentation of maize shoots by integrating high-throughput data acquisition and deep learning","type":"article-journal","volume":"193"},"uris":["http://www.mendeley.com/documents/?uuid=6000e2bd-3523-3546-bc00-8834792354d7"]},{"id":"ITEM-3","itemData":{"DOI":"10.1186/S13007-022-00857-3/TABLES/11","ISSN":"17464811","abstract":"Background: Segmentation of structural parts of 3D models of plants is an important step for plant phenotyping, especially for monitoring architectural and morphological traits. Current state-of-the art approaches rely on hand-crafted 3D local features for modeling geometric variations in plant structures. While recent advancements in deep learning on point clouds have the potential of extracting relevant local and global characteristics, the scarcity of labeled 3D plant data impedes the exploration of this potential. Results: We adapted six recent point-based deep learning architectures (PointNet, PointNet++, DGCNN, PointCNN, ShellNet, RIConv) for segmentation of structural parts of rosebush models. We generated 3D synthetic rosebush models to provide adequate amount of labeled data for modification and pre-training of these architectures. To evaluate their performance on real rosebush plants, we used the ROSE-X data set of fully annotated point cloud models. We provided experiments with and without the incorporation of synthetic data to demonstrate the potential of point-based deep learning techniques even with limited labeled data of real plants. Conclusion: The experimental results show that PointNet++ produces the highest segmentation accuracy among the six point-based deep learning methods. The advantage of PointNet++ is that it provides a flexibility in the scales of the hierarchical organization of the point cloud data. Pre-training with synthetic 3D models boosted the performance of all architectures, except for PointNet.","author":[{"dropping-particle":"","family":"Turgut","given":"Kaya","non-dropping-particle":"","parse-names":false,"suffix":""},{"dropping-particle":"","family":"Dutagaci","given":"Helin","non-dropping-particle":"","parse-names":false,"suffix":""},{"dropping-particle":"","family":"Galopin","given":"Gilles","non-dropping-particle":"","parse-names":false,"suffix":""},{"dropping-particle":"","family":"Rousseau","given":"David","non-dropping-particle":"","parse-names":false,"suffix":""}],"container-title":"Plant Methods","id":"ITEM-3","issue":"1","issued":{"date-parts":[["2022","12","1"]]},"page":"1-23","publisher":"BioMed Central Ltd","title":"Segmentation of structural parts of rosebush plants with 3D point-based deep learning methods","type":"article-journal","volume":"18"},"uris":["http://www.mendeley.com/documents/?uuid=c20f9e0e-4a67-300a-9037-15e79f25ab1e"]}],"mendeley":{"formattedCitation":"[3], [5], [6]","plainTextFormattedCitation":"[3], [5], [6]","previouslyFormattedCitation":"[3], [5], [6]"},"properties":{"noteIndex":0},"schema":"https://github.com/citation-style-language/schema/raw/master/csl-citation.json"}</w:instrText>
      </w:r>
      <w:r>
        <w:rPr>
          <w:rFonts w:cstheme="minorHAnsi"/>
        </w:rPr>
        <w:fldChar w:fldCharType="separate"/>
      </w:r>
      <w:r w:rsidRPr="00F90CD0">
        <w:rPr>
          <w:rFonts w:cstheme="minorHAnsi"/>
          <w:noProof/>
        </w:rPr>
        <w:t>[3], [5], [6]</w:t>
      </w:r>
      <w:r>
        <w:rPr>
          <w:rFonts w:cstheme="minorHAnsi"/>
        </w:rPr>
        <w:fldChar w:fldCharType="end"/>
      </w:r>
      <w:r>
        <w:rPr>
          <w:rFonts w:cstheme="minorHAnsi"/>
        </w:rPr>
        <w:t xml:space="preserve">  and the traditional training and inference on </w:t>
      </w:r>
      <w:r w:rsidR="004A6643">
        <w:rPr>
          <w:rFonts w:cstheme="minorHAnsi"/>
        </w:rPr>
        <w:t>2D</w:t>
      </w:r>
      <w:r>
        <w:rPr>
          <w:rFonts w:cstheme="minorHAnsi"/>
        </w:rPr>
        <w:t xml:space="preserve"> images </w:t>
      </w:r>
      <w:r>
        <w:rPr>
          <w:rFonts w:cstheme="minorHAnsi"/>
        </w:rPr>
        <w:fldChar w:fldCharType="begin" w:fldLock="1"/>
      </w:r>
      <w:r w:rsidR="00446C3A">
        <w:rPr>
          <w:rFonts w:cstheme="minorHAnsi"/>
        </w:rPr>
        <w:instrText>ADDIN CSL_CITATION {"citationItems":[{"id":"ITEM-1","itemData":{"DOI":"10.1002/ECE3.3485","ISSN":"20457758","abstract":"The use of plant functional traits has become increasingly popular in ecological studies because plant functional traits help to understand key ecological processes in plant species and communities. This also includes changes in diversity, inter- and intraspecific interactions, and relationships of species at different spatiotemporal scales. Leaf traits are among the most important traits as they describe key dimensions of a plant's life history strategy. Further, leaf area is a key parameter with relevance for other traits such as specific leaf area, which in turn correlates with leaf chemical composition, photosynthetic rate, leaf longevity, and carbon investment. Measuring leaf area usually involves the use of scanners and commercial software and can be difficult under field conditions. We present Leaf-IT, a new smartphone application for measuring leaf area and other trait-related areas. Leaf-IT is free, designed for scientific purposes, and runs on Android 4 or higher. We tested the precision and accuracy using objects with standardized area and compared the area measurements of real leaves with the well-established, commercial software WinFOLIA using the Altman–Bland method. Area measurements of standardized objects show that Leaf-IT measures area with high accuracy and precision. Area measurements with Leaf-IT of real leaves are comparable to those of WinFOLIA. Leaf-IT is an easy-to-use application running on a wide range of smartphones. That increases the portability and use of Leaf-IT and makes it possible to measure leaf area under field conditions typical for remote locations. Its high accuracy and precision are similar to WinFOLIA. Currently, its main limitation is margin detection of damaged leaves or complex leaf morphologies.","author":[{"dropping-particle":"","family":"Schrader","given":"Julian","non-dropping-particle":"","parse-names":false,"suffix":""},{"dropping-particle":"","family":"Pillar","given":"Giso","non-dropping-particle":"","parse-names":false,"suffix":""},{"dropping-particle":"","family":"Kreft","given":"Holger","non-dropping-particle":"","parse-names":false,"suffix":""}],"container-title":"Ecology and Evolution","id":"ITEM-1","issue":"22","issued":{"date-parts":[["2017","11","1"]]},"page":"9731-9738","publisher":"John Wiley and Sons Ltd","title":"Leaf-IT: An Android application for measuring leaf area","type":"article-journal","volume":"7"},"uris":["http://www.mendeley.com/documents/?uuid=1342fcad-798a-3381-92da-549fb8aa88fd"]},{"id":"ITEM-2","itemData":{"DOI":"10.1109/SCIS-ISIS.2018.00038","ISBN":"9781538626337","abstract":"Accurately extracting the shape and number of leaves is a hot topic in plant phenotype studies recently. Traditional statistical methods could not handle the problems when very small-shaped leaves or large number of leaves with heavily overlapping appear in the images. This study proposes to adopt the excellent object detection and segmentation algorithm, named as Mask R-CNN, in the exploration of leaf instance segmentation and counting, and then evaluates the effectiveness of the algorithm on the Leaf Segmentation Challenge (LSC) datasets from CVPPP 2017 organizers using the metrics of Average Precision (AP), Symmetric Best Dice (SBD), Difference in Count (DiC) and the absolute value of DiC (|DiC|). The outstanding results for leaf instance segmentation and counting show that the object detection and segmentation algorithms with deep convolutional networks may be promising tools for the plant phenotype studies.","author":[{"dropping-particle":"","family":"Xu","given":"Lele","non-dropping-particle":"","parse-names":false,"suffix":""},{"dropping-particle":"","family":"Li","given":"Ye","non-dropping-particle":"","parse-names":false,"suffix":""},{"dropping-particle":"","family":"Sun","given":"Yuanyuan","non-dropping-particle":"","parse-names":false,"suffix":""},{"dropping-particle":"","family":"Song","given":"Lei","non-dropping-particle":"","parse-names":false,"suffix":""},{"dropping-particle":"","family":"Jin","given":"Shan","non-dropping-particle":"","parse-names":false,"suffix":""}],"container-title":"Proceedings - 2018 Joint 10th International Conference on Soft Computing and Intelligent Systems and 19th International Symposium on Advanced Intelligent Systems, SCIS-ISIS 2018","id":"ITEM-2","issued":{"date-parts":[["2018","7","2"]]},"page":"180-185","publisher":"Institute of Electrical and Electronics Engineers Inc.","title":"Leaf instance segmentation and counting based on deep object detection and segmentation networks","type":"article-journal"},"uris":["http://www.mendeley.com/documents/?uuid=faeba32a-8a9c-3f71-9e2e-c78722f29b5e"]},{"id":"ITEM-3","itemData":{"DOI":"10.1002/APS3.11373","ISSN":"2168-0450","abstract":"Premise: Weed removal in agriculture is typically achieved using herbicides. The use of autonomous robots to reduce weeds is a promising alternative solution, although their implementation requires the precise detection and identification of crops and weeds to allow an efficient action. Methods: We trained and evaluated an instance segmentation convolutional neural network aimed at segmenting and identifying each plant specimen visible in images produced by agricultural robots. The resulting data set comprised field images on which the outlines of 2489 specimens from two crop species and four weed species were manually drawn. We adjusted the hyperparameters of a mask region-based convolutional neural network (R-CNN) to this specific task and evaluated the resulting trained model. Results: The probability of detection using the model was quite good but varied significantly depending on the species and size of the plants. In practice, between 10% and 60% of weeds could be removed without too high of a risk of confusion with crop plants. Furthermore, we show that the segmentation of each plant enabled the determination of precise action points such as the barycenter of the plant surface. Discussion: Instance segmentation opens many possibilities for optimized weed removal actions. Weed electrification, for instance, could benefit from the targeted adjustment of the voltage, frequency, and location of the electrode to the plant. The results of this work will enable the evaluation of this type of weeding approach in the coming months.","author":[{"dropping-particle":"","family":"Champ","given":"Julien","non-dropping-particle":"","parse-names":false,"suffix":""},{"dropping-particle":"","family":"Mora-Fallas","given":"Adan","non-dropping-particle":"","parse-names":false,"suffix":""},{"dropping-particle":"","family":"Goëau","given":"Hervé","non-dropping-particle":"","parse-names":false,"suffix":""},{"dropping-particle":"","family":"Mata-Montero","given":"Erick","non-dropping-particle":"","parse-names":false,"suffix":""},{"dropping-particle":"","family":"Bonnet","given":"Pierre","non-dropping-particle":"","parse-names":false,"suffix":""},{"dropping-particle":"","family":"Joly","given":"Alexis","non-dropping-particle":"","parse-names":false,"suffix":""}],"container-title":"Applications in Plant Sciences","id":"ITEM-3","issue":"7","issued":{"date-parts":[["2020","7","1"]]},"page":"e11373","publisher":"John Wiley &amp; Sons, Ltd","title":"Instance segmentation for the fine detection of crop and weed plants by precision agricultural robots","type":"article-journal","volume":"8"},"uris":["http://www.mendeley.com/documents/?uuid=e39cd418-d06f-300d-90c8-65744de4f1c1"]}],"mendeley":{"formattedCitation":"[4], [7], [8]","plainTextFormattedCitation":"[4], [7], [8]","previouslyFormattedCitation":"[4], [7], [8]"},"properties":{"noteIndex":0},"schema":"https://github.com/citation-style-language/schema/raw/master/csl-citation.json"}</w:instrText>
      </w:r>
      <w:r>
        <w:rPr>
          <w:rFonts w:cstheme="minorHAnsi"/>
        </w:rPr>
        <w:fldChar w:fldCharType="separate"/>
      </w:r>
      <w:r w:rsidR="00446C3A" w:rsidRPr="00446C3A">
        <w:rPr>
          <w:rFonts w:cstheme="minorHAnsi"/>
          <w:noProof/>
        </w:rPr>
        <w:t>[4], [7], [8]</w:t>
      </w:r>
      <w:r>
        <w:rPr>
          <w:rFonts w:cstheme="minorHAnsi"/>
        </w:rPr>
        <w:fldChar w:fldCharType="end"/>
      </w:r>
      <w:r>
        <w:rPr>
          <w:rFonts w:cstheme="minorHAnsi"/>
        </w:rPr>
        <w:t xml:space="preserve">. </w:t>
      </w:r>
    </w:p>
    <w:p w14:paraId="02165F7C" w14:textId="77777777" w:rsidR="009916D6" w:rsidRPr="009916D6" w:rsidRDefault="009916D6" w:rsidP="009916D6">
      <w:pPr>
        <w:rPr>
          <w:rFonts w:cstheme="minorHAnsi"/>
        </w:rPr>
      </w:pPr>
    </w:p>
    <w:p w14:paraId="7494E3CA" w14:textId="6B30C0A1" w:rsidR="00D053C5" w:rsidRPr="00F30434" w:rsidRDefault="00D053C5" w:rsidP="00D053C5">
      <w:pPr>
        <w:pStyle w:val="Heading3"/>
      </w:pPr>
      <w:bookmarkStart w:id="44" w:name="_Toc137089104"/>
      <w:r>
        <w:t>2.1.1 3D Point-Based Model for Instance Segmentation on Leaves</w:t>
      </w:r>
      <w:bookmarkEnd w:id="44"/>
    </w:p>
    <w:p w14:paraId="287C7FC4" w14:textId="77777777" w:rsidR="00D20F18" w:rsidRPr="00D20F18" w:rsidRDefault="00D20F18" w:rsidP="00D20F18"/>
    <w:p w14:paraId="18433C60" w14:textId="74C8C745" w:rsidR="00EE4311" w:rsidRDefault="00817F29" w:rsidP="00C57796">
      <w:pPr>
        <w:rPr>
          <w:rFonts w:cstheme="minorHAnsi"/>
        </w:rPr>
      </w:pPr>
      <w:r>
        <w:rPr>
          <w:rFonts w:cstheme="minorHAnsi"/>
        </w:rPr>
        <w:t>Current point cloud</w:t>
      </w:r>
      <w:r w:rsidR="00391722">
        <w:rPr>
          <w:rFonts w:cstheme="minorHAnsi"/>
        </w:rPr>
        <w:t xml:space="preserve"> instance</w:t>
      </w:r>
      <w:r>
        <w:rPr>
          <w:rFonts w:cstheme="minorHAnsi"/>
        </w:rPr>
        <w:t xml:space="preserve"> segmentation approaches </w:t>
      </w:r>
      <w:r w:rsidR="00391722">
        <w:rPr>
          <w:rFonts w:cstheme="minorHAnsi"/>
        </w:rPr>
        <w:t xml:space="preserve">on leaves </w:t>
      </w:r>
      <w:r w:rsidR="005D0FFA">
        <w:rPr>
          <w:rFonts w:cstheme="minorHAnsi"/>
        </w:rPr>
        <w:t xml:space="preserve">involve extending </w:t>
      </w:r>
      <w:r w:rsidR="00015BB1">
        <w:rPr>
          <w:rFonts w:cstheme="minorHAnsi"/>
        </w:rPr>
        <w:t xml:space="preserve">a deep neural network that consumes point cloud data. One of the foundational approaches is called </w:t>
      </w:r>
      <w:proofErr w:type="spellStart"/>
      <w:r w:rsidR="00015BB1">
        <w:rPr>
          <w:rFonts w:cstheme="minorHAnsi"/>
        </w:rPr>
        <w:t>PointNet</w:t>
      </w:r>
      <w:proofErr w:type="spellEnd"/>
      <w:r w:rsidR="00015BB1">
        <w:rPr>
          <w:rFonts w:cstheme="minorHAnsi"/>
        </w:rPr>
        <w:t xml:space="preserve"> developed by C Qi, H Su et al. This network provides a unified approach able to perform object classification, part segmentation, and semantic segmentation with point </w:t>
      </w:r>
      <w:r w:rsidR="00852FF7">
        <w:rPr>
          <w:rFonts w:cstheme="minorHAnsi"/>
        </w:rPr>
        <w:t>clouds</w:t>
      </w:r>
      <w:r w:rsidR="00391722">
        <w:rPr>
          <w:rFonts w:cstheme="minorHAnsi"/>
        </w:rPr>
        <w:t xml:space="preserve">. </w:t>
      </w:r>
      <w:r w:rsidR="005B7B2E">
        <w:rPr>
          <w:rFonts w:cstheme="minorHAnsi"/>
        </w:rPr>
        <w:t xml:space="preserve">The architecture is visualized in Figure 1. </w:t>
      </w:r>
      <w:r w:rsidR="00391722">
        <w:rPr>
          <w:rFonts w:cstheme="minorHAnsi"/>
        </w:rPr>
        <w:t xml:space="preserve">The classification network takes n points as input, applies input and feature transformations, aggregates point features by max pooling, which results in output scores that are classification scores for k classes. The segmentation network extends the classification network, concatenates global and local features, and outputs per point scores </w:t>
      </w:r>
      <w:r w:rsidR="00852FF7">
        <w:rPr>
          <w:rFonts w:cstheme="minorHAnsi"/>
        </w:rPr>
        <w:t xml:space="preserve"> </w:t>
      </w:r>
      <w:r w:rsidR="00852FF7">
        <w:rPr>
          <w:rFonts w:cstheme="minorHAnsi"/>
        </w:rPr>
        <w:fldChar w:fldCharType="begin" w:fldLock="1"/>
      </w:r>
      <w:r w:rsidR="00446C3A">
        <w:rPr>
          <w:rFonts w:cstheme="minorHAnsi"/>
        </w:rPr>
        <w:instrText>ADDIN CSL_CITATION {"citationItems":[{"id":"ITEM-1","itemData":{"abstract":"Point cloud is an important type of geometric data structure. Due to its irregular format, most researchers transform such data to regular 3D voxel grids or collections of images. This, however, renders data unnecessarily voluminous and causes issues. In this paper, we design a novel type of neural network that directly consumes point clouds, which well respects the permutation invariance of points in the input. Our network, named PointNet, provides a unified architecture for applications ranging from object classification, part segmentation, to scene semantic parsing. Though simple, PointNet is highly efficient and effective. Empirically, it shows strong performance on par or even better than state of the art. Theoretically, we provide analysis towards understanding of what the network has learnt and why the network is robust with respect to input perturbation and corruption.","author":[{"dropping-particle":"","family":"Qi","given":"Charles R.","non-dropping-particle":"","parse-names":false,"suffix":""},{"dropping-particle":"","family":"Su","given":"Hao","non-dropping-particle":"","parse-names":false,"suffix":""},{"dropping-particle":"","family":"Mo","given":"Kaichun","non-dropping-particle":"","parse-names":false,"suffix":""},{"dropping-particle":"","family":"Guibas","given":"Leonidas J.","non-dropping-particle":"","parse-names":false,"suffix":""}],"id":"ITEM-1","issued":{"date-parts":[["2017"]]},"page":"652-660","title":"PointNet: Deep Learning on Point Sets for 3D Classification and Segmentation","type":"article"},"uris":["http://www.mendeley.com/documents/?uuid=1c6d964b-52cf-387f-9e0c-6720abbd26d2"]}],"mendeley":{"formattedCitation":"[9]","plainTextFormattedCitation":"[9]","previouslyFormattedCitation":"[9]"},"properties":{"noteIndex":0},"schema":"https://github.com/citation-style-language/schema/raw/master/csl-citation.json"}</w:instrText>
      </w:r>
      <w:r w:rsidR="00852FF7">
        <w:rPr>
          <w:rFonts w:cstheme="minorHAnsi"/>
        </w:rPr>
        <w:fldChar w:fldCharType="separate"/>
      </w:r>
      <w:r w:rsidR="00446C3A" w:rsidRPr="00446C3A">
        <w:rPr>
          <w:rFonts w:cstheme="minorHAnsi"/>
          <w:noProof/>
        </w:rPr>
        <w:t>[9]</w:t>
      </w:r>
      <w:r w:rsidR="00852FF7">
        <w:rPr>
          <w:rFonts w:cstheme="minorHAnsi"/>
        </w:rPr>
        <w:fldChar w:fldCharType="end"/>
      </w:r>
      <w:r w:rsidR="00015BB1">
        <w:rPr>
          <w:rFonts w:cstheme="minorHAnsi"/>
        </w:rPr>
        <w:t>.</w:t>
      </w:r>
    </w:p>
    <w:p w14:paraId="6EBA113C" w14:textId="77777777" w:rsidR="00ED64BA" w:rsidRDefault="00EE4311" w:rsidP="00ED64BA">
      <w:pPr>
        <w:keepNext/>
        <w:jc w:val="center"/>
      </w:pPr>
      <w:r w:rsidRPr="00EE4311">
        <w:rPr>
          <w:rFonts w:cstheme="minorHAnsi"/>
          <w:noProof/>
        </w:rPr>
        <w:lastRenderedPageBreak/>
        <w:drawing>
          <wp:inline distT="0" distB="0" distL="0" distR="0" wp14:anchorId="0E17CCC6" wp14:editId="288F851D">
            <wp:extent cx="5943600" cy="2199640"/>
            <wp:effectExtent l="0" t="0" r="0" b="0"/>
            <wp:docPr id="2028303035" name="Picture 1" descr="A picture containing text, diagram, map,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303035" name="Picture 1" descr="A picture containing text, diagram, map, plan&#10;&#10;Description automatically generated"/>
                    <pic:cNvPicPr/>
                  </pic:nvPicPr>
                  <pic:blipFill>
                    <a:blip r:embed="rId14"/>
                    <a:stretch>
                      <a:fillRect/>
                    </a:stretch>
                  </pic:blipFill>
                  <pic:spPr>
                    <a:xfrm>
                      <a:off x="0" y="0"/>
                      <a:ext cx="5943600" cy="2199640"/>
                    </a:xfrm>
                    <a:prstGeom prst="rect">
                      <a:avLst/>
                    </a:prstGeom>
                  </pic:spPr>
                </pic:pic>
              </a:graphicData>
            </a:graphic>
          </wp:inline>
        </w:drawing>
      </w:r>
    </w:p>
    <w:p w14:paraId="6D79664C" w14:textId="58A48154" w:rsidR="00EE4311" w:rsidRPr="00ED64BA" w:rsidRDefault="00ED64BA" w:rsidP="00ED64BA">
      <w:pPr>
        <w:pStyle w:val="Caption"/>
        <w:jc w:val="center"/>
        <w:rPr>
          <w:rFonts w:cstheme="minorHAnsi"/>
        </w:rPr>
      </w:pPr>
      <w:r w:rsidRPr="00ED64BA">
        <w:t xml:space="preserve">Figure </w:t>
      </w:r>
      <w:fldSimple w:instr=" SEQ Figure \* ARABIC ">
        <w:r w:rsidR="00D40169">
          <w:rPr>
            <w:noProof/>
          </w:rPr>
          <w:t>1</w:t>
        </w:r>
      </w:fldSimple>
      <w:r w:rsidRPr="00ED64BA">
        <w:t>.</w:t>
      </w:r>
      <w:r w:rsidRPr="00ED64BA">
        <w:rPr>
          <w:noProof/>
        </w:rPr>
        <w:t xml:space="preserve">  PointNet Architecture </w:t>
      </w:r>
      <w:r w:rsidRPr="00ED64BA">
        <w:rPr>
          <w:noProof/>
        </w:rPr>
        <w:fldChar w:fldCharType="begin" w:fldLock="1"/>
      </w:r>
      <w:r w:rsidR="00801C79">
        <w:rPr>
          <w:noProof/>
        </w:rPr>
        <w:instrText>ADDIN CSL_CITATION {"citationItems":[{"id":"ITEM-1","itemData":{"abstract":"Point cloud is an important type of geometric data structure. Due to its irregular format, most researchers transform such data to regular 3D voxel grids or collections of images. This, however, renders data unnecessarily voluminous and causes issues. In this paper, we design a novel type of neural network that directly consumes point clouds, which well respects the permutation invariance of points in the input. Our network, named PointNet, provides a unified architecture for applications ranging from object classification, part segmentation, to scene semantic parsing. Though simple, PointNet is highly efficient and effective. Empirically, it shows strong performance on par or even better than state of the art. Theoretically, we provide analysis towards understanding of what the network has learnt and why the network is robust with respect to input perturbation and corruption.","author":[{"dropping-particle":"","family":"Qi","given":"Charles R.","non-dropping-particle":"","parse-names":false,"suffix":""},{"dropping-particle":"","family":"Su","given":"Hao","non-dropping-particle":"","parse-names":false,"suffix":""},{"dropping-particle":"","family":"Mo","given":"Kaichun","non-dropping-particle":"","parse-names":false,"suffix":""},{"dropping-particle":"","family":"Guibas","given":"Leonidas J.","non-dropping-particle":"","parse-names":false,"suffix":""}],"id":"ITEM-1","issued":{"date-parts":[["2017"]]},"page":"652-660","title":"PointNet: Deep Learning on Point Sets for 3D Classification and Segmentation","type":"article"},"uris":["http://www.mendeley.com/documents/?uuid=1c6d964b-52cf-387f-9e0c-6720abbd26d2"]}],"mendeley":{"formattedCitation":"[9]","plainTextFormattedCitation":"[9]","previouslyFormattedCitation":"[9]"},"properties":{"noteIndex":0},"schema":"https://github.com/citation-style-language/schema/raw/master/csl-citation.json"}</w:instrText>
      </w:r>
      <w:r w:rsidRPr="00ED64BA">
        <w:rPr>
          <w:noProof/>
        </w:rPr>
        <w:fldChar w:fldCharType="separate"/>
      </w:r>
      <w:r w:rsidRPr="00ED64BA">
        <w:rPr>
          <w:noProof/>
        </w:rPr>
        <w:t>[9]</w:t>
      </w:r>
      <w:r w:rsidRPr="00ED64BA">
        <w:rPr>
          <w:noProof/>
        </w:rPr>
        <w:fldChar w:fldCharType="end"/>
      </w:r>
    </w:p>
    <w:p w14:paraId="0F63B055" w14:textId="1F527880" w:rsidR="00A76855" w:rsidRDefault="003A0198" w:rsidP="00C57796">
      <w:pPr>
        <w:rPr>
          <w:rFonts w:cstheme="minorHAnsi"/>
        </w:rPr>
      </w:pPr>
      <w:r>
        <w:rPr>
          <w:rFonts w:cstheme="minorHAnsi"/>
        </w:rPr>
        <w:t xml:space="preserve">This architecture is applied to plant and leaf instance segmentation in the </w:t>
      </w:r>
      <w:r w:rsidR="00F90CD0">
        <w:rPr>
          <w:rFonts w:cstheme="minorHAnsi"/>
        </w:rPr>
        <w:t>three</w:t>
      </w:r>
      <w:r>
        <w:rPr>
          <w:rFonts w:cstheme="minorHAnsi"/>
        </w:rPr>
        <w:t xml:space="preserve"> following papers. </w:t>
      </w:r>
      <w:r w:rsidR="00817F29">
        <w:rPr>
          <w:rFonts w:cstheme="minorHAnsi"/>
        </w:rPr>
        <w:t xml:space="preserve">Y. Li et al </w:t>
      </w:r>
      <w:r w:rsidR="003B6D21">
        <w:rPr>
          <w:rFonts w:cstheme="minorHAnsi"/>
        </w:rPr>
        <w:t xml:space="preserve">developed a process of segmenting point clouds </w:t>
      </w:r>
      <w:r>
        <w:rPr>
          <w:rFonts w:cstheme="minorHAnsi"/>
        </w:rPr>
        <w:t>with a focus on</w:t>
      </w:r>
      <w:r w:rsidR="003B6D21">
        <w:rPr>
          <w:rFonts w:cstheme="minorHAnsi"/>
        </w:rPr>
        <w:t xml:space="preserve"> high-throughput data acquisition </w:t>
      </w:r>
      <w:r>
        <w:rPr>
          <w:rFonts w:cstheme="minorHAnsi"/>
        </w:rPr>
        <w:t xml:space="preserve">before </w:t>
      </w:r>
      <w:r w:rsidR="000550D3">
        <w:rPr>
          <w:rFonts w:cstheme="minorHAnsi"/>
        </w:rPr>
        <w:t>deep</w:t>
      </w:r>
      <w:r w:rsidR="003B6D21">
        <w:rPr>
          <w:rFonts w:cstheme="minorHAnsi"/>
        </w:rPr>
        <w:t xml:space="preserve"> learning. The data acquisition was performed using the MVS-</w:t>
      </w:r>
      <w:proofErr w:type="spellStart"/>
      <w:r w:rsidR="003B6D21">
        <w:rPr>
          <w:rFonts w:cstheme="minorHAnsi"/>
        </w:rPr>
        <w:t>Pheno</w:t>
      </w:r>
      <w:proofErr w:type="spellEnd"/>
      <w:r w:rsidR="003B6D21">
        <w:rPr>
          <w:rFonts w:cstheme="minorHAnsi"/>
        </w:rPr>
        <w:t xml:space="preserve"> platform to acquire high-throughput data and an internally built labeling tool, Label3DMaize, was used for the </w:t>
      </w:r>
      <w:r w:rsidR="00C353D1">
        <w:rPr>
          <w:rFonts w:cstheme="minorHAnsi"/>
        </w:rPr>
        <w:t>labeling</w:t>
      </w:r>
      <w:r w:rsidR="003B6D21">
        <w:rPr>
          <w:rFonts w:cstheme="minorHAnsi"/>
        </w:rPr>
        <w:t xml:space="preserve">. For the deep learning segmentation, Y. Li et al used </w:t>
      </w:r>
      <w:proofErr w:type="spellStart"/>
      <w:r w:rsidR="003B6D21">
        <w:rPr>
          <w:rFonts w:cstheme="minorHAnsi"/>
        </w:rPr>
        <w:t>PointNet</w:t>
      </w:r>
      <w:proofErr w:type="spellEnd"/>
      <w:r w:rsidR="003B6D21">
        <w:rPr>
          <w:rFonts w:cstheme="minorHAnsi"/>
        </w:rPr>
        <w:t xml:space="preserve"> to implement stem-leaf and organ instance se</w:t>
      </w:r>
      <w:r w:rsidR="0010799D">
        <w:rPr>
          <w:rFonts w:cstheme="minorHAnsi"/>
        </w:rPr>
        <w:t>g</w:t>
      </w:r>
      <w:r w:rsidR="003B6D21">
        <w:rPr>
          <w:rFonts w:cstheme="minorHAnsi"/>
        </w:rPr>
        <w:t xml:space="preserve">mentation achieving mean precision scores over 0.91 and f1-scores over 0.85 </w:t>
      </w:r>
      <w:r w:rsidR="00817F29">
        <w:rPr>
          <w:rFonts w:cstheme="minorHAnsi"/>
        </w:rPr>
        <w:fldChar w:fldCharType="begin" w:fldLock="1"/>
      </w:r>
      <w:r w:rsidR="00FF69F7">
        <w:rPr>
          <w:rFonts w:cstheme="minorHAnsi"/>
        </w:rPr>
        <w:instrText>ADDIN CSL_CITATION {"citationItems":[{"id":"ITEM-1","itemData":{"DOI":"10.1016/J.COMPAG.2022.106702","ISSN":"0168-1699","abstract":"Point cloud segmentation is essential for studying the 3D spatial characteristics of plants. Notably, the segmentation accuracy greatly impacts subsequent 3D plant phenotypes extraction and 3D plant reconstruction. Automated segmentation approaches for plant point clouds are a bottleneck in achieving big data processing of 3D plant phenotypes. Using maize as a representative crop, this study developed DeepSeg3DMaize, a technique for plant point cloud segmentation that integrates high-throughput data acquisition and deep learning. A high-throughput data acquisition platform for individual plants and an association mapping panel containing 515 inbred lines were used to construct the training dataset. Specifically, the MVS-Pheno platform was used to acquire high-throughput data, and Label3DMaize was used for point cloud data labeling. Based on the dataset, PointNet was introduced to implement stem-leaf and organ instance segmentation, and six phenotypes were extracted. According to the results, the mean precision and F1-Score of stem-leaf segmentation were 0.91 and 0.85, respectively. Meanwhile, the mean precision and F1-Score for organ instance segmentation were 0.94 and 0.93, respectively. The correlations of the six parameters (leaf length, leaf width, leaf inclination, leaf growth height, plant height, and stem height) extracted from the segmentation results with the measured values were 0.90, 0.82, 0.94, 0.95, 0.99, and 0.94, respectively. High-throughput data acquisition, automatic organ segmentation, and phenotypic data extraction form an automatic phenotypic data processing pipeline, which is practical for dealing with large amounts of initial data. Besides, it provides a systematic reference for the automated analysis of 3D phenotypic features at the individual plant level.","author":[{"dropping-particle":"","family":"Li","given":"Yinglun","non-dropping-particle":"","parse-names":false,"suffix":""},{"dropping-particle":"","family":"Wen","given":"Weiliang","non-dropping-particle":"","parse-names":false,"suffix":""},{"dropping-particle":"","family":"Miao","given":"Teng","non-dropping-particle":"","parse-names":false,"suffix":""},{"dropping-particle":"","family":"Wu","given":"Sheng","non-dropping-particle":"","parse-names":false,"suffix":""},{"dropping-particle":"","family":"Yu","given":"Zetao","non-dropping-particle":"","parse-names":false,"suffix":""},{"dropping-particle":"","family":"Wang","given":"Xiaodong","non-dropping-particle":"","parse-names":false,"suffix":""},{"dropping-particle":"","family":"Guo","given":"Xinyu","non-dropping-particle":"","parse-names":false,"suffix":""},{"dropping-particle":"","family":"Zhao","given":"Chunjiang","non-dropping-particle":"","parse-names":false,"suffix":""}],"container-title":"Computers and Electronics in Agriculture","id":"ITEM-1","issued":{"date-parts":[["2022","2","1"]]},"page":"106702","publisher":"Elsevier","title":"Automatic organ-level point cloud segmentation of maize shoots by integrating high-throughput data acquisition and deep learning","type":"article-journal","volume":"193"},"uris":["http://www.mendeley.com/documents/?uuid=6000e2bd-3523-3546-bc00-8834792354d7"]}],"mendeley":{"formattedCitation":"[3]","plainTextFormattedCitation":"[3]","previouslyFormattedCitation":"[3]"},"properties":{"noteIndex":0},"schema":"https://github.com/citation-style-language/schema/raw/master/csl-citation.json"}</w:instrText>
      </w:r>
      <w:r w:rsidR="00817F29">
        <w:rPr>
          <w:rFonts w:cstheme="minorHAnsi"/>
        </w:rPr>
        <w:fldChar w:fldCharType="separate"/>
      </w:r>
      <w:r w:rsidR="00817F29" w:rsidRPr="00817F29">
        <w:rPr>
          <w:rFonts w:cstheme="minorHAnsi"/>
          <w:noProof/>
        </w:rPr>
        <w:t>[3]</w:t>
      </w:r>
      <w:r w:rsidR="00817F29">
        <w:rPr>
          <w:rFonts w:cstheme="minorHAnsi"/>
        </w:rPr>
        <w:fldChar w:fldCharType="end"/>
      </w:r>
      <w:r w:rsidR="003B6D21">
        <w:rPr>
          <w:rFonts w:cstheme="minorHAnsi"/>
        </w:rPr>
        <w:t>.</w:t>
      </w:r>
      <w:r w:rsidR="00A85175">
        <w:rPr>
          <w:rFonts w:cstheme="minorHAnsi"/>
        </w:rPr>
        <w:t xml:space="preserve"> </w:t>
      </w:r>
      <w:r w:rsidR="00A76855">
        <w:rPr>
          <w:rFonts w:cstheme="minorHAnsi"/>
        </w:rPr>
        <w:t xml:space="preserve">D. Li et al </w:t>
      </w:r>
      <w:r w:rsidR="0068577D">
        <w:rPr>
          <w:rFonts w:cstheme="minorHAnsi"/>
        </w:rPr>
        <w:t>similarly use</w:t>
      </w:r>
      <w:r>
        <w:rPr>
          <w:rFonts w:cstheme="minorHAnsi"/>
        </w:rPr>
        <w:t>d</w:t>
      </w:r>
      <w:r w:rsidR="0068577D">
        <w:rPr>
          <w:rFonts w:cstheme="minorHAnsi"/>
        </w:rPr>
        <w:t xml:space="preserve"> </w:t>
      </w:r>
      <w:proofErr w:type="spellStart"/>
      <w:r w:rsidR="0068577D">
        <w:rPr>
          <w:rFonts w:cstheme="minorHAnsi"/>
        </w:rPr>
        <w:t>PlantNet</w:t>
      </w:r>
      <w:proofErr w:type="spellEnd"/>
      <w:r w:rsidR="0068577D">
        <w:rPr>
          <w:rFonts w:cstheme="minorHAnsi"/>
        </w:rPr>
        <w:t xml:space="preserve"> </w:t>
      </w:r>
      <w:r w:rsidR="00A85175">
        <w:rPr>
          <w:rFonts w:cstheme="minorHAnsi"/>
        </w:rPr>
        <w:t>and improve</w:t>
      </w:r>
      <w:r>
        <w:rPr>
          <w:rFonts w:cstheme="minorHAnsi"/>
        </w:rPr>
        <w:t>d</w:t>
      </w:r>
      <w:r w:rsidR="00A85175">
        <w:rPr>
          <w:rFonts w:cstheme="minorHAnsi"/>
        </w:rPr>
        <w:t xml:space="preserve"> upon it with a</w:t>
      </w:r>
      <w:r w:rsidR="0068577D">
        <w:rPr>
          <w:rFonts w:cstheme="minorHAnsi"/>
        </w:rPr>
        <w:t xml:space="preserve"> 3D Edge Preserving Sampling strategy for preprocessing input points, a Local Feature Extraction Operation module based on dynamic graph convolutions, and a semantic-instance Feature </w:t>
      </w:r>
      <w:r w:rsidR="00A85175">
        <w:rPr>
          <w:rFonts w:cstheme="minorHAnsi"/>
        </w:rPr>
        <w:t>Fusion</w:t>
      </w:r>
      <w:r w:rsidR="0068577D">
        <w:rPr>
          <w:rFonts w:cstheme="minorHAnsi"/>
        </w:rPr>
        <w:t xml:space="preserve"> Module. The </w:t>
      </w:r>
      <w:r w:rsidR="00A85175">
        <w:rPr>
          <w:rFonts w:cstheme="minorHAnsi"/>
        </w:rPr>
        <w:t>results</w:t>
      </w:r>
      <w:r w:rsidR="0068577D">
        <w:rPr>
          <w:rFonts w:cstheme="minorHAnsi"/>
        </w:rPr>
        <w:t xml:space="preserve"> outperformed other instance segmentation deep learning networks by over 13.3</w:t>
      </w:r>
      <w:r w:rsidR="00A85175">
        <w:rPr>
          <w:rFonts w:cstheme="minorHAnsi"/>
        </w:rPr>
        <w:t xml:space="preserve"> </w:t>
      </w:r>
      <w:r w:rsidR="0068577D">
        <w:rPr>
          <w:rFonts w:cstheme="minorHAnsi"/>
        </w:rPr>
        <w:t xml:space="preserve">percent </w:t>
      </w:r>
      <w:r w:rsidR="00A76855">
        <w:rPr>
          <w:rFonts w:cstheme="minorHAnsi"/>
        </w:rPr>
        <w:fldChar w:fldCharType="begin" w:fldLock="1"/>
      </w:r>
      <w:r w:rsidR="00A76855">
        <w:rPr>
          <w:rFonts w:cstheme="minorHAnsi"/>
        </w:rPr>
        <w:instrText>ADDIN CSL_CITATION {"citationItems":[{"id":"ITEM-1","itemData":{"DOI":"10.1016/J.ISPRSJPRS.2022.01.007","ISSN":"09242716","abstract":"The accurate plant organ segmentation is crucial and challenging to the quantification of plant architecture and selection of plant ideotype. The popularity of point cloud data and deep learning methods make plant organ segmentation a feasible and cutting-edge research. However, current plant organ segmentation methods are specially designed for only one species or variety, and they rarely perform semantic segmentation (stems and leaves) and instance segmentation (individual leaf) simultaneously. This study innovates a dual-function deep learning neural network (PlantNet) to realize semantic segmentation and instance segmentation of two dicotyledons and one monocotyledon from point clouds. The innovations of the PlantNet include a 3D Edge-Preserving Sampling (3DEPS) strategy for preprocessing input points, a Local Feature Extraction Operation (LFEO) module based on dynamic graph convolutions, and a semantic-instance Feature Fusion Module (FFM). The semantic segmentation results of tobacco, tomato, and sorghum in average Precision, Recall, F1-score, and IoU reached 92.49%, 92.04%, 92.13%, and 85.86%, respectively; and the instance segmentation results in the mean precision (mPrec), the mean recall (mRec), the mean coverage (mCov), and the mean weighted coverage (mWCov) reached 83.30%, 74.08%, 78.62%, and 84.38%, respectively. The PlantNet outperformed state-of-the-art deep learning networks including PointNet, PointNet++, SGPN, and ASIS, which achieved an average improvement of 5.56%, 3.58%, 4.78%, and 6.74% in Precision, Recall, F1-score, IoU on semantic segmentation, and an average improvement of 22.18%, 16.37%, 14.13%, and 13.35% in mPrec, mRec, mCov, and mWCov on instance segmentation. In addition, the effectiveness of 3DEPS, sub-modules, and the new loss function were verified separately by the ablation analysis, in which the removal of any of them can result in a segmentation performance decline of up to 2.0% on average quantitative measures. This study may contribute to the development of plant phenotype extraction, ideotype selection, and intelligent agriculture.","author":[{"dropping-particle":"","family":"Li","given":"Dawei","non-dropping-particle":"","parse-names":false,"suffix":""},{"dropping-particle":"","family":"Shi","given":"Guoliang","non-dropping-particle":"","parse-names":false,"suffix":""},{"dropping-particle":"","family":"Li","given":"Jinsheng","non-dropping-particle":"","parse-names":false,"suffix":""},{"dropping-particle":"","family":"Chen","given":"Yingliang","non-dropping-particle":"","parse-names":false,"suffix":""},{"dropping-particle":"","family":"Zhang","given":"Songyin","non-dropping-particle":"","parse-names":false,"suffix":""},{"dropping-particle":"","family":"Xiang","given":"Shiyu","non-dropping-particle":"","parse-names":false,"suffix":""},{"dropping-particle":"","family":"Jin","given":"Shichao","non-dropping-particle":"","parse-names":false,"suffix":""}],"container-title":"ISPRS Journal of Photogrammetry and Remote Sensing","id":"ITEM-1","issued":{"date-parts":[["2022","2","1"]]},"page":"243-263","publisher":"Elsevier B.V.","title":"PlantNet: A dual-function point cloud segmentation network for multiple plant species","type":"article-journal","volume":"184"},"uris":["http://www.mendeley.com/documents/?uuid=1aec35ac-55b1-3baa-82f2-4277d47f0e99"]}],"mendeley":{"formattedCitation":"[5]","plainTextFormattedCitation":"[5]","previouslyFormattedCitation":"[5]"},"properties":{"noteIndex":0},"schema":"https://github.com/citation-style-language/schema/raw/master/csl-citation.json"}</w:instrText>
      </w:r>
      <w:r w:rsidR="00A76855">
        <w:rPr>
          <w:rFonts w:cstheme="minorHAnsi"/>
        </w:rPr>
        <w:fldChar w:fldCharType="separate"/>
      </w:r>
      <w:r w:rsidR="00A76855" w:rsidRPr="00A76855">
        <w:rPr>
          <w:rFonts w:cstheme="minorHAnsi"/>
          <w:noProof/>
        </w:rPr>
        <w:t>[5]</w:t>
      </w:r>
      <w:r w:rsidR="00A76855">
        <w:rPr>
          <w:rFonts w:cstheme="minorHAnsi"/>
        </w:rPr>
        <w:fldChar w:fldCharType="end"/>
      </w:r>
      <w:r w:rsidR="00F90CD0">
        <w:rPr>
          <w:rFonts w:cstheme="minorHAnsi"/>
        </w:rPr>
        <w:t xml:space="preserve">. K. Turgut et al compared the </w:t>
      </w:r>
      <w:r w:rsidR="00C353D1">
        <w:rPr>
          <w:rFonts w:cstheme="minorHAnsi"/>
        </w:rPr>
        <w:t xml:space="preserve">latest available point cloud segmentation approaches on instance segmentation with rosebush including </w:t>
      </w:r>
      <w:proofErr w:type="spellStart"/>
      <w:r w:rsidR="00C353D1">
        <w:rPr>
          <w:rFonts w:cstheme="minorHAnsi"/>
        </w:rPr>
        <w:t>PointNet</w:t>
      </w:r>
      <w:proofErr w:type="spellEnd"/>
      <w:r w:rsidR="00C353D1">
        <w:rPr>
          <w:rFonts w:cstheme="minorHAnsi"/>
        </w:rPr>
        <w:t xml:space="preserve"> and its improved version </w:t>
      </w:r>
      <w:proofErr w:type="spellStart"/>
      <w:r w:rsidR="00C353D1">
        <w:rPr>
          <w:rFonts w:cstheme="minorHAnsi"/>
        </w:rPr>
        <w:t>PointNet</w:t>
      </w:r>
      <w:proofErr w:type="spellEnd"/>
      <w:r w:rsidR="00C353D1">
        <w:rPr>
          <w:rFonts w:cstheme="minorHAnsi"/>
        </w:rPr>
        <w:t xml:space="preserve">++. They </w:t>
      </w:r>
      <w:r w:rsidR="000550D3">
        <w:rPr>
          <w:rFonts w:cstheme="minorHAnsi"/>
        </w:rPr>
        <w:t xml:space="preserve">utilized a labeled rosebush dataset and a synthetic model. The addition of the model improved the results of the model </w:t>
      </w:r>
      <w:r w:rsidR="00F90CD0">
        <w:rPr>
          <w:rFonts w:cstheme="minorHAnsi"/>
        </w:rPr>
        <w:fldChar w:fldCharType="begin" w:fldLock="1"/>
      </w:r>
      <w:r w:rsidR="00F90CD0">
        <w:rPr>
          <w:rFonts w:cstheme="minorHAnsi"/>
        </w:rPr>
        <w:instrText>ADDIN CSL_CITATION {"citationItems":[{"id":"ITEM-1","itemData":{"DOI":"10.1186/S13007-022-00857-3/TABLES/11","ISSN":"17464811","abstract":"Background: Segmentation of structural parts of 3D models of plants is an important step for plant phenotyping, especially for monitoring architectural and morphological traits. Current state-of-the art approaches rely on hand-crafted 3D local features for modeling geometric variations in plant structures. While recent advancements in deep learning on point clouds have the potential of extracting relevant local and global characteristics, the scarcity of labeled 3D plant data impedes the exploration of this potential. Results: We adapted six recent point-based deep learning architectures (PointNet, PointNet++, DGCNN, PointCNN, ShellNet, RIConv) for segmentation of structural parts of rosebush models. We generated 3D synthetic rosebush models to provide adequate amount of labeled data for modification and pre-training of these architectures. To evaluate their performance on real rosebush plants, we used the ROSE-X data set of fully annotated point cloud models. We provided experiments with and without the incorporation of synthetic data to demonstrate the potential of point-based deep learning techniques even with limited labeled data of real plants. Conclusion: The experimental results show that PointNet++ produces the highest segmentation accuracy among the six point-based deep learning methods. The advantage of PointNet++ is that it provides a flexibility in the scales of the hierarchical organization of the point cloud data. Pre-training with synthetic 3D models boosted the performance of all architectures, except for PointNet.","author":[{"dropping-particle":"","family":"Turgut","given":"Kaya","non-dropping-particle":"","parse-names":false,"suffix":""},{"dropping-particle":"","family":"Dutagaci","given":"Helin","non-dropping-particle":"","parse-names":false,"suffix":""},{"dropping-particle":"","family":"Galopin","given":"Gilles","non-dropping-particle":"","parse-names":false,"suffix":""},{"dropping-particle":"","family":"Rousseau","given":"David","non-dropping-particle":"","parse-names":false,"suffix":""}],"container-title":"Plant Methods","id":"ITEM-1","issue":"1","issued":{"date-parts":[["2022","12","1"]]},"page":"1-23","publisher":"BioMed Central Ltd","title":"Segmentation of structural parts of rosebush plants with 3D point-based deep learning methods","type":"article-journal","volume":"18"},"uris":["http://www.mendeley.com/documents/?uuid=c20f9e0e-4a67-300a-9037-15e79f25ab1e"]}],"mendeley":{"formattedCitation":"[6]","plainTextFormattedCitation":"[6]","previouslyFormattedCitation":"[6]"},"properties":{"noteIndex":0},"schema":"https://github.com/citation-style-language/schema/raw/master/csl-citation.json"}</w:instrText>
      </w:r>
      <w:r w:rsidR="00F90CD0">
        <w:rPr>
          <w:rFonts w:cstheme="minorHAnsi"/>
        </w:rPr>
        <w:fldChar w:fldCharType="separate"/>
      </w:r>
      <w:r w:rsidR="00F90CD0" w:rsidRPr="00F90CD0">
        <w:rPr>
          <w:rFonts w:cstheme="minorHAnsi"/>
          <w:noProof/>
        </w:rPr>
        <w:t>[6]</w:t>
      </w:r>
      <w:r w:rsidR="00F90CD0">
        <w:rPr>
          <w:rFonts w:cstheme="minorHAnsi"/>
        </w:rPr>
        <w:fldChar w:fldCharType="end"/>
      </w:r>
      <w:r w:rsidR="00F90CD0">
        <w:rPr>
          <w:rFonts w:cstheme="minorHAnsi"/>
        </w:rPr>
        <w:t>.</w:t>
      </w:r>
    </w:p>
    <w:p w14:paraId="31507201" w14:textId="6C7D345F" w:rsidR="00FE5AF1" w:rsidRDefault="00D25ED0" w:rsidP="00FE5AF1">
      <w:pPr>
        <w:rPr>
          <w:rFonts w:cstheme="minorHAnsi"/>
        </w:rPr>
      </w:pPr>
      <w:r>
        <w:rPr>
          <w:rFonts w:cstheme="minorHAnsi"/>
        </w:rPr>
        <w:t xml:space="preserve">The </w:t>
      </w:r>
      <w:r w:rsidR="00C353D1">
        <w:rPr>
          <w:rFonts w:cstheme="minorHAnsi"/>
        </w:rPr>
        <w:t>papers demonstrate the effectivenes</w:t>
      </w:r>
      <w:r w:rsidR="004B2288">
        <w:rPr>
          <w:rFonts w:cstheme="minorHAnsi"/>
        </w:rPr>
        <w:t xml:space="preserve">s </w:t>
      </w:r>
      <w:r>
        <w:rPr>
          <w:rFonts w:cstheme="minorHAnsi"/>
        </w:rPr>
        <w:t xml:space="preserve">of </w:t>
      </w:r>
      <w:r w:rsidR="00252228">
        <w:rPr>
          <w:rFonts w:cstheme="minorHAnsi"/>
        </w:rPr>
        <w:t>point cloud instance segmentation</w:t>
      </w:r>
      <w:r w:rsidR="00FE5AF1">
        <w:rPr>
          <w:rFonts w:cstheme="minorHAnsi"/>
        </w:rPr>
        <w:t xml:space="preserve">. However, this effectiveness comes with its conditions. Y. Li et al outline that </w:t>
      </w:r>
      <w:r w:rsidR="00BD4A65">
        <w:rPr>
          <w:rFonts w:cstheme="minorHAnsi"/>
        </w:rPr>
        <w:t xml:space="preserve">the great </w:t>
      </w:r>
      <w:r w:rsidR="00FE5AF1" w:rsidRPr="00C57796">
        <w:rPr>
          <w:rFonts w:cstheme="minorHAnsi"/>
        </w:rPr>
        <w:t xml:space="preserve">performance of the model on the </w:t>
      </w:r>
      <w:r w:rsidR="00BD4A65">
        <w:rPr>
          <w:rFonts w:cstheme="minorHAnsi"/>
        </w:rPr>
        <w:t>is</w:t>
      </w:r>
      <w:r w:rsidR="00FE5AF1" w:rsidRPr="00C57796">
        <w:rPr>
          <w:rFonts w:cstheme="minorHAnsi"/>
        </w:rPr>
        <w:t xml:space="preserve"> mainly due to </w:t>
      </w:r>
      <w:r w:rsidR="00BD4A65">
        <w:rPr>
          <w:rFonts w:cstheme="minorHAnsi"/>
        </w:rPr>
        <w:t>a dataset of</w:t>
      </w:r>
      <w:r w:rsidR="00FE5AF1" w:rsidRPr="00C57796">
        <w:rPr>
          <w:rFonts w:cstheme="minorHAnsi"/>
        </w:rPr>
        <w:t xml:space="preserve"> high quality and diversity</w:t>
      </w:r>
      <w:r w:rsidR="00FE5AF1">
        <w:rPr>
          <w:rFonts w:cstheme="minorHAnsi"/>
        </w:rPr>
        <w:t xml:space="preserve"> </w:t>
      </w:r>
      <w:r w:rsidR="00FE5AF1">
        <w:rPr>
          <w:rFonts w:cstheme="minorHAnsi"/>
        </w:rPr>
        <w:fldChar w:fldCharType="begin" w:fldLock="1"/>
      </w:r>
      <w:r w:rsidR="00FE5AF1">
        <w:rPr>
          <w:rFonts w:cstheme="minorHAnsi"/>
        </w:rPr>
        <w:instrText>ADDIN CSL_CITATION {"citationItems":[{"id":"ITEM-1","itemData":{"DOI":"10.1016/J.COMPAG.2022.106702","ISSN":"0168-1699","abstract":"Point cloud segmentation is essential for studying the 3D spatial characteristics of plants. Notably, the segmentation accuracy greatly impacts subsequent 3D plant phenotypes extraction and 3D plant reconstruction. Automated segmentation approaches for plant point clouds are a bottleneck in achieving big data processing of 3D plant phenotypes. Using maize as a representative crop, this study developed DeepSeg3DMaize, a technique for plant point cloud segmentation that integrates high-throughput data acquisition and deep learning. A high-throughput data acquisition platform for individual plants and an association mapping panel containing 515 inbred lines were used to construct the training dataset. Specifically, the MVS-Pheno platform was used to acquire high-throughput data, and Label3DMaize was used for point cloud data labeling. Based on the dataset, PointNet was introduced to implement stem-leaf and organ instance segmentation, and six phenotypes were extracted. According to the results, the mean precision and F1-Score of stem-leaf segmentation were 0.91 and 0.85, respectively. Meanwhile, the mean precision and F1-Score for organ instance segmentation were 0.94 and 0.93, respectively. The correlations of the six parameters (leaf length, leaf width, leaf inclination, leaf growth height, plant height, and stem height) extracted from the segmentation results with the measured values were 0.90, 0.82, 0.94, 0.95, 0.99, and 0.94, respectively. High-throughput data acquisition, automatic organ segmentation, and phenotypic data extraction form an automatic phenotypic data processing pipeline, which is practical for dealing with large amounts of initial data. Besides, it provides a systematic reference for the automated analysis of 3D phenotypic features at the individual plant level.","author":[{"dropping-particle":"","family":"Li","given":"Yinglun","non-dropping-particle":"","parse-names":false,"suffix":""},{"dropping-particle":"","family":"Wen","given":"Weiliang","non-dropping-particle":"","parse-names":false,"suffix":""},{"dropping-particle":"","family":"Miao","given":"Teng","non-dropping-particle":"","parse-names":false,"suffix":""},{"dropping-particle":"","family":"Wu","given":"Sheng","non-dropping-particle":"","parse-names":false,"suffix":""},{"dropping-particle":"","family":"Yu","given":"Zetao","non-dropping-particle":"","parse-names":false,"suffix":""},{"dropping-particle":"","family":"Wang","given":"Xiaodong","non-dropping-particle":"","parse-names":false,"suffix":""},{"dropping-particle":"","family":"Guo","given":"Xinyu","non-dropping-particle":"","parse-names":false,"suffix":""},{"dropping-particle":"","family":"Zhao","given":"Chunjiang","non-dropping-particle":"","parse-names":false,"suffix":""}],"container-title":"Computers and Electronics in Agriculture","id":"ITEM-1","issued":{"date-parts":[["2022","2","1"]]},"page":"106702","publisher":"Elsevier","title":"Automatic organ-level point cloud segmentation of maize shoots by integrating high-throughput data acquisition and deep learning","type":"article-journal","volume":"193"},"uris":["http://www.mendeley.com/documents/?uuid=6000e2bd-3523-3546-bc00-8834792354d7"]}],"mendeley":{"formattedCitation":"[3]","plainTextFormattedCitation":"[3]","previouslyFormattedCitation":"[3]"},"properties":{"noteIndex":0},"schema":"https://github.com/citation-style-language/schema/raw/master/csl-citation.json"}</w:instrText>
      </w:r>
      <w:r w:rsidR="00FE5AF1">
        <w:rPr>
          <w:rFonts w:cstheme="minorHAnsi"/>
        </w:rPr>
        <w:fldChar w:fldCharType="separate"/>
      </w:r>
      <w:r w:rsidR="00FE5AF1" w:rsidRPr="00817F29">
        <w:rPr>
          <w:rFonts w:cstheme="minorHAnsi"/>
          <w:noProof/>
        </w:rPr>
        <w:t>[3]</w:t>
      </w:r>
      <w:r w:rsidR="00FE5AF1">
        <w:rPr>
          <w:rFonts w:cstheme="minorHAnsi"/>
        </w:rPr>
        <w:fldChar w:fldCharType="end"/>
      </w:r>
      <w:r w:rsidR="00FE5AF1">
        <w:rPr>
          <w:rFonts w:cstheme="minorHAnsi"/>
        </w:rPr>
        <w:t xml:space="preserve">. This condition is particularly relevant as </w:t>
      </w:r>
      <w:r w:rsidR="00BD4A65">
        <w:rPr>
          <w:rFonts w:cstheme="minorHAnsi"/>
        </w:rPr>
        <w:t xml:space="preserve">Y. Li et al and </w:t>
      </w:r>
      <w:r w:rsidR="00FE5AF1">
        <w:rPr>
          <w:rFonts w:cstheme="minorHAnsi"/>
        </w:rPr>
        <w:t xml:space="preserve">D. Li et al express how there is a </w:t>
      </w:r>
      <w:r w:rsidR="00FE5AF1" w:rsidRPr="00C57796">
        <w:rPr>
          <w:rFonts w:cstheme="minorHAnsi"/>
        </w:rPr>
        <w:t xml:space="preserve">shortage of well-labeled </w:t>
      </w:r>
      <w:r w:rsidR="00BD4A65">
        <w:rPr>
          <w:rFonts w:cstheme="minorHAnsi"/>
        </w:rPr>
        <w:t>point cloud</w:t>
      </w:r>
      <w:r w:rsidR="00FE5AF1" w:rsidRPr="00C57796">
        <w:rPr>
          <w:rFonts w:cstheme="minorHAnsi"/>
        </w:rPr>
        <w:t xml:space="preserve"> datasets</w:t>
      </w:r>
      <w:r w:rsidR="00BD4A65">
        <w:rPr>
          <w:rFonts w:cstheme="minorHAnsi"/>
        </w:rPr>
        <w:t xml:space="preserve"> in the plant domain</w:t>
      </w:r>
      <w:r w:rsidR="00FE5AF1">
        <w:rPr>
          <w:rFonts w:cstheme="minorHAnsi"/>
        </w:rPr>
        <w:t xml:space="preserve"> </w:t>
      </w:r>
      <w:r w:rsidR="00FE5AF1">
        <w:rPr>
          <w:rFonts w:cstheme="minorHAnsi"/>
        </w:rPr>
        <w:fldChar w:fldCharType="begin" w:fldLock="1"/>
      </w:r>
      <w:r w:rsidR="00EC152A">
        <w:rPr>
          <w:rFonts w:cstheme="minorHAnsi"/>
        </w:rPr>
        <w:instrText>ADDIN CSL_CITATION {"citationItems":[{"id":"ITEM-1","itemData":{"DOI":"10.1016/J.ISPRSJPRS.2022.01.007","ISSN":"09242716","abstract":"The accurate plant organ segmentation is crucial and challenging to the quantification of plant architecture and selection of plant ideotype. The popularity of point cloud data and deep learning methods make plant organ segmentation a feasible and cutting-edge research. However, current plant organ segmentation methods are specially designed for only one species or variety, and they rarely perform semantic segmentation (stems and leaves) and instance segmentation (individual leaf) simultaneously. This study innovates a dual-function deep learning neural network (PlantNet) to realize semantic segmentation and instance segmentation of two dicotyledons and one monocotyledon from point clouds. The innovations of the PlantNet include a 3D Edge-Preserving Sampling (3DEPS) strategy for preprocessing input points, a Local Feature Extraction Operation (LFEO) module based on dynamic graph convolutions, and a semantic-instance Feature Fusion Module (FFM). The semantic segmentation results of tobacco, tomato, and sorghum in average Precision, Recall, F1-score, and IoU reached 92.49%, 92.04%, 92.13%, and 85.86%, respectively; and the instance segmentation results in the mean precision (mPrec), the mean recall (mRec), the mean coverage (mCov), and the mean weighted coverage (mWCov) reached 83.30%, 74.08%, 78.62%, and 84.38%, respectively. The PlantNet outperformed state-of-the-art deep learning networks including PointNet, PointNet++, SGPN, and ASIS, which achieved an average improvement of 5.56%, 3.58%, 4.78%, and 6.74% in Precision, Recall, F1-score, IoU on semantic segmentation, and an average improvement of 22.18%, 16.37%, 14.13%, and 13.35% in mPrec, mRec, mCov, and mWCov on instance segmentation. In addition, the effectiveness of 3DEPS, sub-modules, and the new loss function were verified separately by the ablation analysis, in which the removal of any of them can result in a segmentation performance decline of up to 2.0% on average quantitative measures. This study may contribute to the development of plant phenotype extraction, ideotype selection, and intelligent agriculture.","author":[{"dropping-particle":"","family":"Li","given":"Dawei","non-dropping-particle":"","parse-names":false,"suffix":""},{"dropping-particle":"","family":"Shi","given":"Guoliang","non-dropping-particle":"","parse-names":false,"suffix":""},{"dropping-particle":"","family":"Li","given":"Jinsheng","non-dropping-particle":"","parse-names":false,"suffix":""},{"dropping-particle":"","family":"Chen","given":"Yingliang","non-dropping-particle":"","parse-names":false,"suffix":""},{"dropping-particle":"","family":"Zhang","given":"Songyin","non-dropping-particle":"","parse-names":false,"suffix":""},{"dropping-particle":"","family":"Xiang","given":"Shiyu","non-dropping-particle":"","parse-names":false,"suffix":""},{"dropping-particle":"","family":"Jin","given":"Shichao","non-dropping-particle":"","parse-names":false,"suffix":""}],"container-title":"ISPRS Journal of Photogrammetry and Remote Sensing","id":"ITEM-1","issued":{"date-parts":[["2022","2","1"]]},"page":"243-263","publisher":"Elsevier B.V.","title":"PlantNet: A dual-function point cloud segmentation network for multiple plant species","type":"article-journal","volume":"184"},"uris":["http://www.mendeley.com/documents/?uuid=1aec35ac-55b1-3baa-82f2-4277d47f0e99"]},{"id":"ITEM-2","itemData":{"DOI":"10.1016/J.COMPAG.2022.106702","ISSN":"0168-1699","abstract":"Point cloud segmentation is essential for studying the 3D spatial characteristics of plants. Notably, the segmentation accuracy greatly impacts subsequent 3D plant phenotypes extraction and 3D plant reconstruction. Automated segmentation approaches for plant point clouds are a bottleneck in achieving big data processing of 3D plant phenotypes. Using maize as a representative crop, this study developed DeepSeg3DMaize, a technique for plant point cloud segmentation that integrates high-throughput data acquisition and deep learning. A high-throughput data acquisition platform for individual plants and an association mapping panel containing 515 inbred lines were used to construct the training dataset. Specifically, the MVS-Pheno platform was used to acquire high-throughput data, and Label3DMaize was used for point cloud data labeling. Based on the dataset, PointNet was introduced to implement stem-leaf and organ instance segmentation, and six phenotypes were extracted. According to the results, the mean precision and F1-Score of stem-leaf segmentation were 0.91 and 0.85, respectively. Meanwhile, the mean precision and F1-Score for organ instance segmentation were 0.94 and 0.93, respectively. The correlations of the six parameters (leaf length, leaf width, leaf inclination, leaf growth height, plant height, and stem height) extracted from the segmentation results with the measured values were 0.90, 0.82, 0.94, 0.95, 0.99, and 0.94, respectively. High-throughput data acquisition, automatic organ segmentation, and phenotypic data extraction form an automatic phenotypic data processing pipeline, which is practical for dealing with large amounts of initial data. Besides, it provides a systematic reference for the automated analysis of 3D phenotypic features at the individual plant level.","author":[{"dropping-particle":"","family":"Li","given":"Yinglun","non-dropping-particle":"","parse-names":false,"suffix":""},{"dropping-particle":"","family":"Wen","given":"Weiliang","non-dropping-particle":"","parse-names":false,"suffix":""},{"dropping-particle":"","family":"Miao","given":"Teng","non-dropping-particle":"","parse-names":false,"suffix":""},{"dropping-particle":"","family":"Wu","given":"Sheng","non-dropping-particle":"","parse-names":false,"suffix":""},{"dropping-particle":"","family":"Yu","given":"Zetao","non-dropping-particle":"","parse-names":false,"suffix":""},{"dropping-particle":"","family":"Wang","given":"Xiaodong","non-dropping-particle":"","parse-names":false,"suffix":""},{"dropping-particle":"","family":"Guo","given":"Xinyu","non-dropping-particle":"","parse-names":false,"suffix":""},{"dropping-particle":"","family":"Zhao","given":"Chunjiang","non-dropping-particle":"","parse-names":false,"suffix":""}],"container-title":"Computers and Electronics in Agriculture","id":"ITEM-2","issued":{"date-parts":[["2022","2","1"]]},"page":"106702","publisher":"Elsevier","title":"Automatic organ-level point cloud segmentation of maize shoots by integrating high-throughput data acquisition and deep learning","type":"article-journal","volume":"193"},"uris":["http://www.mendeley.com/documents/?uuid=6000e2bd-3523-3546-bc00-8834792354d7"]}],"mendeley":{"formattedCitation":"[3], [5]","plainTextFormattedCitation":"[3], [5]","previouslyFormattedCitation":"[3], [5]"},"properties":{"noteIndex":0},"schema":"https://github.com/citation-style-language/schema/raw/master/csl-citation.json"}</w:instrText>
      </w:r>
      <w:r w:rsidR="00FE5AF1">
        <w:rPr>
          <w:rFonts w:cstheme="minorHAnsi"/>
        </w:rPr>
        <w:fldChar w:fldCharType="separate"/>
      </w:r>
      <w:r w:rsidR="00BD4A65" w:rsidRPr="00BD4A65">
        <w:rPr>
          <w:rFonts w:cstheme="minorHAnsi"/>
          <w:noProof/>
        </w:rPr>
        <w:t>[3], [5]</w:t>
      </w:r>
      <w:r w:rsidR="00FE5AF1">
        <w:rPr>
          <w:rFonts w:cstheme="minorHAnsi"/>
        </w:rPr>
        <w:fldChar w:fldCharType="end"/>
      </w:r>
      <w:r w:rsidR="00FE5AF1" w:rsidRPr="00C57796">
        <w:rPr>
          <w:rFonts w:cstheme="minorHAnsi"/>
        </w:rPr>
        <w:t>.</w:t>
      </w:r>
      <w:r w:rsidR="00FE5AF1">
        <w:rPr>
          <w:rFonts w:cstheme="minorHAnsi"/>
        </w:rPr>
        <w:t xml:space="preserve"> </w:t>
      </w:r>
      <w:r w:rsidR="00BD4A65">
        <w:rPr>
          <w:rFonts w:cstheme="minorHAnsi"/>
        </w:rPr>
        <w:t xml:space="preserve">Consequently, pursuit of a point-based convolutional neural network model involves the acquisition of a high quality and diverse dataset. </w:t>
      </w:r>
      <w:r w:rsidR="00EC152A">
        <w:rPr>
          <w:rFonts w:cstheme="minorHAnsi"/>
        </w:rPr>
        <w:t xml:space="preserve">Acquisition of high quality point cloud data is not an accessible process and requires specific environmental conditions and tools: no wind disturbances, indoors, even and consistent lighting </w:t>
      </w:r>
      <w:r w:rsidR="00EC152A">
        <w:rPr>
          <w:rFonts w:cstheme="minorHAnsi"/>
        </w:rPr>
        <w:fldChar w:fldCharType="begin" w:fldLock="1"/>
      </w:r>
      <w:r w:rsidR="00EC152A">
        <w:rPr>
          <w:rFonts w:cstheme="minorHAnsi"/>
        </w:rPr>
        <w:instrText>ADDIN CSL_CITATION {"citationItems":[{"id":"ITEM-1","itemData":{"DOI":"10.1016/J.COMPAG.2022.106702","ISSN":"0168-1699","abstract":"Point cloud segmentation is essential for studying the 3D spatial characteristics of plants. Notably, the segmentation accuracy greatly impacts subsequent 3D plant phenotypes extraction and 3D plant reconstruction. Automated segmentation approaches for plant point clouds are a bottleneck in achieving big data processing of 3D plant phenotypes. Using maize as a representative crop, this study developed DeepSeg3DMaize, a technique for plant point cloud segmentation that integrates high-throughput data acquisition and deep learning. A high-throughput data acquisition platform for individual plants and an association mapping panel containing 515 inbred lines were used to construct the training dataset. Specifically, the MVS-Pheno platform was used to acquire high-throughput data, and Label3DMaize was used for point cloud data labeling. Based on the dataset, PointNet was introduced to implement stem-leaf and organ instance segmentation, and six phenotypes were extracted. According to the results, the mean precision and F1-Score of stem-leaf segmentation were 0.91 and 0.85, respectively. Meanwhile, the mean precision and F1-Score for organ instance segmentation were 0.94 and 0.93, respectively. The correlations of the six parameters (leaf length, leaf width, leaf inclination, leaf growth height, plant height, and stem height) extracted from the segmentation results with the measured values were 0.90, 0.82, 0.94, 0.95, 0.99, and 0.94, respectively. High-throughput data acquisition, automatic organ segmentation, and phenotypic data extraction form an automatic phenotypic data processing pipeline, which is practical for dealing with large amounts of initial data. Besides, it provides a systematic reference for the automated analysis of 3D phenotypic features at the individual plant level.","author":[{"dropping-particle":"","family":"Li","given":"Yinglun","non-dropping-particle":"","parse-names":false,"suffix":""},{"dropping-particle":"","family":"Wen","given":"Weiliang","non-dropping-particle":"","parse-names":false,"suffix":""},{"dropping-particle":"","family":"Miao","given":"Teng","non-dropping-particle":"","parse-names":false,"suffix":""},{"dropping-particle":"","family":"Wu","given":"Sheng","non-dropping-particle":"","parse-names":false,"suffix":""},{"dropping-particle":"","family":"Yu","given":"Zetao","non-dropping-particle":"","parse-names":false,"suffix":""},{"dropping-particle":"","family":"Wang","given":"Xiaodong","non-dropping-particle":"","parse-names":false,"suffix":""},{"dropping-particle":"","family":"Guo","given":"Xinyu","non-dropping-particle":"","parse-names":false,"suffix":""},{"dropping-particle":"","family":"Zhao","given":"Chunjiang","non-dropping-particle":"","parse-names":false,"suffix":""}],"container-title":"Computers and Electronics in Agriculture","id":"ITEM-1","issued":{"date-parts":[["2022","2","1"]]},"page":"106702","publisher":"Elsevier","title":"Automatic organ-level point cloud segmentation of maize shoots by integrating high-throughput data acquisition and deep learning","type":"article-journal","volume":"193"},"uris":["http://www.mendeley.com/documents/?uuid=6000e2bd-3523-3546-bc00-8834792354d7"]}],"mendeley":{"formattedCitation":"[3]","plainTextFormattedCitation":"[3]","previouslyFormattedCitation":"[3]"},"properties":{"noteIndex":0},"schema":"https://github.com/citation-style-language/schema/raw/master/csl-citation.json"}</w:instrText>
      </w:r>
      <w:r w:rsidR="00EC152A">
        <w:rPr>
          <w:rFonts w:cstheme="minorHAnsi"/>
        </w:rPr>
        <w:fldChar w:fldCharType="separate"/>
      </w:r>
      <w:r w:rsidR="00EC152A" w:rsidRPr="00EC152A">
        <w:rPr>
          <w:rFonts w:cstheme="minorHAnsi"/>
          <w:noProof/>
        </w:rPr>
        <w:t>[3]</w:t>
      </w:r>
      <w:r w:rsidR="00EC152A">
        <w:rPr>
          <w:rFonts w:cstheme="minorHAnsi"/>
        </w:rPr>
        <w:fldChar w:fldCharType="end"/>
      </w:r>
      <w:r w:rsidR="00EC152A">
        <w:rPr>
          <w:rFonts w:cstheme="minorHAnsi"/>
        </w:rPr>
        <w:t xml:space="preserve">. Not only is the acquisition of this data much more difficult, the annotation of this data and procedures for constructing 3D models for training are both much more time demanding and error-prone than the image-based model counterpart </w:t>
      </w:r>
      <w:r w:rsidR="00EC152A">
        <w:rPr>
          <w:rFonts w:cstheme="minorHAnsi"/>
        </w:rPr>
        <w:fldChar w:fldCharType="begin" w:fldLock="1"/>
      </w:r>
      <w:r w:rsidR="00633C01">
        <w:rPr>
          <w:rFonts w:cstheme="minorHAnsi"/>
        </w:rPr>
        <w:instrText>ADDIN CSL_CITATION {"citationItems":[{"id":"ITEM-1","itemData":{"DOI":"10.1186/S13007-022-00857-3/TABLES/11","ISSN":"17464811","abstract":"Background: Segmentation of structural parts of 3D models of plants is an important step for plant phenotyping, especially for monitoring architectural and morphological traits. Current state-of-the art approaches rely on hand-crafted 3D local features for modeling geometric variations in plant structures. While recent advancements in deep learning on point clouds have the potential of extracting relevant local and global characteristics, the scarcity of labeled 3D plant data impedes the exploration of this potential. Results: We adapted six recent point-based deep learning architectures (PointNet, PointNet++, DGCNN, PointCNN, ShellNet, RIConv) for segmentation of structural parts of rosebush models. We generated 3D synthetic rosebush models to provide adequate amount of labeled data for modification and pre-training of these architectures. To evaluate their performance on real rosebush plants, we used the ROSE-X data set of fully annotated point cloud models. We provided experiments with and without the incorporation of synthetic data to demonstrate the potential of point-based deep learning techniques even with limited labeled data of real plants. Conclusion: The experimental results show that PointNet++ produces the highest segmentation accuracy among the six point-based deep learning methods. The advantage of PointNet++ is that it provides a flexibility in the scales of the hierarchical organization of the point cloud data. Pre-training with synthetic 3D models boosted the performance of all architectures, except for PointNet.","author":[{"dropping-particle":"","family":"Turgut","given":"Kaya","non-dropping-particle":"","parse-names":false,"suffix":""},{"dropping-particle":"","family":"Dutagaci","given":"Helin","non-dropping-particle":"","parse-names":false,"suffix":""},{"dropping-particle":"","family":"Galopin","given":"Gilles","non-dropping-particle":"","parse-names":false,"suffix":""},{"dropping-particle":"","family":"Rousseau","given":"David","non-dropping-particle":"","parse-names":false,"suffix":""}],"container-title":"Plant Methods","id":"ITEM-1","issue":"1","issued":{"date-parts":[["2022","12","1"]]},"page":"1-23","publisher":"BioMed Central Ltd","title":"Segmentation of structural parts of rosebush plants with 3D point-based deep learning methods","type":"article-journal","volume":"18"},"uris":["http://www.mendeley.com/documents/?uuid=c20f9e0e-4a67-300a-9037-15e79f25ab1e"]}],"mendeley":{"formattedCitation":"[6]","plainTextFormattedCitation":"[6]","previouslyFormattedCitation":"[6]"},"properties":{"noteIndex":0},"schema":"https://github.com/citation-style-language/schema/raw/master/csl-citation.json"}</w:instrText>
      </w:r>
      <w:r w:rsidR="00EC152A">
        <w:rPr>
          <w:rFonts w:cstheme="minorHAnsi"/>
        </w:rPr>
        <w:fldChar w:fldCharType="separate"/>
      </w:r>
      <w:r w:rsidR="00EC152A" w:rsidRPr="00EC152A">
        <w:rPr>
          <w:rFonts w:cstheme="minorHAnsi"/>
          <w:noProof/>
        </w:rPr>
        <w:t>[6]</w:t>
      </w:r>
      <w:r w:rsidR="00EC152A">
        <w:rPr>
          <w:rFonts w:cstheme="minorHAnsi"/>
        </w:rPr>
        <w:fldChar w:fldCharType="end"/>
      </w:r>
      <w:r w:rsidR="00EC152A">
        <w:rPr>
          <w:rFonts w:cstheme="minorHAnsi"/>
        </w:rPr>
        <w:t xml:space="preserve">. </w:t>
      </w:r>
    </w:p>
    <w:p w14:paraId="7D1C4DE9" w14:textId="77777777" w:rsidR="00FE5AF1" w:rsidRDefault="00FE5AF1" w:rsidP="00C57796">
      <w:pPr>
        <w:rPr>
          <w:rFonts w:cstheme="minorHAnsi"/>
        </w:rPr>
      </w:pPr>
    </w:p>
    <w:p w14:paraId="17936B2E" w14:textId="6478D6DD" w:rsidR="00D053C5" w:rsidRPr="00D053C5" w:rsidRDefault="00D053C5" w:rsidP="00D053C5">
      <w:pPr>
        <w:pStyle w:val="Heading3"/>
      </w:pPr>
      <w:bookmarkStart w:id="45" w:name="_Toc137089105"/>
      <w:r>
        <w:t xml:space="preserve">2.1.2 </w:t>
      </w:r>
      <w:r w:rsidR="004A6643">
        <w:t>2D</w:t>
      </w:r>
      <w:r>
        <w:t xml:space="preserve"> Image-Based Model for Instance Segmentation on Leaves</w:t>
      </w:r>
      <w:bookmarkEnd w:id="45"/>
    </w:p>
    <w:p w14:paraId="5B620C96" w14:textId="77777777" w:rsidR="0001358F" w:rsidRDefault="0001358F" w:rsidP="00C57796">
      <w:pPr>
        <w:rPr>
          <w:rFonts w:cstheme="minorHAnsi"/>
        </w:rPr>
      </w:pPr>
    </w:p>
    <w:p w14:paraId="430A0217" w14:textId="11EB4A5C" w:rsidR="00C7134A" w:rsidRDefault="00633C01" w:rsidP="000D041B">
      <w:pPr>
        <w:rPr>
          <w:rFonts w:cstheme="minorHAnsi"/>
        </w:rPr>
      </w:pPr>
      <w:r>
        <w:rPr>
          <w:rFonts w:cstheme="minorHAnsi"/>
        </w:rPr>
        <w:lastRenderedPageBreak/>
        <w:t>Most c</w:t>
      </w:r>
      <w:r w:rsidR="004A6308">
        <w:rPr>
          <w:rFonts w:cstheme="minorHAnsi"/>
        </w:rPr>
        <w:t xml:space="preserve">urrent </w:t>
      </w:r>
      <w:r w:rsidR="004A6643">
        <w:rPr>
          <w:rFonts w:cstheme="minorHAnsi"/>
        </w:rPr>
        <w:t>2D</w:t>
      </w:r>
      <w:r w:rsidR="004A6308">
        <w:rPr>
          <w:rFonts w:cstheme="minorHAnsi"/>
        </w:rPr>
        <w:t xml:space="preserve"> image </w:t>
      </w:r>
      <w:r w:rsidR="00D20F18">
        <w:rPr>
          <w:rFonts w:cstheme="minorHAnsi"/>
        </w:rPr>
        <w:t xml:space="preserve">instance </w:t>
      </w:r>
      <w:r w:rsidR="004A6308">
        <w:rPr>
          <w:rFonts w:cstheme="minorHAnsi"/>
        </w:rPr>
        <w:t xml:space="preserve">segmentation approaches </w:t>
      </w:r>
      <w:r w:rsidR="00D20F18">
        <w:rPr>
          <w:rFonts w:cstheme="minorHAnsi"/>
        </w:rPr>
        <w:t xml:space="preserve">on leaves involve extending and training the Mask R-CNN model for the purpose of segmenting leaves. </w:t>
      </w:r>
      <w:r>
        <w:rPr>
          <w:rFonts w:cstheme="minorHAnsi"/>
        </w:rPr>
        <w:t xml:space="preserve">K. He et </w:t>
      </w:r>
      <w:proofErr w:type="spellStart"/>
      <w:r>
        <w:rPr>
          <w:rFonts w:cstheme="minorHAnsi"/>
        </w:rPr>
        <w:t>a</w:t>
      </w:r>
      <w:r w:rsidR="00B9775C">
        <w:rPr>
          <w:rFonts w:cstheme="minorHAnsi"/>
        </w:rPr>
        <w:t>l</w:t>
      </w:r>
      <w:r w:rsidR="0092418E">
        <w:rPr>
          <w:rFonts w:cstheme="minorHAnsi"/>
        </w:rPr>
        <w:t>’s</w:t>
      </w:r>
      <w:proofErr w:type="spellEnd"/>
      <w:r w:rsidR="0092418E">
        <w:rPr>
          <w:rFonts w:cstheme="minorHAnsi"/>
        </w:rPr>
        <w:t xml:space="preserve"> </w:t>
      </w:r>
      <w:r w:rsidR="00B9775C">
        <w:rPr>
          <w:rFonts w:cstheme="minorHAnsi"/>
        </w:rPr>
        <w:t xml:space="preserve">Mask R-CNN is </w:t>
      </w:r>
      <w:r w:rsidR="0092418E">
        <w:rPr>
          <w:rFonts w:cstheme="minorHAnsi"/>
        </w:rPr>
        <w:t xml:space="preserve">self-described as </w:t>
      </w:r>
      <w:r w:rsidR="00B9775C">
        <w:rPr>
          <w:rFonts w:cstheme="minorHAnsi"/>
        </w:rPr>
        <w:t xml:space="preserve">“simple to train and </w:t>
      </w:r>
      <w:r w:rsidR="00921346">
        <w:rPr>
          <w:rFonts w:cstheme="minorHAnsi"/>
        </w:rPr>
        <w:t>[</w:t>
      </w:r>
      <w:r w:rsidR="00B9775C">
        <w:rPr>
          <w:rFonts w:cstheme="minorHAnsi"/>
        </w:rPr>
        <w:t>…</w:t>
      </w:r>
      <w:r w:rsidR="00921346">
        <w:rPr>
          <w:rFonts w:cstheme="minorHAnsi"/>
        </w:rPr>
        <w:t>]</w:t>
      </w:r>
      <w:r w:rsidR="00B9775C">
        <w:rPr>
          <w:rFonts w:cstheme="minorHAnsi"/>
        </w:rPr>
        <w:t xml:space="preserve"> easy to generalize to other tasks” </w:t>
      </w:r>
      <w:r w:rsidR="0092418E">
        <w:rPr>
          <w:rFonts w:cstheme="minorHAnsi"/>
        </w:rPr>
        <w:t xml:space="preserve">and is the reason it’s widely used for all types of applications including instance segmentation with leaves. </w:t>
      </w:r>
      <w:r w:rsidR="00C7134A">
        <w:rPr>
          <w:rFonts w:cstheme="minorHAnsi"/>
        </w:rPr>
        <w:t xml:space="preserve">Another improvement of Mask R-CNN compared to its older counterparts is its ability to accurately perform instance segmentation even among overlapping objects. </w:t>
      </w:r>
    </w:p>
    <w:p w14:paraId="65B2BF94" w14:textId="2FF49586" w:rsidR="00813D15" w:rsidRDefault="0092418E" w:rsidP="000D041B">
      <w:pPr>
        <w:rPr>
          <w:rFonts w:cstheme="minorHAnsi"/>
        </w:rPr>
      </w:pPr>
      <w:r>
        <w:rPr>
          <w:rFonts w:cstheme="minorHAnsi"/>
        </w:rPr>
        <w:t xml:space="preserve">Mask R-CNN is an extension of Faster </w:t>
      </w:r>
      <w:r w:rsidR="008D3BB8">
        <w:rPr>
          <w:rFonts w:cstheme="minorHAnsi"/>
        </w:rPr>
        <w:t>R-CNN which is</w:t>
      </w:r>
      <w:r>
        <w:rPr>
          <w:rFonts w:cstheme="minorHAnsi"/>
        </w:rPr>
        <w:t xml:space="preserve"> an extension of Fast R-CNN. Fast R-CNN takes as input an image and object proposals. </w:t>
      </w:r>
      <w:r w:rsidR="00921346">
        <w:rPr>
          <w:rFonts w:cstheme="minorHAnsi"/>
        </w:rPr>
        <w:t xml:space="preserve">The network processes these with convolutional and max pooling layers that produce a feature map. The feature map is used to calculate </w:t>
      </w:r>
      <w:proofErr w:type="spellStart"/>
      <w:r w:rsidR="00921346">
        <w:rPr>
          <w:rFonts w:cstheme="minorHAnsi"/>
        </w:rPr>
        <w:t>softmax</w:t>
      </w:r>
      <w:proofErr w:type="spellEnd"/>
      <w:r w:rsidR="00921346">
        <w:rPr>
          <w:rFonts w:cstheme="minorHAnsi"/>
        </w:rPr>
        <w:t xml:space="preserve"> probability estimates and four numbers that encode refined bounding-box positions for each of the K object classes </w:t>
      </w:r>
      <w:r w:rsidR="00921346">
        <w:rPr>
          <w:rFonts w:cstheme="minorHAnsi"/>
        </w:rPr>
        <w:fldChar w:fldCharType="begin" w:fldLock="1"/>
      </w:r>
      <w:r w:rsidR="00446C3A">
        <w:rPr>
          <w:rFonts w:cstheme="minorHAnsi"/>
        </w:rPr>
        <w:instrText>ADDIN CSL_CITATION {"citationItems":[{"id":"ITEM-1","itemData":{"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 faster than R-CNN, is 213× faster at test-time, and achieves a higher mAP on PASCAL VOC 2012. Compared to SPPnet, Fast R-CNN trains VGG16 3× faster, tests 10× faster, and is more accurate. Fast R-CNN is implemented in Python and C++ (using Caffe) and is available under the open-source MIT License at https: //github.com/rbgirshick/fast-rcnn.","author":[{"dropping-particle":"","family":"Girshick","given":"Ross","non-dropping-particle":"","parse-names":false,"suffix":""}],"id":"ITEM-1","issued":{"date-parts":[["2015"]]},"page":"1440-1448","title":"Fast R-CNN","type":"article"},"uris":["http://www.mendeley.com/documents/?uuid=04a782cc-f70e-3cc6-af46-f70661943991"]}],"mendeley":{"formattedCitation":"[10]","plainTextFormattedCitation":"[10]","previouslyFormattedCitation":"[10]"},"properties":{"noteIndex":0},"schema":"https://github.com/citation-style-language/schema/raw/master/csl-citation.json"}</w:instrText>
      </w:r>
      <w:r w:rsidR="00921346">
        <w:rPr>
          <w:rFonts w:cstheme="minorHAnsi"/>
        </w:rPr>
        <w:fldChar w:fldCharType="separate"/>
      </w:r>
      <w:r w:rsidR="00446C3A" w:rsidRPr="00446C3A">
        <w:rPr>
          <w:rFonts w:cstheme="minorHAnsi"/>
          <w:noProof/>
        </w:rPr>
        <w:t>[10]</w:t>
      </w:r>
      <w:r w:rsidR="00921346">
        <w:rPr>
          <w:rFonts w:cstheme="minorHAnsi"/>
        </w:rPr>
        <w:fldChar w:fldCharType="end"/>
      </w:r>
      <w:r w:rsidR="00921346">
        <w:rPr>
          <w:rFonts w:cstheme="minorHAnsi"/>
        </w:rPr>
        <w:t xml:space="preserve">. Faster R-CNN attaches a “Region Proposal Network”(RPN) before the Fast R-CNN architecture which reduces the number of object proposals and quickens the model </w:t>
      </w:r>
      <w:r w:rsidR="00921346">
        <w:rPr>
          <w:rFonts w:cstheme="minorHAnsi"/>
        </w:rPr>
        <w:fldChar w:fldCharType="begin" w:fldLock="1"/>
      </w:r>
      <w:r w:rsidR="00446C3A">
        <w:rPr>
          <w:rFonts w:cstheme="minorHAnsi"/>
        </w:rPr>
        <w:instrText>ADDIN CSL_CITATION {"citationItems":[{"id":"ITEM-1","itemData":{"abstract":"State-of-the-art object detection networks depend on region proposal algorithms to hypothesize object locations. Advances like SPPnet [7] and Fast R-CNN [5]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convolutional network that simultaneously predicts object bounds and ob-jectness scores at each position. RPNs are trained end-to-end to generate high-quality region proposals, which are used by Fast R-CNN for detection. With a simple alternating optimization, RPN and Fast R-CNN can be trained to share convolutional features. For the very deep VGG-16 model [19], our detection system has a frame rate of 5fps (including all steps) on a GPU, while achieving state-of-the-art object detection accuracy on PASCAL VOC 2007 (73.2% mAP) and 2012 (70.4% mAP) using 300 proposals per image. Code is available at https://github.com/ShaoqingRen/faster_rcnn.","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Advances in Neural Information Processing Systems","id":"ITEM-1","issued":{"date-parts":[["2015"]]},"title":"Faster R-CNN: Towards Real-Time Object Detection with Region Proposal Networks","type":"article-journal","volume":"28"},"uris":["http://www.mendeley.com/documents/?uuid=5fbc3563-502c-3df3-ac1c-32697324f512"]}],"mendeley":{"formattedCitation":"[11]","plainTextFormattedCitation":"[11]","previouslyFormattedCitation":"[11]"},"properties":{"noteIndex":0},"schema":"https://github.com/citation-style-language/schema/raw/master/csl-citation.json"}</w:instrText>
      </w:r>
      <w:r w:rsidR="00921346">
        <w:rPr>
          <w:rFonts w:cstheme="minorHAnsi"/>
        </w:rPr>
        <w:fldChar w:fldCharType="separate"/>
      </w:r>
      <w:r w:rsidR="00446C3A" w:rsidRPr="00446C3A">
        <w:rPr>
          <w:rFonts w:cstheme="minorHAnsi"/>
          <w:noProof/>
        </w:rPr>
        <w:t>[11]</w:t>
      </w:r>
      <w:r w:rsidR="00921346">
        <w:rPr>
          <w:rFonts w:cstheme="minorHAnsi"/>
        </w:rPr>
        <w:fldChar w:fldCharType="end"/>
      </w:r>
      <w:r w:rsidR="00921346">
        <w:rPr>
          <w:rFonts w:cstheme="minorHAnsi"/>
        </w:rPr>
        <w:t xml:space="preserve">. Mask R-CNN leaves the RPN intact but adds a parallel process along with </w:t>
      </w:r>
      <w:r w:rsidR="00FE0AE7">
        <w:rPr>
          <w:rFonts w:cstheme="minorHAnsi"/>
        </w:rPr>
        <w:t xml:space="preserve">the </w:t>
      </w:r>
      <w:r w:rsidR="00921346">
        <w:rPr>
          <w:rFonts w:cstheme="minorHAnsi"/>
        </w:rPr>
        <w:t>Fast R-CNN</w:t>
      </w:r>
      <w:r w:rsidR="00FE0AE7">
        <w:rPr>
          <w:rFonts w:cstheme="minorHAnsi"/>
        </w:rPr>
        <w:t xml:space="preserve"> architecture</w:t>
      </w:r>
      <w:r w:rsidR="00921346">
        <w:rPr>
          <w:rFonts w:cstheme="minorHAnsi"/>
        </w:rPr>
        <w:t>.</w:t>
      </w:r>
      <w:r w:rsidR="00580E06">
        <w:rPr>
          <w:rFonts w:cstheme="minorHAnsi"/>
        </w:rPr>
        <w:t xml:space="preserve"> The parallel process </w:t>
      </w:r>
      <w:r w:rsidR="00FE0AE7">
        <w:rPr>
          <w:rFonts w:cstheme="minorHAnsi"/>
        </w:rPr>
        <w:t xml:space="preserve">outputs a binary mask </w:t>
      </w:r>
      <w:r w:rsidR="00580E06">
        <w:rPr>
          <w:rFonts w:cstheme="minorHAnsi"/>
        </w:rPr>
        <w:t xml:space="preserve">prediction </w:t>
      </w:r>
      <w:r w:rsidR="00FE0AE7">
        <w:rPr>
          <w:rFonts w:cstheme="minorHAnsi"/>
        </w:rPr>
        <w:t xml:space="preserve">for each region of interest along Fast R-CNN </w:t>
      </w:r>
      <w:r w:rsidR="00FE0AE7">
        <w:rPr>
          <w:rFonts w:cstheme="minorHAnsi"/>
        </w:rPr>
        <w:fldChar w:fldCharType="begin" w:fldLock="1"/>
      </w:r>
      <w:r w:rsidR="00446C3A">
        <w:rPr>
          <w:rFonts w:cstheme="minorHAnsi"/>
        </w:rPr>
        <w:instrText>ADDIN CSL_CITATION {"citationItems":[{"id":"ITEM-1","itemData":{"DOI":"10.1109/TPAMI.2018.2844175","ISSN":"19393539","PMID":"29994331","abstract":"We present a conceptually simple, flexible, and general framework for object\ninstance segmentation. Our approach efficiently detects objects in an image\nwhile simultaneously generating a high-quality segmentation mask for each\ninstance. The method, called Mask R-CNN, extends Faster R-CNN by adding a\nbranch for predicting an object mask in parallel with the existing branch for\nbounding box recognition. Mask R-CNN is simple to train and adds only a small\noverhead to Faster R-CNN, running at 5 fps. Moreover, Mask R-CNN is easy to\ngeneralize to other tasks, e.g., allowing us to estimate human poses in the\nsame framework. We show top results in all three tracks of the COCO suite of\nchallenges, including instance segmentation, bounding-box object detection, and\nperson keypoint detection. Without bells and whistles, Mask R-CNN outperforms\nall existing, single-model entries on every task, including the COCO 2016\nchallenge winners. We hope our simple and effective approach will serve as a\nsolid baseline and help ease future research in instance-level recognition.\nCode has been made available at: https://github.com/facebookresearch/Detectron","author":[{"dropping-particle":"","family":"He","given":"Kaiming","non-dropping-particle":"","parse-names":false,"suffix":""},{"dropping-particle":"","family":"Gkioxari","given":"Georgia","non-dropping-particle":"","parse-names":false,"suffix":""},{"dropping-particle":"","family":"Dollár","given":"Piotr","non-dropping-particle":"","parse-names":false,"suffix":""},{"dropping-particle":"","family":"Girshick","given":"Ross","non-dropping-particle":"","parse-names":false,"suffix":""}],"container-title":"IEEE Transactions on Pattern Analysis and Machine Intelligence","id":"ITEM-1","issue":"2","issued":{"date-parts":[["2017","3","20"]]},"page":"386-397","publisher":"IEEE Computer Society","title":"Mask R-CNN","type":"article-journal","volume":"42"},"uris":["http://www.mendeley.com/documents/?uuid=6f182d0a-80eb-3be7-a674-dd309b645dce"]}],"mendeley":{"formattedCitation":"[12]","plainTextFormattedCitation":"[12]","previouslyFormattedCitation":"[12]"},"properties":{"noteIndex":0},"schema":"https://github.com/citation-style-language/schema/raw/master/csl-citation.json"}</w:instrText>
      </w:r>
      <w:r w:rsidR="00FE0AE7">
        <w:rPr>
          <w:rFonts w:cstheme="minorHAnsi"/>
        </w:rPr>
        <w:fldChar w:fldCharType="separate"/>
      </w:r>
      <w:r w:rsidR="00446C3A" w:rsidRPr="00446C3A">
        <w:rPr>
          <w:rFonts w:cstheme="minorHAnsi"/>
          <w:noProof/>
        </w:rPr>
        <w:t>[12]</w:t>
      </w:r>
      <w:r w:rsidR="00FE0AE7">
        <w:rPr>
          <w:rFonts w:cstheme="minorHAnsi"/>
        </w:rPr>
        <w:fldChar w:fldCharType="end"/>
      </w:r>
      <w:r w:rsidR="00FE0AE7">
        <w:rPr>
          <w:rFonts w:cstheme="minorHAnsi"/>
        </w:rPr>
        <w:t>.</w:t>
      </w:r>
      <w:r w:rsidR="00921346">
        <w:rPr>
          <w:rFonts w:cstheme="minorHAnsi"/>
        </w:rPr>
        <w:t xml:space="preserve"> </w:t>
      </w:r>
    </w:p>
    <w:p w14:paraId="1A91C803" w14:textId="77777777" w:rsidR="004016C2" w:rsidRDefault="004016C2" w:rsidP="000D041B">
      <w:pPr>
        <w:rPr>
          <w:rFonts w:cstheme="minorHAnsi"/>
        </w:rPr>
      </w:pPr>
    </w:p>
    <w:p w14:paraId="171BA8D1" w14:textId="269CCBAA" w:rsidR="004016C2" w:rsidRDefault="004016C2" w:rsidP="000D041B">
      <w:pPr>
        <w:rPr>
          <w:rFonts w:cstheme="minorHAnsi"/>
        </w:rPr>
      </w:pPr>
      <w:r>
        <w:rPr>
          <w:rFonts w:cstheme="minorHAnsi"/>
        </w:rPr>
        <w:t>Use instead???:</w:t>
      </w:r>
    </w:p>
    <w:p w14:paraId="2E3D01B3" w14:textId="78044A7C" w:rsidR="004016C2" w:rsidRPr="00801C79" w:rsidRDefault="004016C2" w:rsidP="000D041B">
      <w:r>
        <w:t>Mask R-CNN includes three functional branches of classification, bounding-box (</w:t>
      </w:r>
      <w:proofErr w:type="spellStart"/>
      <w:r>
        <w:t>bbox</w:t>
      </w:r>
      <w:proofErr w:type="spellEnd"/>
      <w:r>
        <w:t xml:space="preserve">) regression and mask branches, and the instance segmentation process is as follows. Firstly, input one image into a base conv-net to obtain the feature maps. Secondly, a Region Proposal Network (RPN) recommends a set of Regions of Interest (ROIs) that may include instances base on the feature maps. Thirdly, realign each ROI feature through a </w:t>
      </w:r>
      <w:proofErr w:type="spellStart"/>
      <w:r>
        <w:t>ROIAlign</w:t>
      </w:r>
      <w:proofErr w:type="spellEnd"/>
      <w:r>
        <w:t xml:space="preserve"> layer. Finally, predict the object category, box location and binary mask (indicates each pixel as target or background) for each ROI in parallel.</w:t>
      </w:r>
      <w:r>
        <w:fldChar w:fldCharType="begin" w:fldLock="1"/>
      </w:r>
      <w:r>
        <w:instrText>ADDIN CSL_CITATION {"citationItems":[{"id":"ITEM-1","itemData":{"DOI":"10.1109/SCIS-ISIS.2018.00038","ISBN":"9781538626337","abstract":"Accurately extracting the shape and number of leaves is a hot topic in plant phenotype studies recently. Traditional statistical methods could not handle the problems when very small-shaped leaves or large number of leaves with heavily overlapping appear in the images. This study proposes to adopt the excellent object detection and segmentation algorithm, named as Mask R-CNN, in the exploration of leaf instance segmentation and counting, and then evaluates the effectiveness of the algorithm on the Leaf Segmentation Challenge (LSC) datasets from CVPPP 2017 organizers using the metrics of Average Precision (AP), Symmetric Best Dice (SBD), Difference in Count (DiC) and the absolute value of DiC (|DiC|). The outstanding results for leaf instance segmentation and counting show that the object detection and segmentation algorithms with deep convolutional networks may be promising tools for the plant phenotype studies.","author":[{"dropping-particle":"","family":"Xu","given":"Lele","non-dropping-particle":"","parse-names":false,"suffix":""},{"dropping-particle":"","family":"Li","given":"Ye","non-dropping-particle":"","parse-names":false,"suffix":""},{"dropping-particle":"","family":"Sun","given":"Yuanyuan","non-dropping-particle":"","parse-names":false,"suffix":""},{"dropping-particle":"","family":"Song","given":"Lei","non-dropping-particle":"","parse-names":false,"suffix":""},{"dropping-particle":"","family":"Jin","given":"Shan","non-dropping-particle":"","parse-names":false,"suffix":""}],"container-title":"Proceedings - 2018 Joint 10th International Conference on Soft Computing and Intelligent Systems and 19th International Symposium on Advanced Intelligent Systems, SCIS-ISIS 2018","id":"ITEM-1","issued":{"date-parts":[["2018","7","2"]]},"page":"180-185","publisher":"Institute of Electrical and Electronics Engineers Inc.","title":"Leaf instance segmentation and counting based on deep object detection and segmentation networks","type":"article-journal"},"uris":["http://www.mendeley.com/documents/?uuid=faeba32a-8a9c-3f71-9e2e-c78722f29b5e"]}],"mendeley":{"formattedCitation":"[7]","plainTextFormattedCitation":"[7]","previouslyFormattedCitation":"[7]"},"properties":{"noteIndex":0},"schema":"https://github.com/citation-style-language/schema/raw/master/csl-citation.json"}</w:instrText>
      </w:r>
      <w:r>
        <w:fldChar w:fldCharType="separate"/>
      </w:r>
      <w:r w:rsidRPr="00446C3A">
        <w:rPr>
          <w:noProof/>
        </w:rPr>
        <w:t>[7]</w:t>
      </w:r>
      <w:r>
        <w:fldChar w:fldCharType="end"/>
      </w:r>
    </w:p>
    <w:p w14:paraId="0D895663" w14:textId="46CC878F" w:rsidR="00801C79" w:rsidRDefault="00801C79" w:rsidP="00801C79">
      <w:pPr>
        <w:keepNext/>
        <w:jc w:val="center"/>
      </w:pPr>
      <w:r w:rsidRPr="006553E4">
        <w:rPr>
          <w:rFonts w:cstheme="minorHAnsi"/>
          <w:noProof/>
        </w:rPr>
        <w:drawing>
          <wp:inline distT="0" distB="0" distL="0" distR="0" wp14:anchorId="2F7949A6" wp14:editId="5B0B30D5">
            <wp:extent cx="4131129" cy="1656475"/>
            <wp:effectExtent l="0" t="0" r="3175" b="1270"/>
            <wp:docPr id="2048557694" name="Picture 1" descr="A picture containing tex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57694" name="Picture 1" descr="A picture containing text, screenshot, diagram&#10;&#10;Description automatically generated"/>
                    <pic:cNvPicPr/>
                  </pic:nvPicPr>
                  <pic:blipFill>
                    <a:blip r:embed="rId15"/>
                    <a:stretch>
                      <a:fillRect/>
                    </a:stretch>
                  </pic:blipFill>
                  <pic:spPr>
                    <a:xfrm>
                      <a:off x="0" y="0"/>
                      <a:ext cx="4139812" cy="1659957"/>
                    </a:xfrm>
                    <a:prstGeom prst="rect">
                      <a:avLst/>
                    </a:prstGeom>
                  </pic:spPr>
                </pic:pic>
              </a:graphicData>
            </a:graphic>
          </wp:inline>
        </w:drawing>
      </w:r>
    </w:p>
    <w:p w14:paraId="46FC64CA" w14:textId="20DDFAE5" w:rsidR="00813D15" w:rsidRPr="00801C79" w:rsidRDefault="00801C79" w:rsidP="00801C79">
      <w:pPr>
        <w:pStyle w:val="Caption"/>
        <w:jc w:val="center"/>
        <w:rPr>
          <w:rFonts w:cstheme="minorHAnsi"/>
        </w:rPr>
      </w:pPr>
      <w:r w:rsidRPr="00801C79">
        <w:t xml:space="preserve">Figure </w:t>
      </w:r>
      <w:fldSimple w:instr=" SEQ Figure \* ARABIC ">
        <w:r w:rsidR="00D40169">
          <w:rPr>
            <w:noProof/>
          </w:rPr>
          <w:t>2</w:t>
        </w:r>
      </w:fldSimple>
      <w:r w:rsidRPr="00801C79">
        <w:t xml:space="preserve">.  Fast R-CNN Architecture </w:t>
      </w:r>
      <w:r w:rsidRPr="00801C79">
        <w:fldChar w:fldCharType="begin" w:fldLock="1"/>
      </w:r>
      <w:r w:rsidR="00E91110">
        <w:instrText>ADDIN CSL_CITATION {"citationItems":[{"id":"ITEM-1","itemData":{"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 faster than R-CNN, is 213× faster at test-time, and achieves a higher mAP on PASCAL VOC 2012. Compared to SPPnet, Fast R-CNN trains VGG16 3× faster, tests 10× faster, and is more accurate. Fast R-CNN is implemented in Python and C++ (using Caffe) and is available under the open-source MIT License at https: //github.com/rbgirshick/fast-rcnn.","author":[{"dropping-particle":"","family":"Girshick","given":"Ross","non-dropping-particle":"","parse-names":false,"suffix":""}],"id":"ITEM-1","issued":{"date-parts":[["2015"]]},"page":"1440-1448","title":"Fast R-CNN","type":"article"},"uris":["http://www.mendeley.com/documents/?uuid=04a782cc-f70e-3cc6-af46-f70661943991"]}],"mendeley":{"formattedCitation":"[10]","plainTextFormattedCitation":"[10]","previouslyFormattedCitation":"[10]"},"properties":{"noteIndex":0},"schema":"https://github.com/citation-style-language/schema/raw/master/csl-citation.json"}</w:instrText>
      </w:r>
      <w:r w:rsidRPr="00801C79">
        <w:fldChar w:fldCharType="separate"/>
      </w:r>
      <w:r w:rsidRPr="00801C79">
        <w:rPr>
          <w:noProof/>
        </w:rPr>
        <w:t>[10]</w:t>
      </w:r>
      <w:r w:rsidRPr="00801C79">
        <w:fldChar w:fldCharType="end"/>
      </w:r>
      <w:r w:rsidRPr="00801C79">
        <w:rPr>
          <w:rFonts w:cstheme="minorHAnsi"/>
          <w:noProof/>
        </w:rPr>
        <w:t xml:space="preserve"> </w:t>
      </w:r>
    </w:p>
    <w:p w14:paraId="4F0EF3F5" w14:textId="66945ED9" w:rsidR="00801C79" w:rsidRDefault="00801C79" w:rsidP="00801C79">
      <w:pPr>
        <w:keepNext/>
      </w:pPr>
      <w:r w:rsidRPr="00580E06">
        <w:rPr>
          <w:rFonts w:cstheme="minorHAnsi"/>
          <w:noProof/>
        </w:rPr>
        <w:lastRenderedPageBreak/>
        <w:drawing>
          <wp:inline distT="0" distB="0" distL="0" distR="0" wp14:anchorId="6507A9C2" wp14:editId="7E5942C5">
            <wp:extent cx="5943600" cy="1873250"/>
            <wp:effectExtent l="0" t="0" r="0" b="0"/>
            <wp:docPr id="1561942492" name="Picture 1" descr="A picture containing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942492" name="Picture 1" descr="A picture containing diagram, text&#10;&#10;Description automatically generated"/>
                    <pic:cNvPicPr/>
                  </pic:nvPicPr>
                  <pic:blipFill>
                    <a:blip r:embed="rId16"/>
                    <a:stretch>
                      <a:fillRect/>
                    </a:stretch>
                  </pic:blipFill>
                  <pic:spPr>
                    <a:xfrm>
                      <a:off x="0" y="0"/>
                      <a:ext cx="5943600" cy="1873250"/>
                    </a:xfrm>
                    <a:prstGeom prst="rect">
                      <a:avLst/>
                    </a:prstGeom>
                  </pic:spPr>
                </pic:pic>
              </a:graphicData>
            </a:graphic>
          </wp:inline>
        </w:drawing>
      </w:r>
    </w:p>
    <w:p w14:paraId="6A0DC383" w14:textId="035E6DD4" w:rsidR="00580E06" w:rsidRDefault="00801C79" w:rsidP="00801C79">
      <w:pPr>
        <w:pStyle w:val="Caption"/>
        <w:jc w:val="center"/>
        <w:rPr>
          <w:rFonts w:cstheme="minorHAnsi"/>
        </w:rPr>
      </w:pPr>
      <w:r>
        <w:t xml:space="preserve">Figure </w:t>
      </w:r>
      <w:fldSimple w:instr=" SEQ Figure \* ARABIC ">
        <w:r w:rsidR="00D40169">
          <w:rPr>
            <w:noProof/>
          </w:rPr>
          <w:t>3</w:t>
        </w:r>
      </w:fldSimple>
      <w:r>
        <w:t xml:space="preserve">.  </w:t>
      </w:r>
      <w:r w:rsidRPr="000709C8">
        <w:t>Mask R-CNN Architecture</w:t>
      </w:r>
      <w:r w:rsidR="00E91110">
        <w:t xml:space="preserve"> </w:t>
      </w:r>
      <w:r w:rsidR="00E91110">
        <w:rPr>
          <w:b w:val="0"/>
          <w:bCs w:val="0"/>
        </w:rPr>
        <w:fldChar w:fldCharType="begin" w:fldLock="1"/>
      </w:r>
      <w:r w:rsidR="00E91110">
        <w:instrText>ADDIN CSL_CITATION {"citationItems":[{"id":"ITEM-1","itemData":{"DOI":"10.1109/SCIS-ISIS.2018.00038","ISBN":"9781538626337","abstract":"Accurately extracting the shape and number of leaves is a hot topic in plant phenotype studies recently. Traditional statistical methods could not handle the problems when very small-shaped leaves or large number of leaves with heavily overlapping appear in the images. This study proposes to adopt the excellent object detection and segmentation algorithm, named as Mask R-CNN, in the exploration of leaf instance segmentation and counting, and then evaluates the effectiveness of the algorithm on the Leaf Segmentation Challenge (LSC) datasets from CVPPP 2017 organizers using the metrics of Average Precision (AP), Symmetric Best Dice (SBD), Difference in Count (DiC) and the absolute value of DiC (|DiC|). The outstanding results for leaf instance segmentation and counting show that the object detection and segmentation algorithms with deep convolutional networks may be promising tools for the plant phenotype studies.","author":[{"dropping-particle":"","family":"Xu","given":"Lele","non-dropping-particle":"","parse-names":false,"suffix":""},{"dropping-particle":"","family":"Li","given":"Ye","non-dropping-particle":"","parse-names":false,"suffix":""},{"dropping-particle":"","family":"Sun","given":"Yuanyuan","non-dropping-particle":"","parse-names":false,"suffix":""},{"dropping-particle":"","family":"Song","given":"Lei","non-dropping-particle":"","parse-names":false,"suffix":""},{"dropping-particle":"","family":"Jin","given":"Shan","non-dropping-particle":"","parse-names":false,"suffix":""}],"container-title":"Proceedings - 2018 Joint 10th International Conference on Soft Computing and Intelligent Systems and 19th International Symposium on Advanced Intelligent Systems, SCIS-ISIS 2018","id":"ITEM-1","issued":{"date-parts":[["2018","7","2"]]},"page":"180-185","publisher":"Institute of Electrical and Electronics Engineers Inc.","title":"Leaf instance segmentation and counting based on deep object detection and segmentation networks","type":"article-journal"},"uris":["http://www.mendeley.com/documents/?uuid=faeba32a-8a9c-3f71-9e2e-c78722f29b5e"]}],"mendeley":{"formattedCitation":"[7]","plainTextFormattedCitation":"[7]","previouslyFormattedCitation":"[7]"},"properties":{"noteIndex":0},"schema":"https://github.com/citation-style-language/schema/raw/master/csl-citation.json"}</w:instrText>
      </w:r>
      <w:r w:rsidR="00E91110">
        <w:rPr>
          <w:b w:val="0"/>
          <w:bCs w:val="0"/>
        </w:rPr>
        <w:fldChar w:fldCharType="separate"/>
      </w:r>
      <w:r w:rsidR="00E91110" w:rsidRPr="00446C3A">
        <w:rPr>
          <w:noProof/>
        </w:rPr>
        <w:t>[7]</w:t>
      </w:r>
      <w:r w:rsidR="00E91110">
        <w:rPr>
          <w:b w:val="0"/>
          <w:bCs w:val="0"/>
        </w:rPr>
        <w:fldChar w:fldCharType="end"/>
      </w:r>
    </w:p>
    <w:p w14:paraId="78CCA428" w14:textId="1316091A" w:rsidR="00446C3A" w:rsidRDefault="00FE0AE7" w:rsidP="00C57796">
      <w:pPr>
        <w:rPr>
          <w:rFonts w:ascii="Calibri" w:hAnsi="Calibri" w:cs="Calibri"/>
          <w:noProof/>
          <w:szCs w:val="24"/>
        </w:rPr>
      </w:pPr>
      <w:r>
        <w:rPr>
          <w:rFonts w:cstheme="minorHAnsi"/>
        </w:rPr>
        <w:t xml:space="preserve">This architecture is applied to plant and leaf instance segmentation in the three following papers. </w:t>
      </w:r>
      <w:r w:rsidR="00356494">
        <w:rPr>
          <w:rFonts w:cstheme="minorHAnsi"/>
        </w:rPr>
        <w:t xml:space="preserve">L. Xu et al </w:t>
      </w:r>
      <w:r w:rsidR="000362C0">
        <w:rPr>
          <w:rFonts w:cstheme="minorHAnsi"/>
        </w:rPr>
        <w:t xml:space="preserve">tested different extensions of Mask R-CNN and trained the models to segment and count the number of leaves. The resulting model was able to accurately count leaves, even when overlapping, when feeding the model top view photos of individual round-leafed plants </w:t>
      </w:r>
      <w:r w:rsidR="00356494">
        <w:rPr>
          <w:rFonts w:cstheme="minorHAnsi"/>
        </w:rPr>
        <w:fldChar w:fldCharType="begin" w:fldLock="1"/>
      </w:r>
      <w:r w:rsidR="00446C3A">
        <w:rPr>
          <w:rFonts w:cstheme="minorHAnsi"/>
        </w:rPr>
        <w:instrText>ADDIN CSL_CITATION {"citationItems":[{"id":"ITEM-1","itemData":{"DOI":"10.1109/SCIS-ISIS.2018.00038","ISBN":"9781538626337","abstract":"Accurately extracting the shape and number of leaves is a hot topic in plant phenotype studies recently. Traditional statistical methods could not handle the problems when very small-shaped leaves or large number of leaves with heavily overlapping appear in the images. This study proposes to adopt the excellent object detection and segmentation algorithm, named as Mask R-CNN, in the exploration of leaf instance segmentation and counting, and then evaluates the effectiveness of the algorithm on the Leaf Segmentation Challenge (LSC) datasets from CVPPP 2017 organizers using the metrics of Average Precision (AP), Symmetric Best Dice (SBD), Difference in Count (DiC) and the absolute value of DiC (|DiC|). The outstanding results for leaf instance segmentation and counting show that the object detection and segmentation algorithms with deep convolutional networks may be promising tools for the plant phenotype studies.","author":[{"dropping-particle":"","family":"Xu","given":"Lele","non-dropping-particle":"","parse-names":false,"suffix":""},{"dropping-particle":"","family":"Li","given":"Ye","non-dropping-particle":"","parse-names":false,"suffix":""},{"dropping-particle":"","family":"Sun","given":"Yuanyuan","non-dropping-particle":"","parse-names":false,"suffix":""},{"dropping-particle":"","family":"Song","given":"Lei","non-dropping-particle":"","parse-names":false,"suffix":""},{"dropping-particle":"","family":"Jin","given":"Shan","non-dropping-particle":"","parse-names":false,"suffix":""}],"container-title":"Proceedings - 2018 Joint 10th International Conference on Soft Computing and Intelligent Systems and 19th International Symposium on Advanced Intelligent Systems, SCIS-ISIS 2018","id":"ITEM-1","issued":{"date-parts":[["2018","7","2"]]},"page":"180-185","publisher":"Institute of Electrical and Electronics Engineers Inc.","title":"Leaf instance segmentation and counting based on deep object detection and segmentation networks","type":"article-journal"},"uris":["http://www.mendeley.com/documents/?uuid=faeba32a-8a9c-3f71-9e2e-c78722f29b5e"]}],"mendeley":{"formattedCitation":"[7]","plainTextFormattedCitation":"[7]","previouslyFormattedCitation":"[7]"},"properties":{"noteIndex":0},"schema":"https://github.com/citation-style-language/schema/raw/master/csl-citation.json"}</w:instrText>
      </w:r>
      <w:r w:rsidR="00356494">
        <w:rPr>
          <w:rFonts w:cstheme="minorHAnsi"/>
        </w:rPr>
        <w:fldChar w:fldCharType="separate"/>
      </w:r>
      <w:r w:rsidR="00446C3A" w:rsidRPr="00446C3A">
        <w:rPr>
          <w:rFonts w:cstheme="minorHAnsi"/>
          <w:noProof/>
        </w:rPr>
        <w:t>[7]</w:t>
      </w:r>
      <w:r w:rsidR="00356494">
        <w:rPr>
          <w:rFonts w:cstheme="minorHAnsi"/>
        </w:rPr>
        <w:fldChar w:fldCharType="end"/>
      </w:r>
      <w:r>
        <w:rPr>
          <w:rFonts w:cstheme="minorHAnsi"/>
        </w:rPr>
        <w:t>.</w:t>
      </w:r>
      <w:r w:rsidR="00446C3A">
        <w:rPr>
          <w:rFonts w:cstheme="minorHAnsi"/>
        </w:rPr>
        <w:t xml:space="preserve"> </w:t>
      </w:r>
      <w:r w:rsidR="004A6308">
        <w:rPr>
          <w:rFonts w:ascii="Calibri" w:hAnsi="Calibri" w:cs="Calibri"/>
          <w:noProof/>
          <w:szCs w:val="24"/>
        </w:rPr>
        <w:t>J. Schrader et al</w:t>
      </w:r>
      <w:r w:rsidR="00446C3A">
        <w:rPr>
          <w:rFonts w:ascii="Calibri" w:hAnsi="Calibri" w:cs="Calibri"/>
          <w:noProof/>
          <w:szCs w:val="24"/>
        </w:rPr>
        <w:t xml:space="preserve"> developed </w:t>
      </w:r>
      <w:r w:rsidR="0081301B">
        <w:rPr>
          <w:rFonts w:ascii="Calibri" w:hAnsi="Calibri" w:cs="Calibri"/>
          <w:noProof/>
          <w:szCs w:val="24"/>
        </w:rPr>
        <w:t>an android application that obtains the leaf size via instance segmentation with Mask R-CNN after placing picked leaves on a solid background</w:t>
      </w:r>
      <w:r w:rsidR="004A6308">
        <w:rPr>
          <w:rFonts w:ascii="Calibri" w:hAnsi="Calibri" w:cs="Calibri"/>
          <w:noProof/>
          <w:szCs w:val="24"/>
        </w:rPr>
        <w:t xml:space="preserve"> </w:t>
      </w:r>
      <w:r w:rsidR="004A6308">
        <w:rPr>
          <w:rFonts w:ascii="Calibri" w:hAnsi="Calibri" w:cs="Calibri"/>
          <w:noProof/>
          <w:szCs w:val="24"/>
        </w:rPr>
        <w:fldChar w:fldCharType="begin" w:fldLock="1"/>
      </w:r>
      <w:r w:rsidR="00356494">
        <w:rPr>
          <w:rFonts w:ascii="Calibri" w:hAnsi="Calibri" w:cs="Calibri"/>
          <w:noProof/>
          <w:szCs w:val="24"/>
        </w:rPr>
        <w:instrText>ADDIN CSL_CITATION {"citationItems":[{"id":"ITEM-1","itemData":{"DOI":"10.1002/ECE3.3485","ISSN":"20457758","abstract":"The use of plant functional traits has become increasingly popular in ecological studies because plant functional traits help to understand key ecological processes in plant species and communities. This also includes changes in diversity, inter- and intraspecific interactions, and relationships of species at different spatiotemporal scales. Leaf traits are among the most important traits as they describe key dimensions of a plant's life history strategy. Further, leaf area is a key parameter with relevance for other traits such as specific leaf area, which in turn correlates with leaf chemical composition, photosynthetic rate, leaf longevity, and carbon investment. Measuring leaf area usually involves the use of scanners and commercial software and can be difficult under field conditions. We present Leaf-IT, a new smartphone application for measuring leaf area and other trait-related areas. Leaf-IT is free, designed for scientific purposes, and runs on Android 4 or higher. We tested the precision and accuracy using objects with standardized area and compared the area measurements of real leaves with the well-established, commercial software WinFOLIA using the Altman–Bland method. Area measurements of standardized objects show that Leaf-IT measures area with high accuracy and precision. Area measurements with Leaf-IT of real leaves are comparable to those of WinFOLIA. Leaf-IT is an easy-to-use application running on a wide range of smartphones. That increases the portability and use of Leaf-IT and makes it possible to measure leaf area under field conditions typical for remote locations. Its high accuracy and precision are similar to WinFOLIA. Currently, its main limitation is margin detection of damaged leaves or complex leaf morphologies.","author":[{"dropping-particle":"","family":"Schrader","given":"Julian","non-dropping-particle":"","parse-names":false,"suffix":""},{"dropping-particle":"","family":"Pillar","given":"Giso","non-dropping-particle":"","parse-names":false,"suffix":""},{"dropping-particle":"","family":"Kreft","given":"Holger","non-dropping-particle":"","parse-names":false,"suffix":""}],"container-title":"Ecology and Evolution","id":"ITEM-1","issue":"22","issued":{"date-parts":[["2017","11","1"]]},"page":"9731-9738","publisher":"John Wiley and Sons Ltd","title":"Leaf-IT: An Android application for measuring leaf area","type":"article-journal","volume":"7"},"uris":["http://www.mendeley.com/documents/?uuid=1342fcad-798a-3381-92da-549fb8aa88fd"]}],"mendeley":{"formattedCitation":"[4]","plainTextFormattedCitation":"[4]","previouslyFormattedCitation":"[4]"},"properties":{"noteIndex":0},"schema":"https://github.com/citation-style-language/schema/raw/master/csl-citation.json"}</w:instrText>
      </w:r>
      <w:r w:rsidR="004A6308">
        <w:rPr>
          <w:rFonts w:ascii="Calibri" w:hAnsi="Calibri" w:cs="Calibri"/>
          <w:noProof/>
          <w:szCs w:val="24"/>
        </w:rPr>
        <w:fldChar w:fldCharType="separate"/>
      </w:r>
      <w:r w:rsidR="004A6308" w:rsidRPr="004A6308">
        <w:rPr>
          <w:rFonts w:ascii="Calibri" w:hAnsi="Calibri" w:cs="Calibri"/>
          <w:noProof/>
          <w:szCs w:val="24"/>
        </w:rPr>
        <w:t>[4]</w:t>
      </w:r>
      <w:r w:rsidR="004A6308">
        <w:rPr>
          <w:rFonts w:ascii="Calibri" w:hAnsi="Calibri" w:cs="Calibri"/>
          <w:noProof/>
          <w:szCs w:val="24"/>
        </w:rPr>
        <w:fldChar w:fldCharType="end"/>
      </w:r>
      <w:r>
        <w:rPr>
          <w:rFonts w:ascii="Calibri" w:hAnsi="Calibri" w:cs="Calibri"/>
          <w:noProof/>
          <w:szCs w:val="24"/>
        </w:rPr>
        <w:t>.</w:t>
      </w:r>
      <w:r w:rsidR="0081301B">
        <w:rPr>
          <w:rFonts w:ascii="Calibri" w:hAnsi="Calibri" w:cs="Calibri"/>
          <w:noProof/>
          <w:szCs w:val="24"/>
        </w:rPr>
        <w:t xml:space="preserve"> </w:t>
      </w:r>
      <w:r w:rsidR="00446C3A">
        <w:rPr>
          <w:rFonts w:ascii="Calibri" w:hAnsi="Calibri" w:cs="Calibri"/>
          <w:noProof/>
          <w:szCs w:val="24"/>
        </w:rPr>
        <w:t xml:space="preserve">J Champ et al </w:t>
      </w:r>
      <w:r w:rsidR="00AD4AEC">
        <w:rPr>
          <w:rFonts w:ascii="Calibri" w:hAnsi="Calibri" w:cs="Calibri"/>
          <w:noProof/>
          <w:szCs w:val="24"/>
        </w:rPr>
        <w:t>extended Mask R-CNN for the fin</w:t>
      </w:r>
      <w:r w:rsidR="00ED7623">
        <w:rPr>
          <w:rFonts w:ascii="Calibri" w:hAnsi="Calibri" w:cs="Calibri"/>
          <w:noProof/>
          <w:szCs w:val="24"/>
        </w:rPr>
        <w:t>e</w:t>
      </w:r>
      <w:r w:rsidR="00AD4AEC">
        <w:rPr>
          <w:rFonts w:ascii="Calibri" w:hAnsi="Calibri" w:cs="Calibri"/>
          <w:noProof/>
          <w:szCs w:val="24"/>
        </w:rPr>
        <w:t xml:space="preserve"> detection and segmentation of weeds and crops</w:t>
      </w:r>
      <w:r w:rsidR="00446C3A">
        <w:rPr>
          <w:rFonts w:ascii="Calibri" w:hAnsi="Calibri" w:cs="Calibri"/>
          <w:noProof/>
          <w:szCs w:val="24"/>
        </w:rPr>
        <w:t xml:space="preserve"> </w:t>
      </w:r>
      <w:r w:rsidR="00446C3A">
        <w:rPr>
          <w:rFonts w:ascii="Calibri" w:hAnsi="Calibri" w:cs="Calibri"/>
          <w:noProof/>
          <w:szCs w:val="24"/>
        </w:rPr>
        <w:fldChar w:fldCharType="begin" w:fldLock="1"/>
      </w:r>
      <w:r w:rsidR="00ED64BA">
        <w:rPr>
          <w:rFonts w:ascii="Calibri" w:hAnsi="Calibri" w:cs="Calibri"/>
          <w:noProof/>
          <w:szCs w:val="24"/>
        </w:rPr>
        <w:instrText>ADDIN CSL_CITATION {"citationItems":[{"id":"ITEM-1","itemData":{"DOI":"10.1002/APS3.11373","ISSN":"2168-0450","abstract":"Premise: Weed removal in agriculture is typically achieved using herbicides. The use of autonomous robots to reduce weeds is a promising alternative solution, although their implementation requires the precise detection and identification of crops and weeds to allow an efficient action. Methods: We trained and evaluated an instance segmentation convolutional neural network aimed at segmenting and identifying each plant specimen visible in images produced by agricultural robots. The resulting data set comprised field images on which the outlines of 2489 specimens from two crop species and four weed species were manually drawn. We adjusted the hyperparameters of a mask region-based convolutional neural network (R-CNN) to this specific task and evaluated the resulting trained model. Results: The probability of detection using the model was quite good but varied significantly depending on the species and size of the plants. In practice, between 10% and 60% of weeds could be removed without too high of a risk of confusion with crop plants. Furthermore, we show that the segmentation of each plant enabled the determination of precise action points such as the barycenter of the plant surface. Discussion: Instance segmentation opens many possibilities for optimized weed removal actions. Weed electrification, for instance, could benefit from the targeted adjustment of the voltage, frequency, and location of the electrode to the plant. The results of this work will enable the evaluation of this type of weeding approach in the coming months.","author":[{"dropping-particle":"","family":"Champ","given":"Julien","non-dropping-particle":"","parse-names":false,"suffix":""},{"dropping-particle":"","family":"Mora-Fallas","given":"Adan","non-dropping-particle":"","parse-names":false,"suffix":""},{"dropping-particle":"","family":"Goëau","given":"Hervé","non-dropping-particle":"","parse-names":false,"suffix":""},{"dropping-particle":"","family":"Mata-Montero","given":"Erick","non-dropping-particle":"","parse-names":false,"suffix":""},{"dropping-particle":"","family":"Bonnet","given":"Pierre","non-dropping-particle":"","parse-names":false,"suffix":""},{"dropping-particle":"","family":"Joly","given":"Alexis","non-dropping-particle":"","parse-names":false,"suffix":""}],"container-title":"Applications in Plant Sciences","id":"ITEM-1","issue":"7","issued":{"date-parts":[["2020","7","1"]]},"page":"e11373","publisher":"John Wiley &amp; Sons, Ltd","title":"Instance segmentation for the fine detection of crop and weed plants by precision agricultural robots","type":"article-journal","volume":"8"},"uris":["http://www.mendeley.com/documents/?uuid=e39cd418-d06f-300d-90c8-65744de4f1c1"]}],"mendeley":{"formattedCitation":"[8]","plainTextFormattedCitation":"[8]","previouslyFormattedCitation":"[8]"},"properties":{"noteIndex":0},"schema":"https://github.com/citation-style-language/schema/raw/master/csl-citation.json"}</w:instrText>
      </w:r>
      <w:r w:rsidR="00446C3A">
        <w:rPr>
          <w:rFonts w:ascii="Calibri" w:hAnsi="Calibri" w:cs="Calibri"/>
          <w:noProof/>
          <w:szCs w:val="24"/>
        </w:rPr>
        <w:fldChar w:fldCharType="separate"/>
      </w:r>
      <w:r w:rsidR="00446C3A" w:rsidRPr="00446C3A">
        <w:rPr>
          <w:rFonts w:ascii="Calibri" w:hAnsi="Calibri" w:cs="Calibri"/>
          <w:noProof/>
          <w:szCs w:val="24"/>
        </w:rPr>
        <w:t>[8]</w:t>
      </w:r>
      <w:r w:rsidR="00446C3A">
        <w:rPr>
          <w:rFonts w:ascii="Calibri" w:hAnsi="Calibri" w:cs="Calibri"/>
          <w:noProof/>
          <w:szCs w:val="24"/>
        </w:rPr>
        <w:fldChar w:fldCharType="end"/>
      </w:r>
      <w:r w:rsidR="00446C3A">
        <w:rPr>
          <w:rFonts w:ascii="Calibri" w:hAnsi="Calibri" w:cs="Calibri"/>
          <w:noProof/>
          <w:szCs w:val="24"/>
        </w:rPr>
        <w:t>.</w:t>
      </w:r>
    </w:p>
    <w:p w14:paraId="3DB670F7" w14:textId="11AED48E" w:rsidR="00C60C9C" w:rsidRPr="004016C2" w:rsidRDefault="004016C2" w:rsidP="00922371">
      <w:r>
        <w:rPr>
          <w:rFonts w:ascii="Calibri" w:hAnsi="Calibri" w:cs="Calibri"/>
          <w:noProof/>
          <w:szCs w:val="24"/>
        </w:rPr>
        <w:t xml:space="preserve">The papers and application of Mask R-CNN to a plethora of segmentation applications demonstrate its effectiveness for a variety of objects in difficult environments. L Xu et al outlines that the reason for Mask R-CNN’s effectiveness in leaf segmentation can be attributed to the RPN network that takes multi-scale anchors for the region of interest propositions, making leaves with different sizes, ocluded leaves, and leaves of different shapes recognizable </w:t>
      </w:r>
      <w:r>
        <w:fldChar w:fldCharType="begin" w:fldLock="1"/>
      </w:r>
      <w:r>
        <w:instrText>ADDIN CSL_CITATION {"citationItems":[{"id":"ITEM-1","itemData":{"DOI":"10.1109/SCIS-ISIS.2018.00038","ISBN":"9781538626337","abstract":"Accurately extracting the shape and number of leaves is a hot topic in plant phenotype studies recently. Traditional statistical methods could not handle the problems when very small-shaped leaves or large number of leaves with heavily overlapping appear in the images. This study proposes to adopt the excellent object detection and segmentation algorithm, named as Mask R-CNN, in the exploration of leaf instance segmentation and counting, and then evaluates the effectiveness of the algorithm on the Leaf Segmentation Challenge (LSC) datasets from CVPPP 2017 organizers using the metrics of Average Precision (AP), Symmetric Best Dice (SBD), Difference in Count (DiC) and the absolute value of DiC (|DiC|). The outstanding results for leaf instance segmentation and counting show that the object detection and segmentation algorithms with deep convolutional networks may be promising tools for the plant phenotype studies.","author":[{"dropping-particle":"","family":"Xu","given":"Lele","non-dropping-particle":"","parse-names":false,"suffix":""},{"dropping-particle":"","family":"Li","given":"Ye","non-dropping-particle":"","parse-names":false,"suffix":""},{"dropping-particle":"","family":"Sun","given":"Yuanyuan","non-dropping-particle":"","parse-names":false,"suffix":""},{"dropping-particle":"","family":"Song","given":"Lei","non-dropping-particle":"","parse-names":false,"suffix":""},{"dropping-particle":"","family":"Jin","given":"Shan","non-dropping-particle":"","parse-names":false,"suffix":""}],"container-title":"Proceedings - 2018 Joint 10th International Conference on Soft Computing and Intelligent Systems and 19th International Symposium on Advanced Intelligent Systems, SCIS-ISIS 2018","id":"ITEM-1","issued":{"date-parts":[["2018","7","2"]]},"page":"180-185","publisher":"Institute of Electrical and Electronics Engineers Inc.","title":"Leaf instance segmentation and counting based on deep object detection and segmentation networks","type":"article-journal"},"uris":["http://www.mendeley.com/documents/?uuid=faeba32a-8a9c-3f71-9e2e-c78722f29b5e"]}],"mendeley":{"formattedCitation":"[7]","plainTextFormattedCitation":"[7]","previouslyFormattedCitation":"[7]"},"properties":{"noteIndex":0},"schema":"https://github.com/citation-style-language/schema/raw/master/csl-citation.json"}</w:instrText>
      </w:r>
      <w:r>
        <w:fldChar w:fldCharType="separate"/>
      </w:r>
      <w:r w:rsidRPr="00446C3A">
        <w:rPr>
          <w:noProof/>
        </w:rPr>
        <w:t>[7]</w:t>
      </w:r>
      <w:r>
        <w:fldChar w:fldCharType="end"/>
      </w:r>
      <w:r>
        <w:t>.</w:t>
      </w:r>
      <w:r w:rsidR="00922371">
        <w:t xml:space="preserve"> Although Mask R-CNN is more accurate under these conditions compared to other models, it can still produce erroneous results with small leaves and heavy occlusion. That said, the model’s great effectiveness at segmenting different </w:t>
      </w:r>
      <w:r w:rsidR="006261EC">
        <w:t>kinds of</w:t>
      </w:r>
      <w:r w:rsidR="00922371">
        <w:t xml:space="preserve"> leaves with small amounts of data makes it an attractive model to use with leaf segmentation.</w:t>
      </w:r>
    </w:p>
    <w:p w14:paraId="78F3AF0B" w14:textId="77777777" w:rsidR="004A6308" w:rsidRDefault="004A6308" w:rsidP="00C57796">
      <w:pPr>
        <w:rPr>
          <w:rFonts w:cstheme="minorHAnsi"/>
        </w:rPr>
      </w:pPr>
    </w:p>
    <w:p w14:paraId="177EB011" w14:textId="0E94A161" w:rsidR="00D053C5" w:rsidRPr="00D053C5" w:rsidRDefault="00D053C5" w:rsidP="00D053C5">
      <w:pPr>
        <w:pStyle w:val="Heading3"/>
      </w:pPr>
      <w:bookmarkStart w:id="46" w:name="_Toc137089106"/>
      <w:r>
        <w:t>2.1.3 Selected Instance Segmentation Approach</w:t>
      </w:r>
      <w:bookmarkEnd w:id="46"/>
    </w:p>
    <w:p w14:paraId="333C3F5C" w14:textId="77777777" w:rsidR="00FE0AE7" w:rsidRDefault="00FE0AE7" w:rsidP="00C57796">
      <w:pPr>
        <w:rPr>
          <w:rFonts w:cstheme="minorHAnsi"/>
        </w:rPr>
      </w:pPr>
    </w:p>
    <w:p w14:paraId="30E9B3D3" w14:textId="5F19D4C9" w:rsidR="00A52C98" w:rsidRDefault="00BD492F" w:rsidP="002D45C3">
      <w:pPr>
        <w:rPr>
          <w:rFonts w:cstheme="minorHAnsi"/>
        </w:rPr>
      </w:pPr>
      <w:r>
        <w:rPr>
          <w:rFonts w:cstheme="minorHAnsi"/>
        </w:rPr>
        <w:t xml:space="preserve">Despite the greater precision </w:t>
      </w:r>
      <w:r w:rsidR="007106A5">
        <w:rPr>
          <w:rFonts w:cstheme="minorHAnsi"/>
        </w:rPr>
        <w:t xml:space="preserve">of 3D point-based models that </w:t>
      </w:r>
      <w:r>
        <w:rPr>
          <w:rFonts w:cstheme="minorHAnsi"/>
        </w:rPr>
        <w:t>utiliz</w:t>
      </w:r>
      <w:r w:rsidR="007106A5">
        <w:rPr>
          <w:rFonts w:cstheme="minorHAnsi"/>
        </w:rPr>
        <w:t>e</w:t>
      </w:r>
      <w:r>
        <w:rPr>
          <w:rFonts w:cstheme="minorHAnsi"/>
        </w:rPr>
        <w:t xml:space="preserve"> the extra dimension for segmentation, the approach is not feasible for this project as </w:t>
      </w:r>
      <w:r w:rsidR="007106A5">
        <w:rPr>
          <w:rFonts w:cstheme="minorHAnsi"/>
        </w:rPr>
        <w:t>i</w:t>
      </w:r>
      <w:r w:rsidR="00A52C98">
        <w:rPr>
          <w:rFonts w:cstheme="minorHAnsi"/>
        </w:rPr>
        <w:t>t requires the acquisition of high quality and diverse data with intrusive technologies like LiDAR scanners in heavily controlled environments. The constraints</w:t>
      </w:r>
      <w:r>
        <w:rPr>
          <w:rFonts w:cstheme="minorHAnsi"/>
        </w:rPr>
        <w:t xml:space="preserve"> </w:t>
      </w:r>
      <w:r w:rsidR="00A52C98">
        <w:rPr>
          <w:rFonts w:cstheme="minorHAnsi"/>
        </w:rPr>
        <w:t>of this project include data acquisition</w:t>
      </w:r>
      <w:r>
        <w:rPr>
          <w:rFonts w:cstheme="minorHAnsi"/>
        </w:rPr>
        <w:t xml:space="preserve"> solely</w:t>
      </w:r>
      <w:r w:rsidR="00A52C98">
        <w:rPr>
          <w:rFonts w:cstheme="minorHAnsi"/>
        </w:rPr>
        <w:t xml:space="preserve"> obtained</w:t>
      </w:r>
      <w:r>
        <w:rPr>
          <w:rFonts w:cstheme="minorHAnsi"/>
        </w:rPr>
        <w:t xml:space="preserve"> through stereo images in environments with dense foliage</w:t>
      </w:r>
      <w:r w:rsidR="00A52C98">
        <w:rPr>
          <w:rFonts w:cstheme="minorHAnsi"/>
        </w:rPr>
        <w:t xml:space="preserve"> that cannot be affected. This makes it impossible to develop accurate and reliable 3D point-based models for this project. In addition, one of the project’s aims is for the continual application to other research teams with varied environments and plant types, for example using images from row farming as training data. The difficulty in acquisition and annotation of 3D point-based datasets makes that path unappealing. This project will perform the instance segmentation tasks </w:t>
      </w:r>
      <w:r w:rsidR="00A52C98">
        <w:rPr>
          <w:rFonts w:cstheme="minorHAnsi"/>
        </w:rPr>
        <w:lastRenderedPageBreak/>
        <w:t xml:space="preserve">via the </w:t>
      </w:r>
      <w:r w:rsidR="004A6643">
        <w:rPr>
          <w:rFonts w:cstheme="minorHAnsi"/>
        </w:rPr>
        <w:t>2D</w:t>
      </w:r>
      <w:r w:rsidR="00A52C98">
        <w:rPr>
          <w:rFonts w:cstheme="minorHAnsi"/>
        </w:rPr>
        <w:t xml:space="preserve"> image-based model Mask R-CNN. This approach will allow the research team the flexibility to collect data in changing environments, dense foliage, without tampering with the plants, and without the need of excessive time in annotation.</w:t>
      </w:r>
    </w:p>
    <w:p w14:paraId="75440BD1" w14:textId="77777777" w:rsidR="0003008E" w:rsidRDefault="0003008E" w:rsidP="00F74FAC"/>
    <w:p w14:paraId="5BADC084" w14:textId="3286389C" w:rsidR="00D2420C" w:rsidRDefault="00D053C5" w:rsidP="00D2420C">
      <w:pPr>
        <w:pStyle w:val="Heading2"/>
      </w:pPr>
      <w:bookmarkStart w:id="47" w:name="_Toc137089107"/>
      <w:r>
        <w:t xml:space="preserve">2.2 Leaf </w:t>
      </w:r>
      <w:commentRangeStart w:id="48"/>
      <w:r w:rsidR="00BC17C4">
        <w:t>Width</w:t>
      </w:r>
      <w:r>
        <w:t xml:space="preserve"> </w:t>
      </w:r>
      <w:commentRangeEnd w:id="48"/>
      <w:r w:rsidR="004805FB">
        <w:rPr>
          <w:rStyle w:val="CommentReference"/>
          <w:rFonts w:asciiTheme="minorHAnsi" w:eastAsiaTheme="minorHAnsi" w:hAnsiTheme="minorHAnsi" w:cstheme="minorBidi"/>
          <w:b w:val="0"/>
          <w:bCs w:val="0"/>
          <w:color w:val="auto"/>
        </w:rPr>
        <w:commentReference w:id="48"/>
      </w:r>
      <w:r>
        <w:t>Measurements on Point Clouds and Meshes</w:t>
      </w:r>
      <w:bookmarkEnd w:id="47"/>
    </w:p>
    <w:p w14:paraId="5E2A509A" w14:textId="77777777" w:rsidR="00D2420C" w:rsidRPr="00D2420C" w:rsidRDefault="00D2420C" w:rsidP="00D2420C"/>
    <w:p w14:paraId="4168C66D" w14:textId="7ABDDCFE" w:rsidR="00D2420C" w:rsidRDefault="00D2420C" w:rsidP="00F74FAC">
      <w:r>
        <w:t xml:space="preserve">The problem of calculating the leaf width with the use of point clouds and meshes can be reduced to that of calculating the distance of the shortest path between the two edge points along the body of the leaf. As the description points out, this problem is a graph theory problem of finding the shortest distance of two nodes on a graph. </w:t>
      </w:r>
      <w:r w:rsidR="00A825F8">
        <w:t xml:space="preserve">Most of the algorithms that calculate distance of shortest path fall under single-source shortest-path (SSSP) and all-pairs shortest-path (APSP) [GRAPHWALKS!!!]. APSP aims to solve for the shortest path between every pair of source and destination nodes, this is unnecessary for the leaf width problem. SSSP </w:t>
      </w:r>
      <w:r w:rsidR="00133CD7">
        <w:t>aims to solve the shortest path between one source node and all other nodes in the graph. SSSP ……</w:t>
      </w:r>
      <w:proofErr w:type="gramStart"/>
      <w:r w:rsidR="00133CD7">
        <w:t>…..</w:t>
      </w:r>
      <w:proofErr w:type="gramEnd"/>
      <w:r w:rsidR="00A825F8">
        <w:t>solved by BFS and Dijkstra’s algorithm in O(</w:t>
      </w:r>
    </w:p>
    <w:p w14:paraId="14D174AF" w14:textId="77777777" w:rsidR="00D2420C" w:rsidRDefault="00D2420C" w:rsidP="00F74FAC"/>
    <w:p w14:paraId="661B0B91" w14:textId="4A273924" w:rsidR="0086371A" w:rsidRDefault="0086371A" w:rsidP="00F74FAC">
      <w:pPr>
        <w:rPr>
          <w:rFonts w:cstheme="minorHAnsi"/>
        </w:rPr>
      </w:pPr>
      <w:r>
        <w:rPr>
          <w:rFonts w:cstheme="minorHAnsi"/>
        </w:rPr>
        <w:t>A survey into the current object measurement methods on point clouds and meshes for leaves resulted in</w:t>
      </w:r>
      <w:r w:rsidR="00D2420C">
        <w:rPr>
          <w:rFonts w:cstheme="minorHAnsi"/>
        </w:rPr>
        <w:t xml:space="preserve"> </w:t>
      </w:r>
      <w:r w:rsidR="001A0A9C">
        <w:rPr>
          <w:rFonts w:cstheme="minorHAnsi"/>
        </w:rPr>
        <w:t>two common</w:t>
      </w:r>
      <w:r w:rsidR="00D2420C">
        <w:rPr>
          <w:rFonts w:cstheme="minorHAnsi"/>
        </w:rPr>
        <w:t xml:space="preserve"> </w:t>
      </w:r>
      <w:r>
        <w:rPr>
          <w:rFonts w:cstheme="minorHAnsi"/>
        </w:rPr>
        <w:t>approaches</w:t>
      </w:r>
      <w:r w:rsidR="001A0A9C">
        <w:rPr>
          <w:rFonts w:cstheme="minorHAnsi"/>
        </w:rPr>
        <w:t xml:space="preserve"> for calculating the geodesic distance between two vertices</w:t>
      </w:r>
      <w:r>
        <w:rPr>
          <w:rFonts w:cstheme="minorHAnsi"/>
        </w:rPr>
        <w:t>:</w:t>
      </w:r>
      <w:r w:rsidR="001A0A9C">
        <w:rPr>
          <w:rFonts w:cstheme="minorHAnsi"/>
        </w:rPr>
        <w:t xml:space="preserve"> calculating the distance as a sum of the shortest path segments in a mesh (using traditional shortest path algorithms as previously reviewed) and using algorithms from differentiable geometry under the assumption of a discretized differentiable surface [GRAPHWALKS!!!].  </w:t>
      </w:r>
      <w:r>
        <w:rPr>
          <w:rFonts w:cstheme="minorHAnsi"/>
        </w:rPr>
        <w:t xml:space="preserve"> </w:t>
      </w:r>
    </w:p>
    <w:p w14:paraId="4338CFC4" w14:textId="77777777" w:rsidR="00AB426D" w:rsidRDefault="00AB426D" w:rsidP="00F74FAC"/>
    <w:p w14:paraId="66BBDA01" w14:textId="5DB375C0" w:rsidR="00AB426D" w:rsidRDefault="00AB426D" w:rsidP="00F74FAC">
      <w:r>
        <w:t>__</w:t>
      </w:r>
    </w:p>
    <w:p w14:paraId="014690FB" w14:textId="13C4DE32" w:rsidR="00AB426D" w:rsidRDefault="00AB426D" w:rsidP="00F74FAC">
      <w:r>
        <w:rPr>
          <w:rFonts w:cstheme="minorHAnsi"/>
        </w:rPr>
        <w:t xml:space="preserve">A survey into the current object measurement methods on point clouds and meshes for leaves resulted in two common approaches for calculating the geodesic distance between two vertices: single source geodesic distance aka “global” methods (one source to all other points) and point-to-point geodesic distance aka “local” methods (one source to one destination). </w:t>
      </w:r>
      <w:r w:rsidR="0020752C">
        <w:rPr>
          <w:rFonts w:cstheme="minorHAnsi"/>
        </w:rPr>
        <w:t>For this project “local” methods are most effective. Local</w:t>
      </w:r>
      <w:r>
        <w:rPr>
          <w:rFonts w:cstheme="minorHAnsi"/>
        </w:rPr>
        <w:t xml:space="preserve"> methods include </w:t>
      </w:r>
      <w:r w:rsidR="0020752C">
        <w:rPr>
          <w:rFonts w:cstheme="minorHAnsi"/>
        </w:rPr>
        <w:t>p</w:t>
      </w:r>
      <w:r>
        <w:rPr>
          <w:rFonts w:cstheme="minorHAnsi"/>
        </w:rPr>
        <w:t xml:space="preserve">olygon-based methods and </w:t>
      </w:r>
      <w:r w:rsidR="0020752C">
        <w:rPr>
          <w:rFonts w:cstheme="minorHAnsi"/>
        </w:rPr>
        <w:t>g</w:t>
      </w:r>
      <w:r>
        <w:rPr>
          <w:rFonts w:cstheme="minorHAnsi"/>
        </w:rPr>
        <w:t xml:space="preserve">raph-based </w:t>
      </w:r>
      <w:r w:rsidR="0020752C">
        <w:rPr>
          <w:rFonts w:cstheme="minorHAnsi"/>
        </w:rPr>
        <w:t xml:space="preserve">or point-based </w:t>
      </w:r>
      <w:r>
        <w:rPr>
          <w:rFonts w:cstheme="minorHAnsi"/>
        </w:rPr>
        <w:t xml:space="preserve">methods. Polygon-based methods use the triangle-mesh topology as the domain for computer geodesic distance. Graph-based methods </w:t>
      </w:r>
      <w:r w:rsidR="00F543AE">
        <w:rPr>
          <w:rFonts w:cstheme="minorHAnsi"/>
        </w:rPr>
        <w:t>use a graph constructed from a triangle mesh or point cloud of the ground truth surface</w:t>
      </w:r>
      <w:r w:rsidR="0020752C">
        <w:rPr>
          <w:rFonts w:cstheme="minorHAnsi"/>
        </w:rPr>
        <w:t xml:space="preserve"> [Optimal point-to-point]</w:t>
      </w:r>
      <w:r w:rsidR="00F543AE">
        <w:rPr>
          <w:rFonts w:cstheme="minorHAnsi"/>
        </w:rPr>
        <w:t>.</w:t>
      </w:r>
      <w:r w:rsidR="0020752C">
        <w:rPr>
          <w:rFonts w:cstheme="minorHAnsi"/>
        </w:rPr>
        <w:t xml:space="preserve"> H Yu et al uses a point-based method on a point cloud using nearest neighbor to make a rough estimate of the shortest path between two points. Then the estimation is iteratively improved by using a linear system to reduce the geodesic curvature [</w:t>
      </w:r>
      <w:r w:rsidR="00BD0801">
        <w:rPr>
          <w:rFonts w:cstheme="minorHAnsi"/>
        </w:rPr>
        <w:t>geodesics on point clouds</w:t>
      </w:r>
      <w:r w:rsidR="00987772">
        <w:rPr>
          <w:rFonts w:cstheme="minorHAnsi"/>
        </w:rPr>
        <w:t>, optimal point-to-point</w:t>
      </w:r>
      <w:r w:rsidR="0020752C">
        <w:rPr>
          <w:rFonts w:cstheme="minorHAnsi"/>
        </w:rPr>
        <w:t>].</w:t>
      </w:r>
    </w:p>
    <w:p w14:paraId="7B4998FB" w14:textId="08D463F1" w:rsidR="00AB426D" w:rsidRDefault="00AB426D" w:rsidP="00F74FAC">
      <w:r>
        <w:t>__</w:t>
      </w:r>
    </w:p>
    <w:p w14:paraId="1800982B" w14:textId="77777777" w:rsidR="0074284A" w:rsidRDefault="0074284A" w:rsidP="00F74FAC"/>
    <w:p w14:paraId="7BF29A11" w14:textId="5C1640B0" w:rsidR="0074284A" w:rsidRDefault="0074284A" w:rsidP="00F74FAC">
      <w:pPr>
        <w:rPr>
          <w:rFonts w:cstheme="minorHAnsi"/>
        </w:rPr>
      </w:pPr>
      <w:r>
        <w:rPr>
          <w:rFonts w:cstheme="minorHAnsi"/>
        </w:rPr>
        <w:lastRenderedPageBreak/>
        <w:t xml:space="preserve">R A </w:t>
      </w:r>
      <w:proofErr w:type="spellStart"/>
      <w:r>
        <w:rPr>
          <w:rFonts w:cstheme="minorHAnsi"/>
        </w:rPr>
        <w:t>Potamias</w:t>
      </w:r>
      <w:proofErr w:type="spellEnd"/>
      <w:r>
        <w:rPr>
          <w:rFonts w:cstheme="minorHAnsi"/>
        </w:rPr>
        <w:t xml:space="preserve"> et al implemented a neural-network-based approach at estimating the geodesic shortest path. ‘</w:t>
      </w:r>
      <w:proofErr w:type="spellStart"/>
      <w:r>
        <w:rPr>
          <w:rFonts w:cstheme="minorHAnsi"/>
        </w:rPr>
        <w:t>GraphWalks</w:t>
      </w:r>
      <w:proofErr w:type="spellEnd"/>
      <w:r>
        <w:rPr>
          <w:rFonts w:cstheme="minorHAnsi"/>
        </w:rPr>
        <w:t>’ estimates the geodesic shortest path by navigating from the source node to one node to the next based on its probability of being the optimal way of reaching the destination node in the shortest distance. Their approach can most effectively be applied to meshes and consists of three stages: vertex embedding layer that assigns topology aware features to nodes, the path descriptor avoids paths not aligned with the current predicted path, and the point selector which selects the next node in the path</w:t>
      </w:r>
      <w:r w:rsidR="002956C9">
        <w:rPr>
          <w:rFonts w:cstheme="minorHAnsi"/>
        </w:rPr>
        <w:t>. This approach outperformed the Euclidian distance approach and cosine similarity approach to calculating the shortest geodesic distance of two points</w:t>
      </w:r>
      <w:r>
        <w:rPr>
          <w:rFonts w:cstheme="minorHAnsi"/>
        </w:rPr>
        <w:t xml:space="preserve"> [GRAPH WALKS!!!]. </w:t>
      </w:r>
    </w:p>
    <w:p w14:paraId="6828DEF5" w14:textId="591286A7" w:rsidR="00DA2ADC" w:rsidRDefault="002956C9" w:rsidP="00F74FAC">
      <w:pPr>
        <w:rPr>
          <w:rFonts w:cstheme="minorHAnsi"/>
        </w:rPr>
      </w:pPr>
      <w:r>
        <w:rPr>
          <w:rFonts w:cstheme="minorHAnsi"/>
        </w:rPr>
        <w:t xml:space="preserve">A </w:t>
      </w:r>
      <w:proofErr w:type="spellStart"/>
      <w:r>
        <w:rPr>
          <w:rFonts w:cstheme="minorHAnsi"/>
        </w:rPr>
        <w:t>Agathos</w:t>
      </w:r>
      <w:proofErr w:type="spellEnd"/>
      <w:r>
        <w:rPr>
          <w:rFonts w:cstheme="minorHAnsi"/>
        </w:rPr>
        <w:t xml:space="preserve"> et al implement an approach suited for noisier point clouds. As opposed to using an error filled mesh converted from the noisy point cloud, their approach calculates the geodesic path on the noisy point cloud. [Optimal Point-to-Point geodesic]</w:t>
      </w:r>
      <w:r w:rsidR="00FC27F3">
        <w:rPr>
          <w:rFonts w:cstheme="minorHAnsi"/>
        </w:rPr>
        <w:t>.</w:t>
      </w:r>
    </w:p>
    <w:p w14:paraId="46A9ACAE" w14:textId="77777777" w:rsidR="002956C9" w:rsidRDefault="002956C9" w:rsidP="00F74FAC">
      <w:pPr>
        <w:rPr>
          <w:rFonts w:cstheme="minorHAnsi"/>
        </w:rPr>
      </w:pPr>
    </w:p>
    <w:p w14:paraId="70289001" w14:textId="44382EBC" w:rsidR="00DA2ADC" w:rsidRDefault="00DA2ADC" w:rsidP="00F74FAC">
      <w:pPr>
        <w:rPr>
          <w:rFonts w:cstheme="minorHAnsi"/>
        </w:rPr>
      </w:pPr>
      <w:r>
        <w:rPr>
          <w:rFonts w:cstheme="minorHAnsi"/>
        </w:rPr>
        <w:t xml:space="preserve">Mention looking into flattening and then Euclidian distance, but flattening was much harder than geodesic </w:t>
      </w:r>
      <w:proofErr w:type="gramStart"/>
      <w:r>
        <w:rPr>
          <w:rFonts w:cstheme="minorHAnsi"/>
        </w:rPr>
        <w:t>path</w:t>
      </w:r>
      <w:proofErr w:type="gramEnd"/>
    </w:p>
    <w:p w14:paraId="4DEF6874" w14:textId="77777777" w:rsidR="0086371A" w:rsidRDefault="0086371A" w:rsidP="00F74FAC"/>
    <w:p w14:paraId="698FC514" w14:textId="2C265D3F" w:rsidR="007B1D5A" w:rsidRDefault="007B1D5A" w:rsidP="00F74FAC">
      <w:r>
        <w:t xml:space="preserve">** didn’t have time to apply the proper approach to my project -&gt; calculating geodesic distance. </w:t>
      </w:r>
      <w:proofErr w:type="gramStart"/>
      <w:r>
        <w:t>Instead</w:t>
      </w:r>
      <w:proofErr w:type="gramEnd"/>
      <w:r>
        <w:t xml:space="preserve"> calculated Euclidian distance. This section will outline the approach that should be done next, part of “next steps/research opportunities” </w:t>
      </w:r>
      <w:proofErr w:type="gramStart"/>
      <w:r>
        <w:t>section</w:t>
      </w:r>
      <w:proofErr w:type="gramEnd"/>
    </w:p>
    <w:p w14:paraId="5F719995" w14:textId="2932395D" w:rsidR="00D053C5" w:rsidRDefault="00D053C5" w:rsidP="00D053C5">
      <w:r>
        <w:t xml:space="preserve">3D Geodesic </w:t>
      </w:r>
      <w:r w:rsidR="007B1D5A">
        <w:t>Distance</w:t>
      </w:r>
      <w:r>
        <w:t xml:space="preserve"> on Meshes and Point Clouds</w:t>
      </w:r>
    </w:p>
    <w:p w14:paraId="241DCB49" w14:textId="77777777" w:rsidR="00D053C5" w:rsidRDefault="00D053C5" w:rsidP="00D053C5">
      <w:r>
        <w:t>Done:</w:t>
      </w:r>
    </w:p>
    <w:p w14:paraId="260C876A" w14:textId="77777777" w:rsidR="00D053C5" w:rsidRDefault="00D053C5" w:rsidP="00D053C5">
      <w:pPr>
        <w:pStyle w:val="ListParagraph"/>
        <w:numPr>
          <w:ilvl w:val="0"/>
          <w:numId w:val="32"/>
        </w:numPr>
      </w:pPr>
      <w:r>
        <w:t>Relevant papers acquired and skimmed.</w:t>
      </w:r>
    </w:p>
    <w:p w14:paraId="49B3A375" w14:textId="77777777" w:rsidR="00D053C5" w:rsidRDefault="00D053C5" w:rsidP="00D053C5">
      <w:r>
        <w:t>To Do:</w:t>
      </w:r>
    </w:p>
    <w:p w14:paraId="0B9290F4" w14:textId="77777777" w:rsidR="00D053C5" w:rsidRDefault="00D053C5" w:rsidP="00D053C5">
      <w:pPr>
        <w:pStyle w:val="ListParagraph"/>
        <w:numPr>
          <w:ilvl w:val="0"/>
          <w:numId w:val="32"/>
        </w:numPr>
      </w:pPr>
      <w:r>
        <w:t>Read more thoroughly and write section.</w:t>
      </w:r>
    </w:p>
    <w:p w14:paraId="08718E09" w14:textId="77777777" w:rsidR="005D4E97" w:rsidRDefault="005D4E97" w:rsidP="0002005E">
      <w:pPr>
        <w:pStyle w:val="Heading2"/>
      </w:pPr>
    </w:p>
    <w:p w14:paraId="0F3203FE" w14:textId="61F75979" w:rsidR="00A023DC" w:rsidRDefault="00A023DC" w:rsidP="005D4E97">
      <w:r w:rsidRPr="001A1A44">
        <w:br w:type="page"/>
      </w:r>
    </w:p>
    <w:p w14:paraId="6874F5C7" w14:textId="2FE6D414" w:rsidR="00FC1CC3" w:rsidRDefault="0070707B" w:rsidP="00F30434">
      <w:pPr>
        <w:pStyle w:val="Heading1"/>
        <w:tabs>
          <w:tab w:val="left" w:pos="2956"/>
        </w:tabs>
      </w:pPr>
      <w:bookmarkStart w:id="49" w:name="_Toc137089108"/>
      <w:r>
        <w:lastRenderedPageBreak/>
        <w:t>3. Methodology</w:t>
      </w:r>
      <w:bookmarkEnd w:id="49"/>
      <w:r w:rsidR="00F30434">
        <w:tab/>
      </w:r>
    </w:p>
    <w:p w14:paraId="54FC409A" w14:textId="77777777" w:rsidR="00DA478F" w:rsidRDefault="00DA478F" w:rsidP="00DA478F"/>
    <w:p w14:paraId="08257F4B" w14:textId="64EF417A" w:rsidR="007413A6" w:rsidRDefault="00DA478F" w:rsidP="00DA478F">
      <w:r>
        <w:t xml:space="preserve">The project is split into </w:t>
      </w:r>
      <w:r w:rsidR="009F456B">
        <w:t>five</w:t>
      </w:r>
      <w:r w:rsidR="008F15B8">
        <w:t xml:space="preserve"> </w:t>
      </w:r>
      <w:r>
        <w:t>parts: data collection</w:t>
      </w:r>
      <w:r w:rsidR="008F15B8">
        <w:t xml:space="preserve">, </w:t>
      </w:r>
      <w:r w:rsidR="001703B3">
        <w:t>point cloud and image</w:t>
      </w:r>
      <w:r w:rsidR="00D85ECB">
        <w:t xml:space="preserve"> </w:t>
      </w:r>
      <w:r w:rsidR="00A54026">
        <w:t>generation</w:t>
      </w:r>
      <w:r w:rsidR="008F15B8">
        <w:t xml:space="preserve">, acquisition of leaf mask, scaling of leaf mask, </w:t>
      </w:r>
      <w:r w:rsidR="00A07901">
        <w:t xml:space="preserve">and </w:t>
      </w:r>
      <w:r w:rsidR="008F15B8">
        <w:t xml:space="preserve">point cloud </w:t>
      </w:r>
      <w:commentRangeStart w:id="50"/>
      <w:r w:rsidR="008F15B8">
        <w:t>croppin</w:t>
      </w:r>
      <w:r w:rsidR="004A0F43">
        <w:t>g</w:t>
      </w:r>
      <w:r>
        <w:t xml:space="preserve">. </w:t>
      </w:r>
      <w:commentRangeEnd w:id="50"/>
      <w:r w:rsidR="00B67C92">
        <w:rPr>
          <w:rStyle w:val="CommentReference"/>
        </w:rPr>
        <w:commentReference w:id="50"/>
      </w:r>
    </w:p>
    <w:p w14:paraId="36430426" w14:textId="4AC318B7" w:rsidR="007413A6" w:rsidRDefault="00DA478F" w:rsidP="00DA478F">
      <w:r>
        <w:t xml:space="preserve">The data collection phase </w:t>
      </w:r>
      <w:r w:rsidR="00606B2E">
        <w:t>involves</w:t>
      </w:r>
      <w:r>
        <w:t xml:space="preserve"> determining what data to collect, where to collect the data, and how to collect the data. As the project was performed in partnership with a lab working on sorghum genetic modifications</w:t>
      </w:r>
      <w:ins w:id="51" w:author="Hart, John M" w:date="2023-08-27T11:38:00Z">
        <w:r w:rsidR="00B67C92">
          <w:t xml:space="preserve"> for drought resistant plants</w:t>
        </w:r>
      </w:ins>
      <w:r>
        <w:t xml:space="preserve">, the collected data are images of sorghum plants at different stages of growth. The data </w:t>
      </w:r>
      <w:r w:rsidR="007413A6">
        <w:t>was</w:t>
      </w:r>
      <w:r>
        <w:t xml:space="preserve"> collected in one of the </w:t>
      </w:r>
      <w:ins w:id="52" w:author="Hart, John M" w:date="2023-08-27T11:39:00Z">
        <w:r w:rsidR="00B67C92">
          <w:t xml:space="preserve">UIUC </w:t>
        </w:r>
      </w:ins>
      <w:r>
        <w:t xml:space="preserve">greenhouse rooms in which they </w:t>
      </w:r>
      <w:r w:rsidR="007413A6">
        <w:t>are</w:t>
      </w:r>
      <w:r>
        <w:t xml:space="preserve"> performing their experiments. And the data </w:t>
      </w:r>
      <w:r w:rsidR="007413A6">
        <w:t>was</w:t>
      </w:r>
      <w:r>
        <w:t xml:space="preserve"> collected via </w:t>
      </w:r>
      <w:r w:rsidR="007413A6">
        <w:t xml:space="preserve">a </w:t>
      </w:r>
      <w:r>
        <w:t>stereo camera called the “ZED”</w:t>
      </w:r>
      <w:r w:rsidR="007413A6">
        <w:t xml:space="preserve"> </w:t>
      </w:r>
      <w:r w:rsidR="00606B2E">
        <w:t xml:space="preserve">camera </w:t>
      </w:r>
      <w:r w:rsidR="007413A6">
        <w:t>by Stereo Labs</w:t>
      </w:r>
      <w:r>
        <w:t xml:space="preserve">. </w:t>
      </w:r>
      <w:r w:rsidR="00A726A1">
        <w:t xml:space="preserve">The data is collected in a </w:t>
      </w:r>
      <w:proofErr w:type="gramStart"/>
      <w:r w:rsidR="00A726A1">
        <w:t>proprietary .</w:t>
      </w:r>
      <w:proofErr w:type="spellStart"/>
      <w:r w:rsidR="00A726A1">
        <w:t>svo</w:t>
      </w:r>
      <w:proofErr w:type="spellEnd"/>
      <w:proofErr w:type="gramEnd"/>
      <w:r w:rsidR="00A726A1">
        <w:t xml:space="preserve"> format that needs to be processed by the ZED SDK to obtain more </w:t>
      </w:r>
      <w:ins w:id="53" w:author="Hart, John M" w:date="2023-08-27T11:41:00Z">
        <w:r w:rsidR="00B67C92">
          <w:t xml:space="preserve">specific and </w:t>
        </w:r>
      </w:ins>
      <w:r w:rsidR="00A726A1">
        <w:t>useful data.</w:t>
      </w:r>
    </w:p>
    <w:p w14:paraId="3CC55F59" w14:textId="65C6AD47" w:rsidR="007413A6" w:rsidRDefault="00606B2E" w:rsidP="00DA478F">
      <w:r>
        <w:t>The generation of the</w:t>
      </w:r>
      <w:r w:rsidR="00DA478F">
        <w:t xml:space="preserve"> point cloud of the </w:t>
      </w:r>
      <w:r>
        <w:t>scene</w:t>
      </w:r>
      <w:r w:rsidR="00DA478F">
        <w:t xml:space="preserve"> is obtained </w:t>
      </w:r>
      <w:r w:rsidR="000E5A1D">
        <w:t xml:space="preserve">by first </w:t>
      </w:r>
      <w:r w:rsidR="00861481">
        <w:t>extracting</w:t>
      </w:r>
      <w:r w:rsidR="000E5A1D">
        <w:t xml:space="preserve"> the coordinates and color values of all the points </w:t>
      </w:r>
      <w:proofErr w:type="gramStart"/>
      <w:r w:rsidR="00861481">
        <w:t>from .</w:t>
      </w:r>
      <w:proofErr w:type="spellStart"/>
      <w:r w:rsidR="00861481">
        <w:t>svo</w:t>
      </w:r>
      <w:proofErr w:type="spellEnd"/>
      <w:proofErr w:type="gramEnd"/>
      <w:r w:rsidR="00861481">
        <w:t xml:space="preserve"> recording</w:t>
      </w:r>
      <w:r w:rsidR="00A54026">
        <w:t>s</w:t>
      </w:r>
      <w:r w:rsidR="00861481">
        <w:t xml:space="preserve"> </w:t>
      </w:r>
      <w:r w:rsidR="000E5A1D">
        <w:t xml:space="preserve">using the ZED SDK and provided API, and then formatting the data into a data structure that is easy to read and manipulate. </w:t>
      </w:r>
      <w:r w:rsidR="00A726A1">
        <w:t xml:space="preserve">The 2D image </w:t>
      </w:r>
      <w:r>
        <w:t>generation</w:t>
      </w:r>
      <w:r w:rsidR="00A726A1">
        <w:t xml:space="preserve"> is performed </w:t>
      </w:r>
      <w:r w:rsidR="00861481">
        <w:t>using the provided ZED SDK API.</w:t>
      </w:r>
    </w:p>
    <w:p w14:paraId="65E80D00" w14:textId="7254E258" w:rsidR="000E5A1D" w:rsidRDefault="000E5A1D" w:rsidP="00DA478F">
      <w:r>
        <w:t xml:space="preserve">The acquisition of a leaf mask is obtained </w:t>
      </w:r>
      <w:r w:rsidR="00DA478F">
        <w:t xml:space="preserve">by training an instance segmentation model to segment a leaf </w:t>
      </w:r>
      <w:r>
        <w:t xml:space="preserve">with annotated images of sorghum leaves at different stages of its lifecycle, in three different rooms, with three different distances between the camera and the plants. </w:t>
      </w:r>
    </w:p>
    <w:p w14:paraId="619E4987" w14:textId="261537E9" w:rsidR="000E5A1D" w:rsidRDefault="004031D4" w:rsidP="00DA478F">
      <w:r>
        <w:t xml:space="preserve">The scaling of the leaf mask is performed via </w:t>
      </w:r>
      <w:r w:rsidR="00A07901">
        <w:t>experimentally</w:t>
      </w:r>
      <w:r>
        <w:t xml:space="preserve"> defining cutoff </w:t>
      </w:r>
      <w:r w:rsidR="00606B2E">
        <w:t>planes</w:t>
      </w:r>
      <w:r>
        <w:t xml:space="preserve"> in the point cloud and </w:t>
      </w:r>
      <w:r w:rsidR="00A07901">
        <w:t xml:space="preserve">a </w:t>
      </w:r>
      <w:r w:rsidR="00606B2E">
        <w:t>ratio</w:t>
      </w:r>
      <w:r w:rsidR="00A07901">
        <w:t xml:space="preserve"> between the </w:t>
      </w:r>
      <w:r w:rsidR="00606B2E">
        <w:t>dimensions of the mask</w:t>
      </w:r>
      <w:r w:rsidR="00A07901">
        <w:t xml:space="preserve"> and the point cloud. </w:t>
      </w:r>
      <w:commentRangeStart w:id="54"/>
      <w:r w:rsidR="000E5A1D">
        <w:t xml:space="preserve">The </w:t>
      </w:r>
      <w:r>
        <w:t xml:space="preserve">method of </w:t>
      </w:r>
      <w:r w:rsidR="000E5A1D">
        <w:t xml:space="preserve">scaling the leaf mask </w:t>
      </w:r>
      <w:r>
        <w:t>in this project is imprecise and error prone</w:t>
      </w:r>
      <w:r w:rsidR="00A07901">
        <w:t xml:space="preserve"> and a point of improvement for future work.</w:t>
      </w:r>
      <w:commentRangeEnd w:id="54"/>
      <w:r w:rsidR="00FC0533">
        <w:rPr>
          <w:rStyle w:val="CommentReference"/>
        </w:rPr>
        <w:commentReference w:id="54"/>
      </w:r>
    </w:p>
    <w:p w14:paraId="1CFBA4E6" w14:textId="7FC7CE4D" w:rsidR="00A07901" w:rsidRDefault="00A07901" w:rsidP="00DA478F">
      <w:commentRangeStart w:id="55"/>
      <w:r>
        <w:t xml:space="preserve">The point cloud cropping is performed by using the leaf mask as a filter in the length-width coordinate system of the point cloud. </w:t>
      </w:r>
      <w:commentRangeEnd w:id="55"/>
      <w:r>
        <w:rPr>
          <w:rStyle w:val="CommentReference"/>
        </w:rPr>
        <w:commentReference w:id="55"/>
      </w:r>
    </w:p>
    <w:p w14:paraId="3492467B" w14:textId="2AB276C8" w:rsidR="00C762AE" w:rsidRDefault="00C762AE" w:rsidP="00DA478F">
      <w:r>
        <w:t xml:space="preserve">Figure 4 describes the flow of the research project’s </w:t>
      </w:r>
      <w:r w:rsidR="00606B2E">
        <w:t>product</w:t>
      </w:r>
      <w:r>
        <w:t>.</w:t>
      </w:r>
    </w:p>
    <w:p w14:paraId="7C7AC855" w14:textId="1E039F7A" w:rsidR="00D40169" w:rsidRDefault="00606B2E" w:rsidP="00D40169">
      <w:pPr>
        <w:keepNext/>
        <w:jc w:val="center"/>
      </w:pPr>
      <w:r>
        <w:rPr>
          <w:noProof/>
        </w:rPr>
        <w:lastRenderedPageBreak/>
        <w:drawing>
          <wp:inline distT="0" distB="0" distL="0" distR="0" wp14:anchorId="04F1606C" wp14:editId="7767C241">
            <wp:extent cx="2642846" cy="3978322"/>
            <wp:effectExtent l="0" t="0" r="5715" b="3175"/>
            <wp:docPr id="257936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56138" cy="3998331"/>
                    </a:xfrm>
                    <a:prstGeom prst="rect">
                      <a:avLst/>
                    </a:prstGeom>
                    <a:noFill/>
                    <a:ln>
                      <a:noFill/>
                    </a:ln>
                  </pic:spPr>
                </pic:pic>
              </a:graphicData>
            </a:graphic>
          </wp:inline>
        </w:drawing>
      </w:r>
    </w:p>
    <w:p w14:paraId="098434B6" w14:textId="308E5A95" w:rsidR="00F30434" w:rsidRPr="00F30434" w:rsidRDefault="00D40169" w:rsidP="00D40169">
      <w:pPr>
        <w:pStyle w:val="Caption"/>
        <w:jc w:val="center"/>
      </w:pPr>
      <w:r>
        <w:t xml:space="preserve">Figure </w:t>
      </w:r>
      <w:fldSimple w:instr=" SEQ Figure \* ARABIC ">
        <w:r>
          <w:rPr>
            <w:noProof/>
          </w:rPr>
          <w:t>4</w:t>
        </w:r>
      </w:fldSimple>
      <w:r>
        <w:t xml:space="preserve">.  </w:t>
      </w:r>
      <w:r w:rsidRPr="00A631E1">
        <w:t>Project Workflow</w:t>
      </w:r>
    </w:p>
    <w:p w14:paraId="3E668F46" w14:textId="77777777" w:rsidR="00F30434" w:rsidRDefault="00F30434" w:rsidP="004B0440">
      <w:pPr>
        <w:spacing w:line="360" w:lineRule="auto"/>
      </w:pPr>
    </w:p>
    <w:p w14:paraId="49F0D297" w14:textId="098513C8" w:rsidR="00F74FAC" w:rsidRDefault="00F74FAC" w:rsidP="00F74FAC">
      <w:pPr>
        <w:pStyle w:val="Heading2"/>
      </w:pPr>
      <w:bookmarkStart w:id="56" w:name="_Toc137089109"/>
      <w:r>
        <w:t>3.</w:t>
      </w:r>
      <w:r w:rsidR="009B19C3">
        <w:t>1</w:t>
      </w:r>
      <w:r>
        <w:t xml:space="preserve"> </w:t>
      </w:r>
      <w:bookmarkEnd w:id="56"/>
      <w:r w:rsidR="00D71513">
        <w:t>Data Collection</w:t>
      </w:r>
      <w:r w:rsidR="00892971">
        <w:t xml:space="preserve"> </w:t>
      </w:r>
    </w:p>
    <w:p w14:paraId="077E4B22" w14:textId="68843414" w:rsidR="00F30434" w:rsidRPr="00F30434" w:rsidRDefault="00FC0533" w:rsidP="00F30434">
      <w:ins w:id="57" w:author="Hart, John M" w:date="2023-08-27T11:50:00Z">
        <w:r>
          <w:t xml:space="preserve">Need at least short intro into next </w:t>
        </w:r>
        <w:proofErr w:type="gramStart"/>
        <w:r>
          <w:t>sections</w:t>
        </w:r>
      </w:ins>
      <w:proofErr w:type="gramEnd"/>
    </w:p>
    <w:p w14:paraId="28F6FC92" w14:textId="35B7045A" w:rsidR="00F30434" w:rsidRPr="00F30434" w:rsidRDefault="00A07AE1" w:rsidP="00F30434">
      <w:pPr>
        <w:pStyle w:val="Heading3"/>
      </w:pPr>
      <w:bookmarkStart w:id="58" w:name="_Toc137089110"/>
      <w:r>
        <w:t>3.</w:t>
      </w:r>
      <w:r w:rsidR="009B19C3">
        <w:t>1</w:t>
      </w:r>
      <w:r>
        <w:t>.1 Greenhouse Setup</w:t>
      </w:r>
      <w:bookmarkEnd w:id="58"/>
    </w:p>
    <w:p w14:paraId="5C8F842D" w14:textId="2FD60E1C" w:rsidR="00F74FAC" w:rsidRDefault="00F30434" w:rsidP="00F74FAC">
      <w:r>
        <w:t xml:space="preserve">The research project was performed with a focus on its application </w:t>
      </w:r>
      <w:r w:rsidR="004E10DD">
        <w:t>to</w:t>
      </w:r>
      <w:r>
        <w:t xml:space="preserve"> the </w:t>
      </w:r>
      <w:commentRangeStart w:id="59"/>
      <w:r>
        <w:t>Sorghum plant</w:t>
      </w:r>
      <w:commentRangeEnd w:id="59"/>
      <w:r w:rsidR="007B1346">
        <w:rPr>
          <w:rStyle w:val="CommentReference"/>
        </w:rPr>
        <w:commentReference w:id="59"/>
      </w:r>
      <w:r>
        <w:t xml:space="preserve">. </w:t>
      </w:r>
      <w:r w:rsidR="00873962">
        <w:t xml:space="preserve">The first stage of data collection was performed in a </w:t>
      </w:r>
      <w:r w:rsidR="00B431D5">
        <w:t xml:space="preserve">predefined environment by the genetic </w:t>
      </w:r>
      <w:r w:rsidR="00BA6811">
        <w:t xml:space="preserve">researchers this project was done in partnership with. This environment was a room </w:t>
      </w:r>
      <w:r w:rsidR="009859BE">
        <w:t xml:space="preserve">in the University of Illinois Plant Biology Greenhouse </w:t>
      </w:r>
      <w:r w:rsidR="00BA6811">
        <w:t xml:space="preserve">filled with different genetic varieties of Sorghum. </w:t>
      </w:r>
      <w:r w:rsidR="00C762AE">
        <w:t xml:space="preserve">Figure 5 showcases the room at the start of the data collection process. </w:t>
      </w:r>
    </w:p>
    <w:p w14:paraId="30408CB1" w14:textId="77777777" w:rsidR="00785896" w:rsidRDefault="00F9339E" w:rsidP="00785896">
      <w:pPr>
        <w:keepNext/>
        <w:jc w:val="center"/>
      </w:pPr>
      <w:r>
        <w:rPr>
          <w:noProof/>
        </w:rPr>
        <w:lastRenderedPageBreak/>
        <w:drawing>
          <wp:inline distT="0" distB="0" distL="0" distR="0" wp14:anchorId="40C35569" wp14:editId="2706BCB1">
            <wp:extent cx="3408219" cy="2557349"/>
            <wp:effectExtent l="0" t="0" r="1905" b="0"/>
            <wp:docPr id="2100867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45745" cy="2585506"/>
                    </a:xfrm>
                    <a:prstGeom prst="rect">
                      <a:avLst/>
                    </a:prstGeom>
                    <a:noFill/>
                    <a:ln>
                      <a:noFill/>
                    </a:ln>
                  </pic:spPr>
                </pic:pic>
              </a:graphicData>
            </a:graphic>
          </wp:inline>
        </w:drawing>
      </w:r>
    </w:p>
    <w:p w14:paraId="2DF59DF2" w14:textId="0C70E81B" w:rsidR="00BA6811" w:rsidRDefault="00785896" w:rsidP="00785896">
      <w:pPr>
        <w:pStyle w:val="Caption"/>
        <w:jc w:val="center"/>
      </w:pPr>
      <w:r>
        <w:t xml:space="preserve">Figure </w:t>
      </w:r>
      <w:fldSimple w:instr=" SEQ Figure \* ARABIC ">
        <w:r w:rsidR="00D40169">
          <w:rPr>
            <w:noProof/>
          </w:rPr>
          <w:t>5</w:t>
        </w:r>
      </w:fldSimple>
      <w:r>
        <w:t xml:space="preserve">.  </w:t>
      </w:r>
      <w:r w:rsidRPr="007C0273">
        <w:t>First Greenhouse Room at Week 0 of Collection</w:t>
      </w:r>
    </w:p>
    <w:p w14:paraId="58A2835A" w14:textId="5D7F03BF" w:rsidR="00C762AE" w:rsidRPr="00C762AE" w:rsidRDefault="00C762AE" w:rsidP="00C762AE">
      <w:r>
        <w:t xml:space="preserve">After 9 weeks the Sorghum plants in the first greenhouse room matured to a point where there </w:t>
      </w:r>
      <w:r w:rsidR="004E10DD">
        <w:t>were</w:t>
      </w:r>
      <w:r>
        <w:t xml:space="preserve"> no more significant change</w:t>
      </w:r>
      <w:r w:rsidR="004E10DD">
        <w:t>s</w:t>
      </w:r>
      <w:r>
        <w:t xml:space="preserve"> in leaf size. Figure 6 showcases the room at this point.</w:t>
      </w:r>
    </w:p>
    <w:p w14:paraId="7602347A" w14:textId="77777777" w:rsidR="00785896" w:rsidRDefault="007C567A" w:rsidP="00785896">
      <w:pPr>
        <w:keepNext/>
        <w:jc w:val="center"/>
      </w:pPr>
      <w:r>
        <w:rPr>
          <w:noProof/>
        </w:rPr>
        <w:drawing>
          <wp:inline distT="0" distB="0" distL="0" distR="0" wp14:anchorId="3D5350D7" wp14:editId="46118DD8">
            <wp:extent cx="4094018" cy="3071937"/>
            <wp:effectExtent l="0" t="0" r="1905" b="0"/>
            <wp:docPr id="5542342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01412" cy="3077485"/>
                    </a:xfrm>
                    <a:prstGeom prst="rect">
                      <a:avLst/>
                    </a:prstGeom>
                    <a:noFill/>
                    <a:ln>
                      <a:noFill/>
                    </a:ln>
                  </pic:spPr>
                </pic:pic>
              </a:graphicData>
            </a:graphic>
          </wp:inline>
        </w:drawing>
      </w:r>
    </w:p>
    <w:p w14:paraId="5E42CE12" w14:textId="62B9C39E" w:rsidR="00F9339E" w:rsidRDefault="00785896" w:rsidP="00785896">
      <w:pPr>
        <w:pStyle w:val="Caption"/>
        <w:jc w:val="center"/>
      </w:pPr>
      <w:r>
        <w:t xml:space="preserve">Figure </w:t>
      </w:r>
      <w:fldSimple w:instr=" SEQ Figure \* ARABIC ">
        <w:r w:rsidR="00D40169">
          <w:rPr>
            <w:noProof/>
          </w:rPr>
          <w:t>6</w:t>
        </w:r>
      </w:fldSimple>
      <w:r>
        <w:t xml:space="preserve">.  </w:t>
      </w:r>
      <w:r w:rsidRPr="00661444">
        <w:t>First Greenhouse Room at Week 9 of Collection</w:t>
      </w:r>
    </w:p>
    <w:p w14:paraId="4DA39394" w14:textId="52E8E867" w:rsidR="007C567A" w:rsidRDefault="00A51F5A" w:rsidP="00F74FAC">
      <w:r>
        <w:t>As a result</w:t>
      </w:r>
      <w:r w:rsidR="00C762AE">
        <w:t xml:space="preserve"> of the unchanging leaf size</w:t>
      </w:r>
      <w:r>
        <w:t>, the setup was moved to a second greenhouse room</w:t>
      </w:r>
      <w:r w:rsidR="00C762AE">
        <w:t xml:space="preserve"> to obtain more useful </w:t>
      </w:r>
      <w:del w:id="60" w:author="Hart, John M" w:date="2023-08-27T12:01:00Z">
        <w:r w:rsidR="00C762AE" w:rsidDel="007B1346">
          <w:delText xml:space="preserve">training </w:delText>
        </w:r>
      </w:del>
      <w:r w:rsidR="00C762AE">
        <w:t>data</w:t>
      </w:r>
      <w:r>
        <w:t>. In the second room Sorghum plants with no genetic modifications at different points in the growth cycle</w:t>
      </w:r>
      <w:r w:rsidR="00BC1B92">
        <w:t xml:space="preserve"> were grown and photographed</w:t>
      </w:r>
      <w:r>
        <w:t xml:space="preserve">. </w:t>
      </w:r>
      <w:r w:rsidR="00BC1B92">
        <w:t xml:space="preserve">The second room focused on young sorghum plants as technical issues caused loss of data in the early days </w:t>
      </w:r>
      <w:r w:rsidR="004E10DD">
        <w:t xml:space="preserve">of data collection </w:t>
      </w:r>
      <w:r w:rsidR="00BC1B92">
        <w:t xml:space="preserve">in the first room. Figure 7 showcases the setup in the second room. </w:t>
      </w:r>
    </w:p>
    <w:p w14:paraId="0D3F11D4" w14:textId="77777777" w:rsidR="00785896" w:rsidRDefault="007C567A" w:rsidP="00785896">
      <w:pPr>
        <w:keepNext/>
        <w:jc w:val="center"/>
      </w:pPr>
      <w:r>
        <w:rPr>
          <w:noProof/>
        </w:rPr>
        <w:lastRenderedPageBreak/>
        <w:drawing>
          <wp:inline distT="0" distB="0" distL="0" distR="0" wp14:anchorId="4F3BF70D" wp14:editId="49995D76">
            <wp:extent cx="3342013" cy="2507672"/>
            <wp:effectExtent l="0" t="0" r="0" b="6985"/>
            <wp:docPr id="21095491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64183" cy="2524307"/>
                    </a:xfrm>
                    <a:prstGeom prst="rect">
                      <a:avLst/>
                    </a:prstGeom>
                    <a:noFill/>
                    <a:ln>
                      <a:noFill/>
                    </a:ln>
                  </pic:spPr>
                </pic:pic>
              </a:graphicData>
            </a:graphic>
          </wp:inline>
        </w:drawing>
      </w:r>
    </w:p>
    <w:p w14:paraId="79050F39" w14:textId="5BC387DC" w:rsidR="007C567A" w:rsidRDefault="00785896" w:rsidP="00785896">
      <w:pPr>
        <w:pStyle w:val="Caption"/>
        <w:jc w:val="center"/>
      </w:pPr>
      <w:r>
        <w:t xml:space="preserve">Figure </w:t>
      </w:r>
      <w:fldSimple w:instr=" SEQ Figure \* ARABIC ">
        <w:r w:rsidR="00D40169">
          <w:rPr>
            <w:noProof/>
          </w:rPr>
          <w:t>7</w:t>
        </w:r>
      </w:fldSimple>
      <w:r>
        <w:t xml:space="preserve">.  </w:t>
      </w:r>
      <w:r w:rsidRPr="003C24C0">
        <w:t>Second Greenhouse Room at Week 0 of Collection</w:t>
      </w:r>
    </w:p>
    <w:p w14:paraId="491246DF" w14:textId="2AEF5762" w:rsidR="00F9339E" w:rsidDel="007B1346" w:rsidRDefault="00F9339E" w:rsidP="00F74FAC">
      <w:pPr>
        <w:rPr>
          <w:del w:id="61" w:author="Hart, John M" w:date="2023-08-27T12:01:00Z"/>
        </w:rPr>
      </w:pPr>
    </w:p>
    <w:p w14:paraId="1E215361" w14:textId="1EF6C051" w:rsidR="00892971" w:rsidRDefault="00892971" w:rsidP="00892971">
      <w:pPr>
        <w:pStyle w:val="Heading3"/>
      </w:pPr>
      <w:bookmarkStart w:id="62" w:name="_Toc137089111"/>
      <w:r>
        <w:t>3.</w:t>
      </w:r>
      <w:r w:rsidR="009B19C3">
        <w:t>1</w:t>
      </w:r>
      <w:r>
        <w:t>.</w:t>
      </w:r>
      <w:r w:rsidR="009B19C3">
        <w:t>2</w:t>
      </w:r>
      <w:r>
        <w:t xml:space="preserve"> ZED Camera </w:t>
      </w:r>
      <w:r w:rsidR="00A51F5A">
        <w:t xml:space="preserve">and Data Collection </w:t>
      </w:r>
      <w:r>
        <w:t>Setup</w:t>
      </w:r>
      <w:bookmarkEnd w:id="62"/>
    </w:p>
    <w:p w14:paraId="794BCD55" w14:textId="3A158974" w:rsidR="0074387D" w:rsidRPr="00785896" w:rsidRDefault="00A13B3F" w:rsidP="00785896">
      <w:r>
        <w:t xml:space="preserve">Once the </w:t>
      </w:r>
      <w:r w:rsidR="0074387D">
        <w:t>subjects of the data collection were defined and ready</w:t>
      </w:r>
      <w:r>
        <w:t xml:space="preserve"> to be photographed,</w:t>
      </w:r>
      <w:r w:rsidR="0074387D">
        <w:t xml:space="preserve"> the next step was setting up the data collection tool. The ZED camera and ZED box, a processing unit used for the camera, were fastened onto a wooden plank</w:t>
      </w:r>
      <w:ins w:id="63" w:author="Hart, John M" w:date="2023-08-27T12:02:00Z">
        <w:r w:rsidR="007B1346">
          <w:t>,</w:t>
        </w:r>
      </w:ins>
      <w:r w:rsidR="0074387D">
        <w:t xml:space="preserve"> and placed near the ceiling</w:t>
      </w:r>
      <w:ins w:id="64" w:author="Hart, John M" w:date="2023-08-27T12:03:00Z">
        <w:r w:rsidR="007B1346">
          <w:t xml:space="preserve"> as seen in</w:t>
        </w:r>
      </w:ins>
      <w:del w:id="65" w:author="Hart, John M" w:date="2023-08-27T12:03:00Z">
        <w:r w:rsidR="00AA7664" w:rsidDel="007B1346">
          <w:delText>.</w:delText>
        </w:r>
      </w:del>
      <w:r>
        <w:t xml:space="preserve"> Figure 8</w:t>
      </w:r>
      <w:del w:id="66" w:author="Hart, John M" w:date="2023-08-27T12:03:00Z">
        <w:r w:rsidR="00AA7664" w:rsidDel="007B1346">
          <w:delText xml:space="preserve"> is an image taken of the camera and box fastened to the wooden plank attached near the ceiling</w:delText>
        </w:r>
      </w:del>
      <w:r w:rsidR="00AA7664">
        <w:t>.</w:t>
      </w:r>
    </w:p>
    <w:p w14:paraId="40A40F79" w14:textId="77777777" w:rsidR="00785896" w:rsidRDefault="0074387D" w:rsidP="00785896">
      <w:pPr>
        <w:keepNext/>
        <w:jc w:val="center"/>
      </w:pPr>
      <w:r>
        <w:rPr>
          <w:noProof/>
        </w:rPr>
        <w:drawing>
          <wp:inline distT="0" distB="0" distL="0" distR="0" wp14:anchorId="77B50411" wp14:editId="326DAB57">
            <wp:extent cx="1927648" cy="3755814"/>
            <wp:effectExtent l="318" t="0" r="0" b="0"/>
            <wp:docPr id="9141392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1568"/>
                    <a:stretch/>
                  </pic:blipFill>
                  <pic:spPr bwMode="auto">
                    <a:xfrm rot="5400000">
                      <a:off x="0" y="0"/>
                      <a:ext cx="1935682" cy="3771467"/>
                    </a:xfrm>
                    <a:prstGeom prst="rect">
                      <a:avLst/>
                    </a:prstGeom>
                    <a:noFill/>
                    <a:ln>
                      <a:noFill/>
                    </a:ln>
                    <a:extLst>
                      <a:ext uri="{53640926-AAD7-44D8-BBD7-CCE9431645EC}">
                        <a14:shadowObscured xmlns:a14="http://schemas.microsoft.com/office/drawing/2010/main"/>
                      </a:ext>
                    </a:extLst>
                  </pic:spPr>
                </pic:pic>
              </a:graphicData>
            </a:graphic>
          </wp:inline>
        </w:drawing>
      </w:r>
    </w:p>
    <w:p w14:paraId="35D34DE6" w14:textId="70A4A70F" w:rsidR="0074387D" w:rsidRDefault="00785896" w:rsidP="00785896">
      <w:pPr>
        <w:pStyle w:val="Caption"/>
        <w:jc w:val="center"/>
      </w:pPr>
      <w:r>
        <w:t xml:space="preserve">Figure </w:t>
      </w:r>
      <w:fldSimple w:instr=" SEQ Figure \* ARABIC ">
        <w:r w:rsidR="00D40169">
          <w:rPr>
            <w:noProof/>
          </w:rPr>
          <w:t>8</w:t>
        </w:r>
      </w:fldSimple>
      <w:r>
        <w:t xml:space="preserve">.  </w:t>
      </w:r>
      <w:r w:rsidRPr="008A31A4">
        <w:t>ZED Camera and ZED Box on Plank Bottom-Up View</w:t>
      </w:r>
    </w:p>
    <w:p w14:paraId="7F66E643" w14:textId="08C9A8D5" w:rsidR="0074387D" w:rsidRDefault="00A13B3F" w:rsidP="0074387D">
      <w:r>
        <w:t>To</w:t>
      </w:r>
      <w:r w:rsidR="00DE71D0">
        <w:t xml:space="preserve"> access the ZED box, the ZED </w:t>
      </w:r>
      <w:r w:rsidR="004A6643">
        <w:t>SDK</w:t>
      </w:r>
      <w:r w:rsidR="00DE71D0">
        <w:t xml:space="preserve"> </w:t>
      </w:r>
      <w:ins w:id="67" w:author="Hart, John M" w:date="2023-08-27T12:03:00Z">
        <w:r w:rsidR="007B1346">
          <w:t xml:space="preserve">was </w:t>
        </w:r>
      </w:ins>
      <w:r w:rsidR="00DE71D0">
        <w:t xml:space="preserve">installed </w:t>
      </w:r>
      <w:del w:id="68" w:author="Hart, John M" w:date="2023-08-27T12:04:00Z">
        <w:r w:rsidR="00DE71D0" w:rsidDel="007B1346">
          <w:delText>o</w:delText>
        </w:r>
      </w:del>
      <w:ins w:id="69" w:author="Hart, John M" w:date="2023-08-27T12:04:00Z">
        <w:r w:rsidR="007B1346">
          <w:t>i</w:t>
        </w:r>
      </w:ins>
      <w:r w:rsidR="00DE71D0">
        <w:t>nto the box</w:t>
      </w:r>
      <w:del w:id="70" w:author="Hart, John M" w:date="2023-08-27T12:05:00Z">
        <w:r w:rsidR="00DE71D0" w:rsidDel="007B1346">
          <w:delText>, and</w:delText>
        </w:r>
      </w:del>
      <w:ins w:id="71" w:author="Hart, John M" w:date="2023-08-27T12:05:00Z">
        <w:r w:rsidR="007B1346">
          <w:t xml:space="preserve"> interfacing with</w:t>
        </w:r>
      </w:ins>
      <w:r w:rsidR="00DE71D0">
        <w:t xml:space="preserve"> the connected ZED camera, </w:t>
      </w:r>
      <w:ins w:id="72" w:author="Hart, John M" w:date="2023-08-27T12:05:00Z">
        <w:r w:rsidR="00700C56">
          <w:t xml:space="preserve">also </w:t>
        </w:r>
      </w:ins>
      <w:r w:rsidR="00DE71D0">
        <w:t xml:space="preserve">a switch was set up to be used as an interface between a laptop and the ZED box. </w:t>
      </w:r>
      <w:r w:rsidR="0074387D">
        <w:t xml:space="preserve">The ZED camera was connected to the ZED box through a USB type A 3.0 cable. The ZED box was connected to </w:t>
      </w:r>
      <w:del w:id="73" w:author="Hart, John M" w:date="2023-08-27T12:06:00Z">
        <w:r w:rsidR="0074387D" w:rsidDel="00700C56">
          <w:delText xml:space="preserve">a </w:delText>
        </w:r>
      </w:del>
      <w:ins w:id="74" w:author="Hart, John M" w:date="2023-08-27T12:06:00Z">
        <w:r w:rsidR="00700C56">
          <w:t xml:space="preserve">the </w:t>
        </w:r>
      </w:ins>
      <w:r w:rsidR="0074387D">
        <w:t xml:space="preserve">switch </w:t>
      </w:r>
      <w:del w:id="75" w:author="Hart, John M" w:date="2023-08-27T12:07:00Z">
        <w:r w:rsidR="0074387D" w:rsidDel="00700C56">
          <w:delText>through an ethernet cable. A</w:delText>
        </w:r>
      </w:del>
      <w:ins w:id="76" w:author="Hart, John M" w:date="2023-08-27T12:07:00Z">
        <w:r w:rsidR="00700C56">
          <w:t>a</w:t>
        </w:r>
      </w:ins>
      <w:r w:rsidR="0074387D">
        <w:t xml:space="preserve">nd the switch </w:t>
      </w:r>
      <w:del w:id="77" w:author="Hart, John M" w:date="2023-08-27T12:07:00Z">
        <w:r w:rsidR="0074387D" w:rsidDel="00700C56">
          <w:delText xml:space="preserve">was </w:delText>
        </w:r>
      </w:del>
      <w:r w:rsidR="0074387D">
        <w:t xml:space="preserve">connected to </w:t>
      </w:r>
      <w:r w:rsidR="00DE71D0">
        <w:t>a</w:t>
      </w:r>
      <w:r w:rsidR="0074387D">
        <w:t xml:space="preserve"> laptop </w:t>
      </w:r>
      <w:ins w:id="78" w:author="Hart, John M" w:date="2023-08-27T12:07:00Z">
        <w:r w:rsidR="00700C56">
          <w:t xml:space="preserve">both </w:t>
        </w:r>
      </w:ins>
      <w:r w:rsidR="0074387D">
        <w:t>through</w:t>
      </w:r>
      <w:del w:id="79" w:author="Hart, John M" w:date="2023-08-27T12:07:00Z">
        <w:r w:rsidR="0074387D" w:rsidDel="00700C56">
          <w:delText xml:space="preserve"> an</w:delText>
        </w:r>
      </w:del>
      <w:r w:rsidR="0074387D">
        <w:t xml:space="preserve"> ethernet cable</w:t>
      </w:r>
      <w:ins w:id="80" w:author="Hart, John M" w:date="2023-08-27T12:07:00Z">
        <w:r w:rsidR="00700C56">
          <w:t>s</w:t>
        </w:r>
      </w:ins>
      <w:r w:rsidR="00AA4F83">
        <w:t xml:space="preserve">. </w:t>
      </w:r>
      <w:r w:rsidR="00AA7664">
        <w:t>Figure 9 show</w:t>
      </w:r>
      <w:del w:id="81" w:author="Hart, John M" w:date="2023-08-27T12:07:00Z">
        <w:r w:rsidR="00AA7664" w:rsidDel="00700C56">
          <w:delText>case</w:delText>
        </w:r>
      </w:del>
      <w:r w:rsidR="00AA7664">
        <w:t xml:space="preserve">s the switch used and the power strip </w:t>
      </w:r>
      <w:del w:id="82" w:author="Hart, John M" w:date="2023-08-27T12:08:00Z">
        <w:r w:rsidR="00AA7664" w:rsidDel="00700C56">
          <w:delText>used to power</w:delText>
        </w:r>
      </w:del>
      <w:ins w:id="83" w:author="Hart, John M" w:date="2023-08-27T12:08:00Z">
        <w:r w:rsidR="00700C56">
          <w:t>for</w:t>
        </w:r>
      </w:ins>
      <w:r w:rsidR="00AA7664">
        <w:t xml:space="preserve"> the ZED Box, ZED Camera, and switch. </w:t>
      </w:r>
    </w:p>
    <w:p w14:paraId="41A0A363" w14:textId="77777777" w:rsidR="00AA7664" w:rsidRDefault="00AA7664" w:rsidP="00AA7664">
      <w:pPr>
        <w:keepNext/>
        <w:jc w:val="center"/>
      </w:pPr>
      <w:r>
        <w:rPr>
          <w:noProof/>
        </w:rPr>
        <w:lastRenderedPageBreak/>
        <w:drawing>
          <wp:inline distT="0" distB="0" distL="0" distR="0" wp14:anchorId="4B18D09D" wp14:editId="1207F1ED">
            <wp:extent cx="2646218" cy="1985584"/>
            <wp:effectExtent l="0" t="0" r="1905" b="0"/>
            <wp:docPr id="1322496740" name="Picture 5" descr="A picture containing electrical wiring, electrical supply, connector, c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96740" name="Picture 5" descr="A picture containing electrical wiring, electrical supply, connector, cabl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64283" cy="1999139"/>
                    </a:xfrm>
                    <a:prstGeom prst="rect">
                      <a:avLst/>
                    </a:prstGeom>
                    <a:noFill/>
                    <a:ln>
                      <a:noFill/>
                    </a:ln>
                  </pic:spPr>
                </pic:pic>
              </a:graphicData>
            </a:graphic>
          </wp:inline>
        </w:drawing>
      </w:r>
    </w:p>
    <w:p w14:paraId="4665920C" w14:textId="79076A08" w:rsidR="00AA7664" w:rsidRDefault="00AA7664" w:rsidP="00AA7664">
      <w:pPr>
        <w:pStyle w:val="Caption"/>
        <w:jc w:val="center"/>
      </w:pPr>
      <w:r>
        <w:t xml:space="preserve">Figure </w:t>
      </w:r>
      <w:fldSimple w:instr=" SEQ Figure \* ARABIC ">
        <w:r w:rsidR="00D40169">
          <w:rPr>
            <w:noProof/>
          </w:rPr>
          <w:t>9</w:t>
        </w:r>
      </w:fldSimple>
      <w:r>
        <w:t xml:space="preserve">.  </w:t>
      </w:r>
      <w:r w:rsidRPr="00DC0DEA">
        <w:t>Switch connected to ZED Box</w:t>
      </w:r>
    </w:p>
    <w:p w14:paraId="41ECA1A2" w14:textId="47A2019C" w:rsidR="00D22DF0" w:rsidRPr="00336025" w:rsidRDefault="005A28CD" w:rsidP="0074387D">
      <w:pPr>
        <w:rPr>
          <w:color w:val="000000" w:themeColor="text1"/>
        </w:rPr>
      </w:pPr>
      <w:r w:rsidRPr="00336025">
        <w:rPr>
          <w:color w:val="000000" w:themeColor="text1"/>
        </w:rPr>
        <w:t xml:space="preserve">This initial part of </w:t>
      </w:r>
      <w:ins w:id="84" w:author="Hart, John M" w:date="2023-08-27T12:08:00Z">
        <w:r w:rsidR="00700C56">
          <w:rPr>
            <w:color w:val="000000" w:themeColor="text1"/>
          </w:rPr>
          <w:t xml:space="preserve">getting </w:t>
        </w:r>
      </w:ins>
      <w:ins w:id="85" w:author="Hart, John M" w:date="2023-08-27T12:10:00Z">
        <w:r w:rsidR="00700C56">
          <w:rPr>
            <w:color w:val="000000" w:themeColor="text1"/>
          </w:rPr>
          <w:t>the equipment</w:t>
        </w:r>
      </w:ins>
      <w:ins w:id="86" w:author="Hart, John M" w:date="2023-08-27T12:08:00Z">
        <w:r w:rsidR="00700C56">
          <w:rPr>
            <w:color w:val="000000" w:themeColor="text1"/>
          </w:rPr>
          <w:t xml:space="preserve"> </w:t>
        </w:r>
      </w:ins>
      <w:r w:rsidRPr="00336025">
        <w:rPr>
          <w:color w:val="000000" w:themeColor="text1"/>
        </w:rPr>
        <w:t xml:space="preserve">setup involved many issues. One of the biggest issues </w:t>
      </w:r>
      <w:r w:rsidR="00334511" w:rsidRPr="00336025">
        <w:rPr>
          <w:color w:val="000000" w:themeColor="text1"/>
        </w:rPr>
        <w:t>was</w:t>
      </w:r>
      <w:r w:rsidRPr="00336025">
        <w:rPr>
          <w:color w:val="000000" w:themeColor="text1"/>
        </w:rPr>
        <w:t xml:space="preserve"> networking related. </w:t>
      </w:r>
      <w:r w:rsidR="00D22DF0" w:rsidRPr="00336025">
        <w:rPr>
          <w:color w:val="000000" w:themeColor="text1"/>
        </w:rPr>
        <w:t xml:space="preserve">Initial attempts at connecting the ZED box to the school’s network via the switch to be able to access the camera remotely were unsuccessful as the school’s infrastructure didn’t allow it. </w:t>
      </w:r>
      <w:r w:rsidR="00A3599A" w:rsidRPr="00336025">
        <w:rPr>
          <w:color w:val="000000" w:themeColor="text1"/>
        </w:rPr>
        <w:t xml:space="preserve">Other local networking issues </w:t>
      </w:r>
      <w:r w:rsidR="00642A1C" w:rsidRPr="00336025">
        <w:rPr>
          <w:color w:val="000000" w:themeColor="text1"/>
        </w:rPr>
        <w:t xml:space="preserve">arose </w:t>
      </w:r>
      <w:r w:rsidR="00A3599A" w:rsidRPr="00336025">
        <w:rPr>
          <w:color w:val="000000" w:themeColor="text1"/>
        </w:rPr>
        <w:t xml:space="preserve">involving the </w:t>
      </w:r>
      <w:r w:rsidR="00642A1C" w:rsidRPr="00336025">
        <w:rPr>
          <w:color w:val="000000" w:themeColor="text1"/>
        </w:rPr>
        <w:t>static vs dynamic IP configuration of the ZED box.</w:t>
      </w:r>
    </w:p>
    <w:p w14:paraId="459E9A83" w14:textId="2FA83F19" w:rsidR="00972D04" w:rsidRDefault="00334511" w:rsidP="0074387D">
      <w:r>
        <w:t xml:space="preserve">Once access to the ZED box and ZED camera was established the calibration and basic setup of the camera to be able to take appropriate </w:t>
      </w:r>
      <w:r w:rsidR="00842227">
        <w:t>recordings</w:t>
      </w:r>
      <w:r>
        <w:t xml:space="preserve"> was the next step. </w:t>
      </w:r>
      <w:r w:rsidR="00972D04">
        <w:t xml:space="preserve">Utilizing the ZED </w:t>
      </w:r>
      <w:r w:rsidR="0091449C">
        <w:t>API</w:t>
      </w:r>
      <w:r w:rsidR="00972D04">
        <w:t xml:space="preserve"> integrated with the ZED </w:t>
      </w:r>
      <w:r w:rsidR="004A6643">
        <w:t>SDK</w:t>
      </w:r>
      <w:r w:rsidR="00972D04">
        <w:t xml:space="preserve"> on the ZED Box, it</w:t>
      </w:r>
      <w:r w:rsidR="00D85959">
        <w:t xml:space="preserve"> wa</w:t>
      </w:r>
      <w:r w:rsidR="00972D04">
        <w:t xml:space="preserve">s simple to connect to the ZED Camera and capture a recording. Some of the image settings weren’t adequate for the scene and had to </w:t>
      </w:r>
      <w:r w:rsidR="00D85959">
        <w:t xml:space="preserve">be </w:t>
      </w:r>
      <w:r w:rsidR="00972D04">
        <w:t>tweak</w:t>
      </w:r>
      <w:r w:rsidR="00D85959">
        <w:t>ed, including</w:t>
      </w:r>
      <w:r w:rsidR="00972D04">
        <w:t xml:space="preserve"> the exposure, gamma, and white balance. There seemed to be a few bugs with the camera that made this process difficult. The ‘auto’ versions of these settings were often ineffective.</w:t>
      </w:r>
      <w:r w:rsidR="00D85959">
        <w:t xml:space="preserve"> Figure 10 and 11 show common occurrences when capturing images with the ZED camera where the auto exposure and auto white balance wouldn’t behave adequately.</w:t>
      </w:r>
    </w:p>
    <w:p w14:paraId="40AEFC47" w14:textId="77777777" w:rsidR="00785896" w:rsidRDefault="00972D04" w:rsidP="00785896">
      <w:pPr>
        <w:keepNext/>
        <w:jc w:val="center"/>
      </w:pPr>
      <w:r>
        <w:rPr>
          <w:b/>
          <w:bCs/>
          <w:noProof/>
        </w:rPr>
        <w:drawing>
          <wp:inline distT="0" distB="0" distL="0" distR="0" wp14:anchorId="66A028C2" wp14:editId="4B6CBED1">
            <wp:extent cx="4087091" cy="2300735"/>
            <wp:effectExtent l="0" t="0" r="8890" b="4445"/>
            <wp:docPr id="151693234" name="Picture 6" descr="A close-up of a gri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93234" name="Picture 6" descr="A close-up of a grid&#10;&#10;Description automatically generated with low confidenc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93206" cy="2304177"/>
                    </a:xfrm>
                    <a:prstGeom prst="rect">
                      <a:avLst/>
                    </a:prstGeom>
                    <a:noFill/>
                    <a:ln>
                      <a:noFill/>
                    </a:ln>
                  </pic:spPr>
                </pic:pic>
              </a:graphicData>
            </a:graphic>
          </wp:inline>
        </w:drawing>
      </w:r>
    </w:p>
    <w:p w14:paraId="4B7E3B08" w14:textId="669F9095" w:rsidR="00972D04" w:rsidRDefault="00785896" w:rsidP="00785896">
      <w:pPr>
        <w:pStyle w:val="Caption"/>
        <w:jc w:val="center"/>
      </w:pPr>
      <w:r>
        <w:t xml:space="preserve">Figure </w:t>
      </w:r>
      <w:fldSimple w:instr=" SEQ Figure \* ARABIC ">
        <w:r w:rsidR="00D40169">
          <w:rPr>
            <w:noProof/>
          </w:rPr>
          <w:t>10</w:t>
        </w:r>
      </w:fldSimple>
      <w:r>
        <w:t xml:space="preserve">.  </w:t>
      </w:r>
      <w:r w:rsidRPr="001A4FF3">
        <w:t>ZED Image Capture at ‘auto’ exposure</w:t>
      </w:r>
    </w:p>
    <w:p w14:paraId="479483B6" w14:textId="77777777" w:rsidR="00972D04" w:rsidRDefault="00972D04" w:rsidP="00972D04">
      <w:pPr>
        <w:jc w:val="center"/>
      </w:pPr>
    </w:p>
    <w:p w14:paraId="0798ABC4" w14:textId="77777777" w:rsidR="00785896" w:rsidRDefault="00972D04" w:rsidP="00785896">
      <w:pPr>
        <w:keepNext/>
        <w:jc w:val="center"/>
      </w:pPr>
      <w:r>
        <w:rPr>
          <w:noProof/>
        </w:rPr>
        <w:lastRenderedPageBreak/>
        <w:drawing>
          <wp:inline distT="0" distB="0" distL="0" distR="0" wp14:anchorId="484FDE04" wp14:editId="4DD97CAC">
            <wp:extent cx="3605600" cy="2029691"/>
            <wp:effectExtent l="0" t="0" r="0" b="8890"/>
            <wp:docPr id="15272511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11482" cy="2033002"/>
                    </a:xfrm>
                    <a:prstGeom prst="rect">
                      <a:avLst/>
                    </a:prstGeom>
                    <a:noFill/>
                    <a:ln>
                      <a:noFill/>
                    </a:ln>
                  </pic:spPr>
                </pic:pic>
              </a:graphicData>
            </a:graphic>
          </wp:inline>
        </w:drawing>
      </w:r>
    </w:p>
    <w:p w14:paraId="7F8F38E3" w14:textId="6332608A" w:rsidR="00972D04" w:rsidRDefault="00785896" w:rsidP="00785896">
      <w:pPr>
        <w:pStyle w:val="Caption"/>
        <w:jc w:val="center"/>
      </w:pPr>
      <w:r>
        <w:t xml:space="preserve">Figure </w:t>
      </w:r>
      <w:fldSimple w:instr=" SEQ Figure \* ARABIC ">
        <w:r w:rsidR="00D40169">
          <w:rPr>
            <w:noProof/>
          </w:rPr>
          <w:t>11</w:t>
        </w:r>
      </w:fldSimple>
      <w:r>
        <w:t xml:space="preserve">.  </w:t>
      </w:r>
      <w:r w:rsidRPr="00482507">
        <w:t>ZED Image Capture at ‘auto’ white balance</w:t>
      </w:r>
    </w:p>
    <w:p w14:paraId="1F64B77A" w14:textId="0AB8FBBB" w:rsidR="00972D04" w:rsidRDefault="00774CF7" w:rsidP="00972D04">
      <w:r>
        <w:t xml:space="preserve">Even when exposure and white balance settings </w:t>
      </w:r>
      <w:r w:rsidR="00625F11">
        <w:t xml:space="preserve">were </w:t>
      </w:r>
      <w:r w:rsidR="00972D04">
        <w:t xml:space="preserve">manually </w:t>
      </w:r>
      <w:r>
        <w:t xml:space="preserve">modified, </w:t>
      </w:r>
      <w:r w:rsidR="00972D04">
        <w:t xml:space="preserve">the behavior </w:t>
      </w:r>
      <w:r>
        <w:t xml:space="preserve">sometimes </w:t>
      </w:r>
      <w:r w:rsidR="00972D04">
        <w:t xml:space="preserve">didn’t change. </w:t>
      </w:r>
      <w:r>
        <w:t>The conclusion arrived after experimenting with resolving the issue was that manually entering settings required more ‘camera on’ time to calibrate. When directing the ZED camera to take longer captures, these manual setting modifications were enacted and resulted in appropriate images as show</w:t>
      </w:r>
      <w:ins w:id="87" w:author="Hart, John M" w:date="2023-08-27T12:13:00Z">
        <w:r w:rsidR="00700C56">
          <w:t>n</w:t>
        </w:r>
      </w:ins>
      <w:del w:id="88" w:author="Hart, John M" w:date="2023-08-27T12:13:00Z">
        <w:r w:rsidDel="00700C56">
          <w:delText>cased</w:delText>
        </w:r>
      </w:del>
      <w:r>
        <w:t xml:space="preserve"> in Figure 12.</w:t>
      </w:r>
    </w:p>
    <w:p w14:paraId="298468DF" w14:textId="77777777" w:rsidR="002D3037" w:rsidRDefault="002D3037" w:rsidP="00972D04"/>
    <w:p w14:paraId="2DB38466" w14:textId="77777777" w:rsidR="00785896" w:rsidRDefault="002D3037" w:rsidP="00785896">
      <w:pPr>
        <w:keepNext/>
        <w:jc w:val="center"/>
      </w:pPr>
      <w:r>
        <w:rPr>
          <w:noProof/>
        </w:rPr>
        <w:drawing>
          <wp:inline distT="0" distB="0" distL="0" distR="0" wp14:anchorId="6DBD2DE2" wp14:editId="6557C6B0">
            <wp:extent cx="4094074" cy="2299855"/>
            <wp:effectExtent l="0" t="0" r="1905" b="5715"/>
            <wp:docPr id="201593873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96467" cy="2301199"/>
                    </a:xfrm>
                    <a:prstGeom prst="rect">
                      <a:avLst/>
                    </a:prstGeom>
                    <a:noFill/>
                    <a:ln>
                      <a:noFill/>
                    </a:ln>
                  </pic:spPr>
                </pic:pic>
              </a:graphicData>
            </a:graphic>
          </wp:inline>
        </w:drawing>
      </w:r>
    </w:p>
    <w:p w14:paraId="471783CE" w14:textId="6293D7AF" w:rsidR="002D3037" w:rsidRDefault="00785896" w:rsidP="00785896">
      <w:pPr>
        <w:pStyle w:val="Caption"/>
        <w:jc w:val="center"/>
      </w:pPr>
      <w:r>
        <w:t xml:space="preserve">Figure </w:t>
      </w:r>
      <w:fldSimple w:instr=" SEQ Figure \* ARABIC ">
        <w:r w:rsidR="00D40169">
          <w:rPr>
            <w:noProof/>
          </w:rPr>
          <w:t>12</w:t>
        </w:r>
      </w:fldSimple>
      <w:r>
        <w:t xml:space="preserve">.  </w:t>
      </w:r>
      <w:r w:rsidRPr="00893427">
        <w:t>ZED Image Capture properly calibrated</w:t>
      </w:r>
    </w:p>
    <w:p w14:paraId="4486DC90" w14:textId="3AD9CA43" w:rsidR="00FE59D5" w:rsidRDefault="00334511" w:rsidP="0074387D">
      <w:r>
        <w:t xml:space="preserve">Once the ZED camera was calibrated to take the appropriate photos, the next </w:t>
      </w:r>
      <w:r w:rsidR="00972D04">
        <w:t xml:space="preserve">step was writing and setting up the scripts that would automatically collect the recordings throughout the next few months. </w:t>
      </w:r>
      <w:r w:rsidR="00E41ECD">
        <w:t xml:space="preserve">This involved utilizing the ZED </w:t>
      </w:r>
      <w:r w:rsidR="004A6643">
        <w:t>SDK</w:t>
      </w:r>
      <w:r w:rsidR="00E41ECD">
        <w:t xml:space="preserve"> to take </w:t>
      </w:r>
      <w:del w:id="89" w:author="Hart, John M" w:date="2023-08-27T12:15:00Z">
        <w:r w:rsidR="00E41ECD" w:rsidDel="00F11285">
          <w:delText>‘.</w:delText>
        </w:r>
      </w:del>
      <w:r w:rsidR="004A6643">
        <w:t>SVO</w:t>
      </w:r>
      <w:del w:id="90" w:author="Hart, John M" w:date="2023-08-27T12:15:00Z">
        <w:r w:rsidR="00E41ECD" w:rsidDel="00F11285">
          <w:delText>’</w:delText>
        </w:r>
      </w:del>
      <w:r w:rsidR="00E41ECD">
        <w:t xml:space="preserve"> recordings. These recordings are various frame captures of the camera and can be processed by the ZED </w:t>
      </w:r>
      <w:r w:rsidR="004A6643">
        <w:t>SDK</w:t>
      </w:r>
      <w:r w:rsidR="00E41ECD">
        <w:t xml:space="preserve"> to create plain </w:t>
      </w:r>
      <w:r w:rsidR="004A6643">
        <w:t>2D</w:t>
      </w:r>
      <w:r w:rsidR="00E41ECD">
        <w:t xml:space="preserve"> images, point clouds, meshes, and other renderings not </w:t>
      </w:r>
      <w:del w:id="91" w:author="Hart, John M" w:date="2023-08-27T12:15:00Z">
        <w:r w:rsidR="00E41ECD" w:rsidDel="00F11285">
          <w:delText xml:space="preserve">relevant </w:delText>
        </w:r>
      </w:del>
      <w:ins w:id="92" w:author="Hart, John M" w:date="2023-08-27T12:15:00Z">
        <w:r w:rsidR="00F11285">
          <w:t xml:space="preserve">needed </w:t>
        </w:r>
      </w:ins>
      <w:r w:rsidR="00E41ECD">
        <w:t xml:space="preserve">in this project. </w:t>
      </w:r>
      <w:r w:rsidR="002035AB">
        <w:t xml:space="preserve">The code </w:t>
      </w:r>
      <w:r w:rsidR="00B0370A">
        <w:t xml:space="preserve">that directs the camera to </w:t>
      </w:r>
      <w:r w:rsidR="002035AB">
        <w:t>captur</w:t>
      </w:r>
      <w:r w:rsidR="00B0370A">
        <w:t>e</w:t>
      </w:r>
      <w:r w:rsidR="002035AB">
        <w:t xml:space="preserve"> </w:t>
      </w:r>
      <w:del w:id="93" w:author="Hart, John M" w:date="2023-08-27T12:15:00Z">
        <w:r w:rsidR="002035AB" w:rsidDel="00F11285">
          <w:delText>.</w:delText>
        </w:r>
      </w:del>
      <w:r w:rsidR="004A6643">
        <w:t>SVO</w:t>
      </w:r>
      <w:r w:rsidR="002035AB">
        <w:t xml:space="preserve"> </w:t>
      </w:r>
      <w:r w:rsidR="002035AB">
        <w:lastRenderedPageBreak/>
        <w:t>recording</w:t>
      </w:r>
      <w:r w:rsidR="00B0370A">
        <w:t>s</w:t>
      </w:r>
      <w:r w:rsidR="002035AB">
        <w:t xml:space="preserve"> involves initializing the camera with the appropriate parameters and camera settings and then simply recording the frames.</w:t>
      </w:r>
      <w:r w:rsidR="00B0370A">
        <w:rPr>
          <w:rStyle w:val="FootnoteReference"/>
        </w:rPr>
        <w:footnoteReference w:id="1"/>
      </w:r>
    </w:p>
    <w:p w14:paraId="3D8BDC2E" w14:textId="65FC6234" w:rsidR="009B19C3" w:rsidRDefault="00EC616D" w:rsidP="0074387D">
      <w:proofErr w:type="gramStart"/>
      <w:r>
        <w:t>In order to</w:t>
      </w:r>
      <w:proofErr w:type="gramEnd"/>
      <w:r w:rsidR="002035AB">
        <w:t xml:space="preserve"> captur</w:t>
      </w:r>
      <w:r>
        <w:t>e</w:t>
      </w:r>
      <w:r w:rsidR="002035AB">
        <w:t xml:space="preserve"> </w:t>
      </w:r>
      <w:del w:id="94" w:author="Hart, John M" w:date="2023-08-27T12:20:00Z">
        <w:r w:rsidR="002035AB" w:rsidDel="00F11285">
          <w:delText>.</w:delText>
        </w:r>
      </w:del>
      <w:r w:rsidR="004A6643">
        <w:t>SVO</w:t>
      </w:r>
      <w:r w:rsidR="002035AB">
        <w:t xml:space="preserve"> recordings</w:t>
      </w:r>
      <w:r>
        <w:t xml:space="preserve"> recurringly over the course of a few months, a bash script was written that ran the </w:t>
      </w:r>
      <w:del w:id="95" w:author="Hart, John M" w:date="2023-08-27T12:21:00Z">
        <w:r w:rsidDel="00F11285">
          <w:delText>.</w:delText>
        </w:r>
      </w:del>
      <w:r w:rsidR="004A6643">
        <w:t>SVO</w:t>
      </w:r>
      <w:r>
        <w:t xml:space="preserve"> recording capture script in the background. At first the</w:t>
      </w:r>
      <w:r w:rsidR="002035AB">
        <w:t xml:space="preserve"> ‘</w:t>
      </w:r>
      <w:proofErr w:type="spellStart"/>
      <w:r w:rsidR="002035AB">
        <w:t>nohup</w:t>
      </w:r>
      <w:proofErr w:type="spellEnd"/>
      <w:r w:rsidR="002035AB">
        <w:t xml:space="preserve">’ </w:t>
      </w:r>
      <w:proofErr w:type="spellStart"/>
      <w:r w:rsidR="002035AB">
        <w:t>linux</w:t>
      </w:r>
      <w:proofErr w:type="spellEnd"/>
      <w:r w:rsidR="002035AB">
        <w:t xml:space="preserve"> command </w:t>
      </w:r>
      <w:r>
        <w:t>was used</w:t>
      </w:r>
      <w:r w:rsidR="002035AB">
        <w:t xml:space="preserve"> to run recordings in the background. </w:t>
      </w:r>
      <w:r>
        <w:t>However, t</w:t>
      </w:r>
      <w:r w:rsidR="00625F11">
        <w:t xml:space="preserve">his </w:t>
      </w:r>
      <w:r>
        <w:t xml:space="preserve">command led to some issues and thus the ‘screen’ </w:t>
      </w:r>
      <w:proofErr w:type="spellStart"/>
      <w:r>
        <w:t>linux</w:t>
      </w:r>
      <w:proofErr w:type="spellEnd"/>
      <w:r>
        <w:t xml:space="preserve"> command was used for the background operation. </w:t>
      </w:r>
      <w:r w:rsidR="002035AB">
        <w:t xml:space="preserve">An issue relating to camera overheating </w:t>
      </w:r>
      <w:r>
        <w:t>arose as well</w:t>
      </w:r>
      <w:r w:rsidR="002035AB">
        <w:t xml:space="preserve">. </w:t>
      </w:r>
      <w:r>
        <w:t>The only permanent solution found was</w:t>
      </w:r>
      <w:r w:rsidR="002035AB">
        <w:t xml:space="preserve"> making the resolution of the recordings 1080 p instead of 2K. </w:t>
      </w:r>
    </w:p>
    <w:p w14:paraId="1CACFBEF" w14:textId="09A5850A" w:rsidR="009B19C3" w:rsidRDefault="009B19C3" w:rsidP="009B19C3">
      <w:pPr>
        <w:pStyle w:val="Heading3"/>
      </w:pPr>
      <w:bookmarkStart w:id="96" w:name="_Toc137089113"/>
      <w:r>
        <w:t xml:space="preserve">3.1.3 </w:t>
      </w:r>
      <w:bookmarkEnd w:id="96"/>
      <w:r>
        <w:t>Control Photos</w:t>
      </w:r>
    </w:p>
    <w:p w14:paraId="3349B387" w14:textId="049C8E32" w:rsidR="009B19C3" w:rsidRPr="00785896" w:rsidRDefault="009B19C3" w:rsidP="009B19C3">
      <w:r>
        <w:t xml:space="preserve">Once data collection was setup, control and calibration photos were taken. These were taken to determine the precision and accuracy of the point clouds generated from the camera’s recordings and in case software calibration was needed. An artificial plant and a ruler at different distances from the camera were </w:t>
      </w:r>
      <w:del w:id="97" w:author="Hart, John M" w:date="2023-08-27T12:22:00Z">
        <w:r w:rsidDel="00F11285">
          <w:delText>photographed</w:delText>
        </w:r>
      </w:del>
      <w:ins w:id="98" w:author="Hart, John M" w:date="2023-08-27T12:22:00Z">
        <w:r w:rsidR="00F11285">
          <w:t>acquired</w:t>
        </w:r>
      </w:ins>
      <w:r>
        <w:t>. Figure 15 show</w:t>
      </w:r>
      <w:del w:id="99" w:author="Hart, John M" w:date="2023-08-27T12:22:00Z">
        <w:r w:rsidDel="00F11285">
          <w:delText>case</w:delText>
        </w:r>
      </w:del>
      <w:r>
        <w:t>s an image of an artificial plant. Figure 16 shows an image of a ruler directly below the camera. Figure 17 shows an image of a ruler in the far-right side of the image to measure distortion when nearing the edges of the camera’s field of view.</w:t>
      </w:r>
    </w:p>
    <w:p w14:paraId="2D790242" w14:textId="77777777" w:rsidR="009B19C3" w:rsidRPr="00D6363A" w:rsidRDefault="009B19C3" w:rsidP="009B19C3"/>
    <w:p w14:paraId="16586B01" w14:textId="77777777" w:rsidR="009B19C3" w:rsidRDefault="009B19C3" w:rsidP="009B19C3">
      <w:pPr>
        <w:keepNext/>
        <w:jc w:val="center"/>
      </w:pPr>
      <w:r>
        <w:rPr>
          <w:noProof/>
        </w:rPr>
        <w:drawing>
          <wp:inline distT="0" distB="0" distL="0" distR="0" wp14:anchorId="45E625B0" wp14:editId="29409ECA">
            <wp:extent cx="4020084" cy="2258291"/>
            <wp:effectExtent l="0" t="0" r="0" b="8890"/>
            <wp:docPr id="1701326668" name="Picture 9" descr="A plant on a black m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326668" name="Picture 9" descr="A plant on a black mat&#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025333" cy="2261239"/>
                    </a:xfrm>
                    <a:prstGeom prst="rect">
                      <a:avLst/>
                    </a:prstGeom>
                    <a:noFill/>
                    <a:ln>
                      <a:noFill/>
                    </a:ln>
                  </pic:spPr>
                </pic:pic>
              </a:graphicData>
            </a:graphic>
          </wp:inline>
        </w:drawing>
      </w:r>
    </w:p>
    <w:p w14:paraId="590DD4B6" w14:textId="77777777" w:rsidR="009B19C3" w:rsidRDefault="009B19C3" w:rsidP="009B19C3">
      <w:pPr>
        <w:pStyle w:val="Caption"/>
        <w:jc w:val="center"/>
      </w:pPr>
      <w:r>
        <w:t xml:space="preserve">Figure </w:t>
      </w:r>
      <w:fldSimple w:instr=" SEQ Figure \* ARABIC ">
        <w:r>
          <w:rPr>
            <w:noProof/>
          </w:rPr>
          <w:t>15</w:t>
        </w:r>
      </w:fldSimple>
      <w:r w:rsidRPr="00A76C2D">
        <w:t>.  Calibration Photo of Artificial Plant</w:t>
      </w:r>
    </w:p>
    <w:p w14:paraId="02A631AC" w14:textId="77777777" w:rsidR="009B19C3" w:rsidRPr="00D6363A" w:rsidRDefault="009B19C3" w:rsidP="009B19C3">
      <w:pPr>
        <w:jc w:val="center"/>
        <w:rPr>
          <w:b/>
          <w:bCs/>
        </w:rPr>
      </w:pPr>
      <w:r>
        <w:br/>
      </w:r>
    </w:p>
    <w:p w14:paraId="3CCC4802" w14:textId="77777777" w:rsidR="009B19C3" w:rsidRDefault="009B19C3" w:rsidP="009B19C3">
      <w:pPr>
        <w:keepNext/>
        <w:jc w:val="center"/>
      </w:pPr>
      <w:r>
        <w:rPr>
          <w:noProof/>
        </w:rPr>
        <w:lastRenderedPageBreak/>
        <w:drawing>
          <wp:inline distT="0" distB="0" distL="0" distR="0" wp14:anchorId="2F187AA9" wp14:editId="59265F9D">
            <wp:extent cx="4546600" cy="2559405"/>
            <wp:effectExtent l="0" t="0" r="6350" b="0"/>
            <wp:docPr id="2048036964" name="Picture 10" descr="A person standing on a lad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036964" name="Picture 10" descr="A person standing on a ladder&#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52882" cy="2562941"/>
                    </a:xfrm>
                    <a:prstGeom prst="rect">
                      <a:avLst/>
                    </a:prstGeom>
                    <a:noFill/>
                    <a:ln>
                      <a:noFill/>
                    </a:ln>
                  </pic:spPr>
                </pic:pic>
              </a:graphicData>
            </a:graphic>
          </wp:inline>
        </w:drawing>
      </w:r>
    </w:p>
    <w:p w14:paraId="03F35B3C" w14:textId="77777777" w:rsidR="009B19C3" w:rsidRDefault="009B19C3" w:rsidP="009B19C3">
      <w:pPr>
        <w:pStyle w:val="Caption"/>
        <w:jc w:val="center"/>
      </w:pPr>
      <w:r>
        <w:t xml:space="preserve">Figure </w:t>
      </w:r>
      <w:fldSimple w:instr=" SEQ Figure \* ARABIC ">
        <w:r>
          <w:rPr>
            <w:noProof/>
          </w:rPr>
          <w:t>16</w:t>
        </w:r>
      </w:fldSimple>
      <w:r>
        <w:t xml:space="preserve">.  </w:t>
      </w:r>
      <w:r w:rsidRPr="008C08FE">
        <w:t>Calibration Photo of Ruler at 150cm from Camera</w:t>
      </w:r>
    </w:p>
    <w:p w14:paraId="29FFC37F" w14:textId="77777777" w:rsidR="009B19C3" w:rsidRPr="00D6363A" w:rsidRDefault="009B19C3" w:rsidP="009B19C3">
      <w:pPr>
        <w:jc w:val="center"/>
        <w:rPr>
          <w:b/>
          <w:bCs/>
        </w:rPr>
      </w:pPr>
      <w:r>
        <w:br/>
      </w:r>
    </w:p>
    <w:p w14:paraId="53FBA98A" w14:textId="77777777" w:rsidR="009B19C3" w:rsidRDefault="009B19C3" w:rsidP="009B19C3">
      <w:pPr>
        <w:keepNext/>
        <w:jc w:val="center"/>
      </w:pPr>
      <w:r>
        <w:rPr>
          <w:noProof/>
        </w:rPr>
        <w:drawing>
          <wp:inline distT="0" distB="0" distL="0" distR="0" wp14:anchorId="302EE90C" wp14:editId="12AF3120">
            <wp:extent cx="4038600" cy="2273438"/>
            <wp:effectExtent l="0" t="0" r="0" b="0"/>
            <wp:docPr id="1259917053" name="Picture 11" descr="A person standing next to a grate with potted pla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917053" name="Picture 11" descr="A person standing next to a grate with potted plant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046355" cy="2277803"/>
                    </a:xfrm>
                    <a:prstGeom prst="rect">
                      <a:avLst/>
                    </a:prstGeom>
                    <a:noFill/>
                    <a:ln>
                      <a:noFill/>
                    </a:ln>
                  </pic:spPr>
                </pic:pic>
              </a:graphicData>
            </a:graphic>
          </wp:inline>
        </w:drawing>
      </w:r>
    </w:p>
    <w:p w14:paraId="78A3FB21" w14:textId="77777777" w:rsidR="009B19C3" w:rsidRDefault="009B19C3" w:rsidP="009B19C3">
      <w:pPr>
        <w:pStyle w:val="Caption"/>
        <w:jc w:val="center"/>
      </w:pPr>
      <w:r>
        <w:t xml:space="preserve">Figure </w:t>
      </w:r>
      <w:fldSimple w:instr=" SEQ Figure \* ARABIC ">
        <w:r>
          <w:rPr>
            <w:noProof/>
          </w:rPr>
          <w:t>17</w:t>
        </w:r>
      </w:fldSimple>
      <w:r>
        <w:t xml:space="preserve">.  </w:t>
      </w:r>
      <w:r w:rsidRPr="00540B77">
        <w:t>Calibration Photo of Ruler at 150cm from Camera on Right</w:t>
      </w:r>
    </w:p>
    <w:p w14:paraId="193EE391" w14:textId="77777777" w:rsidR="009B19C3" w:rsidRDefault="009B19C3" w:rsidP="0074387D"/>
    <w:p w14:paraId="53364619" w14:textId="77777777" w:rsidR="00DF49DC" w:rsidRDefault="00DF49DC" w:rsidP="0074387D"/>
    <w:p w14:paraId="0BAFF3C4" w14:textId="08DF6479" w:rsidR="00DF49DC" w:rsidRDefault="00DF49DC" w:rsidP="00DF49DC">
      <w:pPr>
        <w:pStyle w:val="Heading2"/>
      </w:pPr>
      <w:r>
        <w:t xml:space="preserve">3.3 </w:t>
      </w:r>
      <w:r w:rsidR="004E10DD">
        <w:t>Point Cloud and Image Generation</w:t>
      </w:r>
    </w:p>
    <w:p w14:paraId="6704556A" w14:textId="77777777" w:rsidR="0074387D" w:rsidRDefault="0074387D" w:rsidP="0074387D">
      <w:pPr>
        <w:jc w:val="center"/>
      </w:pPr>
    </w:p>
    <w:p w14:paraId="60CD45C6" w14:textId="362E5472" w:rsidR="00F74FAC" w:rsidRDefault="00892971" w:rsidP="00892971">
      <w:pPr>
        <w:pStyle w:val="Heading3"/>
      </w:pPr>
      <w:bookmarkStart w:id="100" w:name="_Toc137089112"/>
      <w:r>
        <w:t>3.</w:t>
      </w:r>
      <w:r w:rsidR="008636A4">
        <w:t>3</w:t>
      </w:r>
      <w:r>
        <w:t xml:space="preserve">.2 </w:t>
      </w:r>
      <w:bookmarkEnd w:id="100"/>
      <w:r w:rsidR="008636A4">
        <w:t xml:space="preserve">Point Cloud and Image </w:t>
      </w:r>
      <w:r w:rsidR="004E10DD">
        <w:t>Generation</w:t>
      </w:r>
    </w:p>
    <w:p w14:paraId="2F97CE30" w14:textId="458CBE39" w:rsidR="00CC60CE" w:rsidRDefault="00E0329D" w:rsidP="00E0329D">
      <w:r>
        <w:t xml:space="preserve">Once the data was collected properly the next step was to convert the raw </w:t>
      </w:r>
      <w:del w:id="101" w:author="Hart, John M" w:date="2023-08-27T12:23:00Z">
        <w:r w:rsidDel="00F11285">
          <w:delText>.</w:delText>
        </w:r>
      </w:del>
      <w:r w:rsidR="004A6643">
        <w:t>SVO</w:t>
      </w:r>
      <w:r>
        <w:t xml:space="preserve"> recordings into the files that would be used for the project: </w:t>
      </w:r>
      <w:r w:rsidR="004A6643">
        <w:t>2D</w:t>
      </w:r>
      <w:r>
        <w:t xml:space="preserve"> color</w:t>
      </w:r>
      <w:del w:id="102" w:author="Hart, John M" w:date="2023-08-27T12:23:00Z">
        <w:r w:rsidDel="00F11285">
          <w:delText>ed</w:delText>
        </w:r>
      </w:del>
      <w:r>
        <w:t xml:space="preserve"> images</w:t>
      </w:r>
      <w:r w:rsidR="004A6643">
        <w:t xml:space="preserve"> </w:t>
      </w:r>
      <w:r>
        <w:t xml:space="preserve">and point clouds. </w:t>
      </w:r>
      <w:r w:rsidR="002D4EED">
        <w:t xml:space="preserve">The ZED </w:t>
      </w:r>
      <w:r w:rsidR="004A6643">
        <w:t>SDK</w:t>
      </w:r>
      <w:r w:rsidR="002D4EED">
        <w:t xml:space="preserve"> contains the functionality and abstracts it to make it easy to use. Attributes like ‘VIEW.LEFT’ and ‘MEASURE.XYZ</w:t>
      </w:r>
      <w:r w:rsidR="00DF49DC">
        <w:t>RGBA</w:t>
      </w:r>
      <w:r w:rsidR="002D4EED">
        <w:t xml:space="preserve">’ </w:t>
      </w:r>
      <w:r w:rsidR="002D4EED">
        <w:lastRenderedPageBreak/>
        <w:t>allow</w:t>
      </w:r>
      <w:r w:rsidR="004A6643">
        <w:t xml:space="preserve"> easy extraction of</w:t>
      </w:r>
      <w:r w:rsidR="00D6363A">
        <w:t xml:space="preserve"> </w:t>
      </w:r>
      <w:r w:rsidR="004A6643">
        <w:t>2D</w:t>
      </w:r>
      <w:r w:rsidR="00D6363A">
        <w:t xml:space="preserve"> image</w:t>
      </w:r>
      <w:r w:rsidR="004A6643">
        <w:t>s</w:t>
      </w:r>
      <w:r w:rsidR="00D6363A">
        <w:t xml:space="preserve"> and point cloud</w:t>
      </w:r>
      <w:r w:rsidR="004A6643">
        <w:t>s</w:t>
      </w:r>
      <w:r w:rsidR="00D6363A">
        <w:t xml:space="preserve"> from </w:t>
      </w:r>
      <w:r w:rsidR="004A6643">
        <w:t>SVO</w:t>
      </w:r>
      <w:r w:rsidR="00D6363A">
        <w:t xml:space="preserve"> recording</w:t>
      </w:r>
      <w:r w:rsidR="004A6643">
        <w:t>s</w:t>
      </w:r>
      <w:r w:rsidR="00D6363A">
        <w:t>.</w:t>
      </w:r>
      <w:r w:rsidR="002F62C9">
        <w:t xml:space="preserve"> </w:t>
      </w:r>
      <w:r w:rsidR="004A6643">
        <w:t>An example</w:t>
      </w:r>
      <w:r w:rsidR="002F62C9">
        <w:t xml:space="preserve"> </w:t>
      </w:r>
      <w:r w:rsidR="004A6643">
        <w:t>2D</w:t>
      </w:r>
      <w:r w:rsidR="002F62C9">
        <w:t xml:space="preserve"> Image</w:t>
      </w:r>
      <w:r w:rsidR="004A6643">
        <w:t xml:space="preserve"> taken</w:t>
      </w:r>
      <w:r w:rsidR="002F62C9">
        <w:t xml:space="preserve"> </w:t>
      </w:r>
      <w:r w:rsidR="004A6643">
        <w:t xml:space="preserve">from the left camera extracted from an SVO recording </w:t>
      </w:r>
      <w:r w:rsidR="002F62C9">
        <w:t xml:space="preserve">is shown in figure 13. </w:t>
      </w:r>
      <w:r w:rsidR="004A6643">
        <w:t>An example</w:t>
      </w:r>
      <w:r w:rsidR="002F62C9">
        <w:t xml:space="preserve"> point cloud produced by the </w:t>
      </w:r>
      <w:r w:rsidR="004A6643">
        <w:t>SDK</w:t>
      </w:r>
      <w:r w:rsidR="002F62C9">
        <w:t xml:space="preserve"> is shown in </w:t>
      </w:r>
      <w:ins w:id="103" w:author="Hart, John M" w:date="2023-08-27T12:23:00Z">
        <w:r w:rsidR="00F11285">
          <w:t>F</w:t>
        </w:r>
      </w:ins>
      <w:del w:id="104" w:author="Hart, John M" w:date="2023-08-27T12:23:00Z">
        <w:r w:rsidR="002F62C9" w:rsidDel="00F11285">
          <w:delText>f</w:delText>
        </w:r>
      </w:del>
      <w:r w:rsidR="002F62C9">
        <w:t xml:space="preserve">igure </w:t>
      </w:r>
      <w:commentRangeStart w:id="105"/>
      <w:r w:rsidR="002F62C9">
        <w:t>14</w:t>
      </w:r>
      <w:commentRangeEnd w:id="105"/>
      <w:r w:rsidR="00CB52A1">
        <w:rPr>
          <w:rStyle w:val="CommentReference"/>
        </w:rPr>
        <w:commentReference w:id="105"/>
      </w:r>
      <w:r w:rsidR="002F62C9">
        <w:t>.</w:t>
      </w:r>
    </w:p>
    <w:p w14:paraId="02315515" w14:textId="77777777" w:rsidR="00785896" w:rsidRDefault="00395946" w:rsidP="00785896">
      <w:pPr>
        <w:keepNext/>
        <w:jc w:val="center"/>
      </w:pPr>
      <w:r>
        <w:rPr>
          <w:noProof/>
        </w:rPr>
        <w:drawing>
          <wp:inline distT="0" distB="0" distL="0" distR="0" wp14:anchorId="6F9585D6" wp14:editId="5E5CCC37">
            <wp:extent cx="5362444" cy="3017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62444" cy="3017520"/>
                    </a:xfrm>
                    <a:prstGeom prst="rect">
                      <a:avLst/>
                    </a:prstGeom>
                    <a:noFill/>
                    <a:ln>
                      <a:noFill/>
                    </a:ln>
                  </pic:spPr>
                </pic:pic>
              </a:graphicData>
            </a:graphic>
          </wp:inline>
        </w:drawing>
      </w:r>
    </w:p>
    <w:p w14:paraId="14EF2AD2" w14:textId="230429FF" w:rsidR="00395946" w:rsidRDefault="00785896" w:rsidP="00785896">
      <w:pPr>
        <w:pStyle w:val="Caption"/>
        <w:jc w:val="center"/>
      </w:pPr>
      <w:r>
        <w:t xml:space="preserve">Figure </w:t>
      </w:r>
      <w:fldSimple w:instr=" SEQ Figure \* ARABIC ">
        <w:r w:rsidR="00D40169">
          <w:rPr>
            <w:noProof/>
          </w:rPr>
          <w:t>13</w:t>
        </w:r>
      </w:fldSimple>
      <w:r>
        <w:t xml:space="preserve">.  </w:t>
      </w:r>
      <w:r w:rsidRPr="00124FD1">
        <w:t xml:space="preserve">RGB </w:t>
      </w:r>
      <w:r w:rsidR="004A6643">
        <w:t>2D</w:t>
      </w:r>
      <w:r w:rsidRPr="00124FD1">
        <w:t xml:space="preserve"> Left Stereo Image</w:t>
      </w:r>
    </w:p>
    <w:p w14:paraId="44661CA3" w14:textId="58D0700C" w:rsidR="00395946" w:rsidRDefault="00395946" w:rsidP="00F74FAC"/>
    <w:p w14:paraId="6D1504A8" w14:textId="1A268C7D" w:rsidR="006B45D1" w:rsidRDefault="009B19C3" w:rsidP="006B45D1">
      <w:pPr>
        <w:keepNext/>
        <w:jc w:val="center"/>
      </w:pPr>
      <w:r>
        <w:rPr>
          <w:noProof/>
        </w:rPr>
        <w:lastRenderedPageBreak/>
        <w:drawing>
          <wp:inline distT="0" distB="0" distL="0" distR="0" wp14:anchorId="4058DE97" wp14:editId="27B9B376">
            <wp:extent cx="5936615" cy="4510405"/>
            <wp:effectExtent l="0" t="0" r="6985" b="4445"/>
            <wp:docPr id="9657455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6615" cy="4510405"/>
                    </a:xfrm>
                    <a:prstGeom prst="rect">
                      <a:avLst/>
                    </a:prstGeom>
                    <a:noFill/>
                    <a:ln>
                      <a:noFill/>
                    </a:ln>
                  </pic:spPr>
                </pic:pic>
              </a:graphicData>
            </a:graphic>
          </wp:inline>
        </w:drawing>
      </w:r>
    </w:p>
    <w:p w14:paraId="665E4E4E" w14:textId="46453099" w:rsidR="00EF524D" w:rsidRDefault="006B45D1" w:rsidP="006B45D1">
      <w:pPr>
        <w:pStyle w:val="Caption"/>
        <w:jc w:val="center"/>
      </w:pPr>
      <w:r>
        <w:t xml:space="preserve">Figure </w:t>
      </w:r>
      <w:fldSimple w:instr=" SEQ Figure \* ARABIC ">
        <w:r w:rsidR="00BF6254">
          <w:rPr>
            <w:noProof/>
          </w:rPr>
          <w:t>17</w:t>
        </w:r>
      </w:fldSimple>
      <w:r>
        <w:t xml:space="preserve">.  </w:t>
      </w:r>
      <w:ins w:id="106" w:author="Hart, John M" w:date="2023-08-27T12:24:00Z">
        <w:r w:rsidR="00F11285">
          <w:t xml:space="preserve">Resulting </w:t>
        </w:r>
      </w:ins>
      <w:r>
        <w:t>Point Cloud</w:t>
      </w:r>
    </w:p>
    <w:p w14:paraId="7F07D7A2" w14:textId="77777777" w:rsidR="00EF524D" w:rsidRPr="00EF524D" w:rsidRDefault="00EF524D" w:rsidP="00EF524D"/>
    <w:p w14:paraId="6CC09AEF" w14:textId="5A9E0867" w:rsidR="00DC4610" w:rsidRDefault="00D6363A" w:rsidP="00E0329D">
      <w:r>
        <w:t xml:space="preserve">The </w:t>
      </w:r>
      <w:r w:rsidR="004A6643">
        <w:t>2D</w:t>
      </w:r>
      <w:r>
        <w:t xml:space="preserve"> images are exported in </w:t>
      </w:r>
      <w:del w:id="107" w:author="Hart, John M" w:date="2023-08-27T12:24:00Z">
        <w:r w:rsidDel="00F11285">
          <w:delText>.</w:delText>
        </w:r>
      </w:del>
      <w:r w:rsidR="004A6643">
        <w:t>JPG</w:t>
      </w:r>
      <w:r>
        <w:t xml:space="preserve"> format. </w:t>
      </w:r>
      <w:r w:rsidR="004A6643">
        <w:t>The</w:t>
      </w:r>
      <w:r>
        <w:t xml:space="preserve"> point cloud </w:t>
      </w:r>
      <w:r w:rsidR="004A6643">
        <w:t>is</w:t>
      </w:r>
      <w:r>
        <w:t xml:space="preserve"> </w:t>
      </w:r>
      <w:r w:rsidR="004A6643">
        <w:t>exported</w:t>
      </w:r>
      <w:r>
        <w:t xml:space="preserve"> as </w:t>
      </w:r>
      <w:r w:rsidR="004A6643">
        <w:t xml:space="preserve">an </w:t>
      </w:r>
      <w:del w:id="108" w:author="Hart, John M" w:date="2023-08-27T12:24:00Z">
        <w:r w:rsidDel="00F11285">
          <w:delText>.</w:delText>
        </w:r>
      </w:del>
      <w:r>
        <w:t xml:space="preserve">OBJ file utilizing the sample code in the ZED </w:t>
      </w:r>
      <w:r w:rsidR="004A6643">
        <w:t>SDK</w:t>
      </w:r>
      <w:r>
        <w:t xml:space="preserve"> examples. However, to make the data </w:t>
      </w:r>
      <w:r w:rsidR="004A6643">
        <w:t>easier to manipulate in later sections of the project,</w:t>
      </w:r>
      <w:r>
        <w:t xml:space="preserve"> </w:t>
      </w:r>
      <w:r w:rsidR="004A6643">
        <w:t>custom code was written to extract the point cloud data into a</w:t>
      </w:r>
      <w:r>
        <w:t xml:space="preserve"> basic text file that only include</w:t>
      </w:r>
      <w:r w:rsidR="004A6643">
        <w:t>s</w:t>
      </w:r>
      <w:r>
        <w:t xml:space="preserve"> the X, Y, Z coordinates of the points</w:t>
      </w:r>
      <w:r w:rsidR="004A6643">
        <w:t xml:space="preserve"> and the R, G, B color values</w:t>
      </w:r>
      <w:r>
        <w:t>.</w:t>
      </w:r>
      <w:r w:rsidR="000C773D">
        <w:rPr>
          <w:rStyle w:val="FootnoteReference"/>
        </w:rPr>
        <w:footnoteReference w:id="2"/>
      </w:r>
      <w:r>
        <w:t xml:space="preserve"> </w:t>
      </w:r>
    </w:p>
    <w:p w14:paraId="1A229EAD" w14:textId="713B1960" w:rsidR="00E26D24" w:rsidRDefault="00E26D24" w:rsidP="00E0329D">
      <w:r>
        <w:t xml:space="preserve">The custom point cloud extraction with the use of the ZED SDK was also useful in providing point cloud with greater quantity of points. Figure ____ shows </w:t>
      </w:r>
      <w:r w:rsidR="00B74FD3">
        <w:t xml:space="preserve">a point cloud </w:t>
      </w:r>
      <w:r w:rsidR="00BF6254">
        <w:t>generated</w:t>
      </w:r>
      <w:r w:rsidR="00B74FD3">
        <w:t xml:space="preserve"> with the native export point cloud code in the SDK</w:t>
      </w:r>
      <w:r w:rsidR="00BF6254">
        <w:t xml:space="preserve"> </w:t>
      </w:r>
      <w:r w:rsidR="00EF0E0C">
        <w:t xml:space="preserve">rendered in Mesh Lab </w:t>
      </w:r>
      <w:r w:rsidR="00BF6254">
        <w:t>on the right, compared to a</w:t>
      </w:r>
      <w:r w:rsidR="00B74FD3">
        <w:t xml:space="preserve"> point cloud</w:t>
      </w:r>
      <w:del w:id="109" w:author="Hart, John M" w:date="2023-08-27T12:25:00Z">
        <w:r w:rsidR="00B74FD3" w:rsidDel="008A687E">
          <w:delText>ed</w:delText>
        </w:r>
      </w:del>
      <w:r w:rsidR="00B74FD3">
        <w:t xml:space="preserve"> </w:t>
      </w:r>
      <w:r w:rsidR="00BF6254">
        <w:t xml:space="preserve">generated </w:t>
      </w:r>
      <w:r w:rsidR="00B74FD3">
        <w:t>with the custom point cloud formatting code</w:t>
      </w:r>
      <w:r w:rsidR="00EF0E0C">
        <w:t xml:space="preserve"> rendered with Open 3D</w:t>
      </w:r>
      <w:r w:rsidR="00BF6254">
        <w:t xml:space="preserve"> on the left. </w:t>
      </w:r>
    </w:p>
    <w:p w14:paraId="1499B173" w14:textId="72CA4EE3" w:rsidR="00BF6254" w:rsidRDefault="00BF6254" w:rsidP="00BF6254">
      <w:pPr>
        <w:jc w:val="center"/>
      </w:pPr>
      <w:r>
        <w:rPr>
          <w:noProof/>
        </w:rPr>
        <w:lastRenderedPageBreak/>
        <w:drawing>
          <wp:inline distT="0" distB="0" distL="0" distR="0" wp14:anchorId="59EFA184" wp14:editId="3B2AC4BD">
            <wp:extent cx="5936615" cy="2408555"/>
            <wp:effectExtent l="0" t="0" r="6985" b="0"/>
            <wp:docPr id="3998302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6615" cy="2408555"/>
                    </a:xfrm>
                    <a:prstGeom prst="rect">
                      <a:avLst/>
                    </a:prstGeom>
                    <a:noFill/>
                    <a:ln>
                      <a:noFill/>
                    </a:ln>
                  </pic:spPr>
                </pic:pic>
              </a:graphicData>
            </a:graphic>
          </wp:inline>
        </w:drawing>
      </w:r>
    </w:p>
    <w:p w14:paraId="1B8C0426" w14:textId="3479BFD8" w:rsidR="00BF6254" w:rsidRDefault="00BF6254" w:rsidP="00BF6254">
      <w:pPr>
        <w:pStyle w:val="Caption"/>
        <w:jc w:val="center"/>
      </w:pPr>
      <w:r>
        <w:t xml:space="preserve">Figure </w:t>
      </w:r>
      <w:fldSimple w:instr=" SEQ Figure \* ARABIC ">
        <w:r>
          <w:rPr>
            <w:noProof/>
          </w:rPr>
          <w:t>18</w:t>
        </w:r>
      </w:fldSimple>
      <w:r>
        <w:t>.  Point Cloud</w:t>
      </w:r>
    </w:p>
    <w:p w14:paraId="29757EBE" w14:textId="77777777" w:rsidR="00BF6254" w:rsidRDefault="00BF6254" w:rsidP="00E0329D"/>
    <w:p w14:paraId="3F9BC18B" w14:textId="334099AC" w:rsidR="00B74FD3" w:rsidRDefault="00B74FD3" w:rsidP="00E0329D">
      <w:r>
        <w:t xml:space="preserve">This is </w:t>
      </w:r>
      <w:commentRangeStart w:id="110"/>
      <w:r>
        <w:t xml:space="preserve">the case </w:t>
      </w:r>
      <w:commentRangeEnd w:id="110"/>
      <w:r w:rsidR="008A687E">
        <w:rPr>
          <w:rStyle w:val="CommentReference"/>
        </w:rPr>
        <w:commentReference w:id="110"/>
      </w:r>
      <w:r>
        <w:t xml:space="preserve">across the different recordings taken with the ZED camera. </w:t>
      </w:r>
    </w:p>
    <w:p w14:paraId="346E73E5" w14:textId="77777777" w:rsidR="00DC4610" w:rsidRDefault="00DC4610" w:rsidP="00E0329D"/>
    <w:p w14:paraId="15B8B814" w14:textId="77777777" w:rsidR="00334511" w:rsidRDefault="00334511" w:rsidP="00F74FAC"/>
    <w:p w14:paraId="2944E50D" w14:textId="0FC8D796" w:rsidR="00892971" w:rsidRDefault="00F74FAC" w:rsidP="00EE05C1">
      <w:pPr>
        <w:pStyle w:val="Heading2"/>
      </w:pPr>
      <w:bookmarkStart w:id="111" w:name="_Toc137089114"/>
      <w:r>
        <w:t>3.</w:t>
      </w:r>
      <w:r w:rsidR="005F2753">
        <w:t>4</w:t>
      </w:r>
      <w:r>
        <w:t xml:space="preserve"> </w:t>
      </w:r>
      <w:r w:rsidR="00892971">
        <w:t>Training Mask R-CNN Model</w:t>
      </w:r>
      <w:bookmarkEnd w:id="111"/>
    </w:p>
    <w:p w14:paraId="1B5D3435" w14:textId="2784D9C5" w:rsidR="00435461" w:rsidRPr="00435461" w:rsidRDefault="00435461" w:rsidP="00435461"/>
    <w:p w14:paraId="7864E20F" w14:textId="056C651B" w:rsidR="00435461" w:rsidRDefault="00530F97" w:rsidP="00F74FAC">
      <w:r>
        <w:t xml:space="preserve">With the raw 2D images and point cloud as input and an instance of an individual leaf as the desired output, an instance segmentation model is required for the next portion of the project. To best utilize </w:t>
      </w:r>
      <w:r w:rsidR="00586782">
        <w:t>the instance segmentation model</w:t>
      </w:r>
      <w:r w:rsidR="006D3022">
        <w:t>, high</w:t>
      </w:r>
      <w:r w:rsidR="00586782">
        <w:t xml:space="preserve"> quality and diverse annotated data is used to train, validate, and test the model. So, there’s three ideal components to the data: high quality, annotated, and diversity. The images captured were as high quality as the ZED camera and ZED box allowed. The annotation is required after acquisition of the high-quality images</w:t>
      </w:r>
      <w:r w:rsidR="00414F02">
        <w:t xml:space="preserve"> to help train the model detect the objects labeled</w:t>
      </w:r>
      <w:r w:rsidR="00586782">
        <w:t>. The diversity of the data is acquired</w:t>
      </w:r>
      <w:r w:rsidR="0071382A">
        <w:t xml:space="preserve"> </w:t>
      </w:r>
      <w:r w:rsidR="00586782">
        <w:t>by capturing images in three different greenhouse rooms</w:t>
      </w:r>
      <w:r w:rsidR="0071382A">
        <w:t xml:space="preserve"> and by utilizing different cameras, ZED camera and go pro</w:t>
      </w:r>
      <w:r w:rsidR="00586782">
        <w:t xml:space="preserve">. </w:t>
      </w:r>
      <w:r w:rsidR="0071382A">
        <w:t xml:space="preserve">It is now relevant to mention that data captured for another project with the go pro camera was utilized in this project for training the instanced segmentation model to add diversity. </w:t>
      </w:r>
      <w:r w:rsidR="00677872">
        <w:t xml:space="preserve">Diversity of the data can also be added through image augmentation. This process involves transforming raw images through color modifications, rotations, scaling, etcetera and feeding these transformed images into training the model. </w:t>
      </w:r>
      <w:r w:rsidR="00586782">
        <w:t xml:space="preserve">The sequence described is visualized in figure 18. </w:t>
      </w:r>
    </w:p>
    <w:p w14:paraId="185588DA" w14:textId="77777777" w:rsidR="00435461" w:rsidRDefault="00435461" w:rsidP="00435461">
      <w:pPr>
        <w:keepNext/>
        <w:spacing w:line="360" w:lineRule="auto"/>
        <w:jc w:val="center"/>
      </w:pPr>
      <w:r>
        <w:rPr>
          <w:noProof/>
        </w:rPr>
        <w:lastRenderedPageBreak/>
        <w:drawing>
          <wp:inline distT="0" distB="0" distL="0" distR="0" wp14:anchorId="6E568F77" wp14:editId="09CABDCC">
            <wp:extent cx="2337197" cy="5753100"/>
            <wp:effectExtent l="0" t="0" r="6350" b="0"/>
            <wp:docPr id="9" name="Picture 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with low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41756" cy="5764322"/>
                    </a:xfrm>
                    <a:prstGeom prst="rect">
                      <a:avLst/>
                    </a:prstGeom>
                    <a:noFill/>
                    <a:ln>
                      <a:noFill/>
                    </a:ln>
                  </pic:spPr>
                </pic:pic>
              </a:graphicData>
            </a:graphic>
          </wp:inline>
        </w:drawing>
      </w:r>
    </w:p>
    <w:p w14:paraId="246FC147" w14:textId="71A37A1D" w:rsidR="00435461" w:rsidRDefault="00435461" w:rsidP="00435461">
      <w:pPr>
        <w:pStyle w:val="Caption"/>
        <w:jc w:val="center"/>
      </w:pPr>
      <w:r>
        <w:t xml:space="preserve">Figure </w:t>
      </w:r>
      <w:fldSimple w:instr=" SEQ Figure \* ARABIC ">
        <w:r w:rsidR="00D40169">
          <w:rPr>
            <w:noProof/>
          </w:rPr>
          <w:t>18</w:t>
        </w:r>
      </w:fldSimple>
      <w:r>
        <w:t xml:space="preserve">.  </w:t>
      </w:r>
      <w:r w:rsidRPr="00C3510B">
        <w:t>Training Mask R-CNN Model Workflow</w:t>
      </w:r>
    </w:p>
    <w:p w14:paraId="53302C61" w14:textId="77777777" w:rsidR="00435461" w:rsidRDefault="00435461" w:rsidP="00F74FAC"/>
    <w:p w14:paraId="5FDA262B" w14:textId="77777777" w:rsidR="00CD0BF8" w:rsidRDefault="00414F02" w:rsidP="00F74FAC">
      <w:r>
        <w:t xml:space="preserve">What’s left to complete the workflow visualized in figure 18 is annotation, augmentation, and using the Mask R-CNN model for training and inferencing. </w:t>
      </w:r>
    </w:p>
    <w:p w14:paraId="7A7E5FAE" w14:textId="5F139148" w:rsidR="00CD0BF8" w:rsidRDefault="00CD0BF8" w:rsidP="00CD0BF8">
      <w:pPr>
        <w:pStyle w:val="Heading3"/>
      </w:pPr>
      <w:bookmarkStart w:id="112" w:name="_Toc137089115"/>
      <w:r>
        <w:t>3.3.1 Image Annotation</w:t>
      </w:r>
      <w:bookmarkEnd w:id="112"/>
    </w:p>
    <w:p w14:paraId="41CCAA4D" w14:textId="4EF7261F" w:rsidR="00586782" w:rsidRDefault="00414F02" w:rsidP="00F74FAC">
      <w:r>
        <w:t xml:space="preserve">For accomplishing the annotation task and annotating the 2D images obtained from the ZED camera’s SVO recordings, this project used the open source VGG Image Annotator. </w:t>
      </w:r>
      <w:r w:rsidR="00677872">
        <w:t>As no edits to the source code were required for this project and the</w:t>
      </w:r>
      <w:r>
        <w:t xml:space="preserve"> tool </w:t>
      </w:r>
      <w:r w:rsidR="00677872">
        <w:t xml:space="preserve">is available for use online, this project utilized the online version of VGG Image Annotator. Annotation was accomplished by importing an image, annotating clear </w:t>
      </w:r>
      <w:r w:rsidR="00677872">
        <w:lastRenderedPageBreak/>
        <w:t>and flatter leaves with the polygon tool, and exporting the annotations in a .JSON file. Figure 19 showcases the tool being used.</w:t>
      </w:r>
    </w:p>
    <w:p w14:paraId="007B008E" w14:textId="77777777" w:rsidR="00414F02" w:rsidRDefault="00414F02" w:rsidP="00414F02">
      <w:pPr>
        <w:keepNext/>
      </w:pPr>
      <w:r w:rsidRPr="00414F02">
        <w:rPr>
          <w:noProof/>
        </w:rPr>
        <w:drawing>
          <wp:inline distT="0" distB="0" distL="0" distR="0" wp14:anchorId="7A2B7644" wp14:editId="025A7FB7">
            <wp:extent cx="5943600" cy="2841625"/>
            <wp:effectExtent l="0" t="0" r="0" b="0"/>
            <wp:docPr id="1257739519"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739519" name="Picture 1" descr="A screenshot of a computer screen&#10;&#10;Description automatically generated with medium confidence"/>
                    <pic:cNvPicPr/>
                  </pic:nvPicPr>
                  <pic:blipFill>
                    <a:blip r:embed="rId33"/>
                    <a:stretch>
                      <a:fillRect/>
                    </a:stretch>
                  </pic:blipFill>
                  <pic:spPr>
                    <a:xfrm>
                      <a:off x="0" y="0"/>
                      <a:ext cx="5943600" cy="2841625"/>
                    </a:xfrm>
                    <a:prstGeom prst="rect">
                      <a:avLst/>
                    </a:prstGeom>
                  </pic:spPr>
                </pic:pic>
              </a:graphicData>
            </a:graphic>
          </wp:inline>
        </w:drawing>
      </w:r>
    </w:p>
    <w:p w14:paraId="27CBD712" w14:textId="525D965B" w:rsidR="00414F02" w:rsidRDefault="00414F02" w:rsidP="00414F02">
      <w:pPr>
        <w:pStyle w:val="Caption"/>
        <w:jc w:val="center"/>
      </w:pPr>
      <w:r>
        <w:t xml:space="preserve">Figure </w:t>
      </w:r>
      <w:fldSimple w:instr=" SEQ Figure \* ARABIC ">
        <w:r w:rsidR="00D40169">
          <w:rPr>
            <w:noProof/>
          </w:rPr>
          <w:t>19</w:t>
        </w:r>
      </w:fldSimple>
      <w:r>
        <w:t>.  VGG Image Annotator</w:t>
      </w:r>
    </w:p>
    <w:p w14:paraId="168655C7" w14:textId="77777777" w:rsidR="00A47060" w:rsidRPr="00A47060" w:rsidRDefault="00A47060" w:rsidP="00A47060"/>
    <w:p w14:paraId="0117EE09" w14:textId="764E97C8" w:rsidR="00A47060" w:rsidRDefault="00CD0BF8" w:rsidP="00325CD8">
      <w:pPr>
        <w:pStyle w:val="Heading3"/>
      </w:pPr>
      <w:bookmarkStart w:id="113" w:name="_Toc137089116"/>
      <w:r>
        <w:t xml:space="preserve">3.3.2 Image </w:t>
      </w:r>
      <w:r w:rsidR="00A47060">
        <w:t>Processing Pre-Training</w:t>
      </w:r>
      <w:bookmarkEnd w:id="113"/>
    </w:p>
    <w:p w14:paraId="31068CFC" w14:textId="202ADCB1" w:rsidR="00325CD8" w:rsidRDefault="00325CD8" w:rsidP="00F74FAC">
      <w:r>
        <w:t>First the annotation masks are cropped to avoid processing the excess zeros around the mask and minimize computation when training the model. Then these annotation masks are applied to the images.</w:t>
      </w:r>
    </w:p>
    <w:p w14:paraId="10359894" w14:textId="77777777" w:rsidR="00325CD8" w:rsidRDefault="00C02345" w:rsidP="00325CD8">
      <w:pPr>
        <w:keepNext/>
        <w:jc w:val="center"/>
      </w:pPr>
      <w:r w:rsidRPr="00A47060">
        <w:rPr>
          <w:noProof/>
        </w:rPr>
        <w:lastRenderedPageBreak/>
        <w:drawing>
          <wp:inline distT="0" distB="0" distL="0" distR="0" wp14:anchorId="505693BA" wp14:editId="246E2EB9">
            <wp:extent cx="5317671" cy="2969033"/>
            <wp:effectExtent l="0" t="0" r="0" b="3175"/>
            <wp:docPr id="1957261212" name="Picture 1" descr="A picture containing christmas tree, plant, tree, gard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261212" name="Picture 1" descr="A picture containing christmas tree, plant, tree, garden&#10;&#10;Description automatically generated"/>
                    <pic:cNvPicPr/>
                  </pic:nvPicPr>
                  <pic:blipFill>
                    <a:blip r:embed="rId34"/>
                    <a:stretch>
                      <a:fillRect/>
                    </a:stretch>
                  </pic:blipFill>
                  <pic:spPr>
                    <a:xfrm>
                      <a:off x="0" y="0"/>
                      <a:ext cx="5323636" cy="2972363"/>
                    </a:xfrm>
                    <a:prstGeom prst="rect">
                      <a:avLst/>
                    </a:prstGeom>
                  </pic:spPr>
                </pic:pic>
              </a:graphicData>
            </a:graphic>
          </wp:inline>
        </w:drawing>
      </w:r>
    </w:p>
    <w:p w14:paraId="1D1E6FFA" w14:textId="256C9599" w:rsidR="00A47060" w:rsidRDefault="00325CD8" w:rsidP="00325CD8">
      <w:pPr>
        <w:pStyle w:val="Caption"/>
        <w:jc w:val="center"/>
      </w:pPr>
      <w:r>
        <w:t xml:space="preserve">Figure </w:t>
      </w:r>
      <w:fldSimple w:instr=" SEQ Figure \* ARABIC ">
        <w:r w:rsidR="00D40169">
          <w:rPr>
            <w:noProof/>
          </w:rPr>
          <w:t>20</w:t>
        </w:r>
      </w:fldSimple>
      <w:r>
        <w:t>.  Annotated Image</w:t>
      </w:r>
    </w:p>
    <w:p w14:paraId="20159C96" w14:textId="7C9A8D5C" w:rsidR="00677872" w:rsidRDefault="00325CD8" w:rsidP="00F74FAC">
      <w:r>
        <w:t>Second</w:t>
      </w:r>
      <w:r w:rsidR="0084130E">
        <w:t xml:space="preserve"> the image augmentation is applied to the images. </w:t>
      </w:r>
      <w:r w:rsidR="00677872">
        <w:t>The augmentation of the images</w:t>
      </w:r>
      <w:r w:rsidR="00AF6EF9">
        <w:t xml:space="preserve"> was accomplished </w:t>
      </w:r>
      <w:r w:rsidR="001A1D65">
        <w:t xml:space="preserve">via the python </w:t>
      </w:r>
      <w:proofErr w:type="spellStart"/>
      <w:r w:rsidR="001A1D65">
        <w:t>imgaug</w:t>
      </w:r>
      <w:proofErr w:type="spellEnd"/>
      <w:r w:rsidR="001A1D65">
        <w:t xml:space="preserve"> library.</w:t>
      </w:r>
      <w:r w:rsidR="00E538CF">
        <w:t xml:space="preserve"> The transformations used on the images include rotation, vertical/horizontal flipping, color changes, blurring, and scaling</w:t>
      </w:r>
      <w:r w:rsidR="00814D9B">
        <w:t>. Figure 20 showcases one of the images transformed via a few of the image augmentation methods.</w:t>
      </w:r>
      <w:r w:rsidR="00AF6EF9">
        <w:t xml:space="preserve"> </w:t>
      </w:r>
    </w:p>
    <w:p w14:paraId="04DCFBD5" w14:textId="77777777" w:rsidR="00986FB1" w:rsidRDefault="00986FB1" w:rsidP="0059540D">
      <w:pPr>
        <w:keepNext/>
        <w:jc w:val="center"/>
      </w:pPr>
      <w:r w:rsidRPr="00986FB1">
        <w:rPr>
          <w:noProof/>
        </w:rPr>
        <w:drawing>
          <wp:inline distT="0" distB="0" distL="0" distR="0" wp14:anchorId="29D650A5" wp14:editId="6B0A087E">
            <wp:extent cx="4760320" cy="2667000"/>
            <wp:effectExtent l="0" t="0" r="2540" b="0"/>
            <wp:docPr id="528712911" name="Picture 1" descr="A close-up of blue gras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712911" name="Picture 1" descr="A close-up of blue grass&#10;&#10;Description automatically generated with low confidence"/>
                    <pic:cNvPicPr/>
                  </pic:nvPicPr>
                  <pic:blipFill>
                    <a:blip r:embed="rId35"/>
                    <a:stretch>
                      <a:fillRect/>
                    </a:stretch>
                  </pic:blipFill>
                  <pic:spPr>
                    <a:xfrm>
                      <a:off x="0" y="0"/>
                      <a:ext cx="4761791" cy="2667824"/>
                    </a:xfrm>
                    <a:prstGeom prst="rect">
                      <a:avLst/>
                    </a:prstGeom>
                  </pic:spPr>
                </pic:pic>
              </a:graphicData>
            </a:graphic>
          </wp:inline>
        </w:drawing>
      </w:r>
    </w:p>
    <w:p w14:paraId="17F64EDC" w14:textId="57BCCAF2" w:rsidR="00A47060" w:rsidRDefault="00986FB1" w:rsidP="00325CD8">
      <w:pPr>
        <w:pStyle w:val="Caption"/>
        <w:jc w:val="center"/>
      </w:pPr>
      <w:r>
        <w:t xml:space="preserve">Figure </w:t>
      </w:r>
      <w:fldSimple w:instr=" SEQ Figure \* ARABIC ">
        <w:r w:rsidR="00D40169">
          <w:rPr>
            <w:noProof/>
          </w:rPr>
          <w:t>21</w:t>
        </w:r>
      </w:fldSimple>
      <w:r>
        <w:t>.  Augmented Image</w:t>
      </w:r>
    </w:p>
    <w:p w14:paraId="03F74CA9" w14:textId="77777777" w:rsidR="00325CD8" w:rsidRPr="00325CD8" w:rsidRDefault="00325CD8" w:rsidP="00325CD8"/>
    <w:p w14:paraId="5A6497A5" w14:textId="13B01517" w:rsidR="00CD0BF8" w:rsidRDefault="00CD0BF8" w:rsidP="00CD0BF8">
      <w:pPr>
        <w:pStyle w:val="Heading3"/>
      </w:pPr>
      <w:bookmarkStart w:id="114" w:name="_Toc137089117"/>
      <w:r>
        <w:lastRenderedPageBreak/>
        <w:t>3.3.</w:t>
      </w:r>
      <w:r w:rsidR="00A47060">
        <w:t>3</w:t>
      </w:r>
      <w:r>
        <w:t xml:space="preserve"> Model Training</w:t>
      </w:r>
      <w:bookmarkEnd w:id="114"/>
    </w:p>
    <w:p w14:paraId="17A8662E" w14:textId="1F1DBDDB" w:rsidR="00435461" w:rsidRDefault="00325CD8" w:rsidP="00F74FAC">
      <w:r>
        <w:t xml:space="preserve">With the processed images ready for training, the following step requires using Mask R-CNN to train a model than can detect and segment individual leaves. </w:t>
      </w:r>
      <w:r w:rsidR="00435461">
        <w:t xml:space="preserve">An </w:t>
      </w:r>
      <w:r w:rsidR="00FE2E2F">
        <w:t xml:space="preserve">open-source </w:t>
      </w:r>
      <w:r w:rsidR="00163BBA">
        <w:t>implementation of Mask R-CNN</w:t>
      </w:r>
      <w:r w:rsidR="006C6C6F">
        <w:rPr>
          <w:rStyle w:val="FootnoteReference"/>
        </w:rPr>
        <w:footnoteReference w:id="3"/>
      </w:r>
      <w:r w:rsidR="00163BBA">
        <w:t xml:space="preserve"> with </w:t>
      </w:r>
      <w:proofErr w:type="spellStart"/>
      <w:r w:rsidR="00163BBA">
        <w:t>tensorflow</w:t>
      </w:r>
      <w:proofErr w:type="spellEnd"/>
      <w:r w:rsidR="00163BBA">
        <w:t xml:space="preserve"> and </w:t>
      </w:r>
      <w:proofErr w:type="spellStart"/>
      <w:r w:rsidR="00163BBA">
        <w:t>keras</w:t>
      </w:r>
      <w:proofErr w:type="spellEnd"/>
      <w:r w:rsidR="00163BBA">
        <w:t xml:space="preserve"> from Matterport</w:t>
      </w:r>
      <w:r w:rsidR="00435461">
        <w:t xml:space="preserve"> was used to implement the instance segmentation model</w:t>
      </w:r>
      <w:r w:rsidR="00163BBA">
        <w:t>.</w:t>
      </w:r>
      <w:r w:rsidR="00FE2E2F">
        <w:t xml:space="preserve"> </w:t>
      </w:r>
      <w:r w:rsidR="00435461">
        <w:t>The model was trained on</w:t>
      </w:r>
      <w:r w:rsidR="00FE2E2F">
        <w:t xml:space="preserve"> a remote machine </w:t>
      </w:r>
      <w:r w:rsidR="00435461">
        <w:t>with access to</w:t>
      </w:r>
      <w:r w:rsidR="00FE2E2F">
        <w:t xml:space="preserve"> two GPUs for training and image processing purposes. </w:t>
      </w:r>
      <w:r w:rsidR="00667609">
        <w:t xml:space="preserve">The remote machine operated on two Nvidia GPUs and CUDA version 9.0. </w:t>
      </w:r>
    </w:p>
    <w:p w14:paraId="13422C24" w14:textId="43B86494" w:rsidR="002E4EB4" w:rsidRDefault="002E4EB4" w:rsidP="002E4EB4">
      <w:r>
        <w:t xml:space="preserve">Table 1 outlines the configurations for the </w:t>
      </w:r>
      <w:proofErr w:type="spellStart"/>
      <w:r>
        <w:t>matterport</w:t>
      </w:r>
      <w:proofErr w:type="spellEnd"/>
      <w:r>
        <w:t xml:space="preserve"> implementation of Mask R-CNN. Almost all parameters are the default ones. The only one changed </w:t>
      </w:r>
      <w:r w:rsidR="006C6C6F">
        <w:t xml:space="preserve">parameter </w:t>
      </w:r>
      <w:r>
        <w:t>is that of “GPU_COUNT” to specify the number of GPUs this project had access to.</w:t>
      </w:r>
    </w:p>
    <w:p w14:paraId="1183912A" w14:textId="2E27CEDB" w:rsidR="002F7088" w:rsidRPr="002F7088" w:rsidRDefault="002F7088" w:rsidP="00F74FAC">
      <w:r>
        <w:t xml:space="preserve">The model was trained on the 2017 COCO dataset as a baseline and the sorghum plant dataset built for this project. </w:t>
      </w:r>
      <w:r w:rsidR="001E60E8">
        <w:t>The model was trained for 30 epochs each with 100 steps. The standard output of training for the last few epochs is displayed in figure 22.</w:t>
      </w:r>
    </w:p>
    <w:p w14:paraId="2BB7581F" w14:textId="77777777" w:rsidR="00325CD8" w:rsidRDefault="00325CD8" w:rsidP="00325CD8">
      <w:pPr>
        <w:keepNext/>
        <w:jc w:val="center"/>
      </w:pPr>
      <w:r w:rsidRPr="00325CD8">
        <w:rPr>
          <w:noProof/>
        </w:rPr>
        <w:drawing>
          <wp:inline distT="0" distB="0" distL="0" distR="0" wp14:anchorId="43CFE028" wp14:editId="76D8A1D5">
            <wp:extent cx="5573486" cy="1533304"/>
            <wp:effectExtent l="0" t="0" r="0" b="0"/>
            <wp:docPr id="1624162096"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162096" name="Picture 1" descr="A picture containing text, screenshot, font&#10;&#10;Description automatically generated"/>
                    <pic:cNvPicPr/>
                  </pic:nvPicPr>
                  <pic:blipFill>
                    <a:blip r:embed="rId36"/>
                    <a:stretch>
                      <a:fillRect/>
                    </a:stretch>
                  </pic:blipFill>
                  <pic:spPr>
                    <a:xfrm>
                      <a:off x="0" y="0"/>
                      <a:ext cx="5594454" cy="1539073"/>
                    </a:xfrm>
                    <a:prstGeom prst="rect">
                      <a:avLst/>
                    </a:prstGeom>
                  </pic:spPr>
                </pic:pic>
              </a:graphicData>
            </a:graphic>
          </wp:inline>
        </w:drawing>
      </w:r>
    </w:p>
    <w:p w14:paraId="200D7048" w14:textId="2D857ED5" w:rsidR="000E6792" w:rsidRDefault="00325CD8" w:rsidP="006C6C6F">
      <w:pPr>
        <w:pStyle w:val="Caption"/>
        <w:jc w:val="center"/>
      </w:pPr>
      <w:r>
        <w:t xml:space="preserve">Figure </w:t>
      </w:r>
      <w:fldSimple w:instr=" SEQ Figure \* ARABIC ">
        <w:r w:rsidR="00D40169">
          <w:rPr>
            <w:noProof/>
          </w:rPr>
          <w:t>22</w:t>
        </w:r>
      </w:fldSimple>
      <w:r>
        <w:t>.  Training Output</w:t>
      </w:r>
    </w:p>
    <w:p w14:paraId="74A9548E" w14:textId="0BD18DC7" w:rsidR="006C6C6F" w:rsidRPr="006C6C6F" w:rsidRDefault="006C6C6F" w:rsidP="00F74FAC">
      <w:pPr>
        <w:rPr>
          <w:color w:val="FF0000"/>
        </w:rPr>
      </w:pPr>
      <w:r w:rsidRPr="006C6C6F">
        <w:rPr>
          <w:color w:val="FF0000"/>
        </w:rPr>
        <w:t>ELABORATE IN THIS SECTION</w:t>
      </w:r>
    </w:p>
    <w:p w14:paraId="11D05ACD" w14:textId="77777777" w:rsidR="00D54BAA" w:rsidRDefault="00D54BAA" w:rsidP="00D54BAA">
      <w:pPr>
        <w:pStyle w:val="Heading3"/>
      </w:pPr>
    </w:p>
    <w:p w14:paraId="2F43EE75" w14:textId="2A301633" w:rsidR="00135959" w:rsidRDefault="000D72CD" w:rsidP="00D54BAA">
      <w:pPr>
        <w:pStyle w:val="Heading3"/>
      </w:pPr>
      <w:r>
        <w:t>3.3.4 Model Prediction</w:t>
      </w:r>
    </w:p>
    <w:p w14:paraId="38262396" w14:textId="77777777" w:rsidR="00D54BAA" w:rsidRPr="00D54BAA" w:rsidRDefault="00D54BAA" w:rsidP="00D54BAA"/>
    <w:p w14:paraId="3E9F1A3A" w14:textId="45577FD9" w:rsidR="00D8491E" w:rsidRDefault="00D54BAA" w:rsidP="00F74FAC">
      <w:r>
        <w:t>When using the model to predict the masks of leaves on the test dataset, the same configuration parameters as in table 1 were used.</w:t>
      </w:r>
    </w:p>
    <w:p w14:paraId="0087669F" w14:textId="399F2FF7" w:rsidR="00D54BAA" w:rsidRDefault="00D54BAA" w:rsidP="00F74FAC">
      <w:r>
        <w:t xml:space="preserve">Using the model to predict the leaf masks in an image involves </w:t>
      </w:r>
      <w:r w:rsidR="001015F2">
        <w:t>3 main</w:t>
      </w:r>
      <w:r>
        <w:t xml:space="preserve"> stages.  Stage 1 is </w:t>
      </w:r>
      <w:r w:rsidR="00E2709A">
        <w:t>using the Region Proposal Network (RPN), running a binary classifier on anchors that covers the entire image, to output region proposals. Region proposals are bounding boxes covering regions that are most likely the location of a leaf to be segmented. Stage 2 is the Proposal Classification. Stage 2 classifies the region proposals per class, including class probabilities and bounding box regressions.</w:t>
      </w:r>
      <w:r w:rsidR="001015F2">
        <w:t xml:space="preserve"> After stage 2 some refinement is done: adjusting bounding boxes, filtering out low confidence detections. After this stage 3 is takes the detections from the previous layer and runs the mask head to generate segmentation.</w:t>
      </w:r>
    </w:p>
    <w:p w14:paraId="525C4CC9" w14:textId="04BC0DBC" w:rsidR="003D2A2F" w:rsidRDefault="003D2A2F" w:rsidP="000D72CD">
      <w:r>
        <w:lastRenderedPageBreak/>
        <w:t>At the end of the process, after running a test image through the training process, some leaves are precisely masked. This can be viewed in Figure 23.</w:t>
      </w:r>
    </w:p>
    <w:p w14:paraId="1D77DDC5" w14:textId="77777777" w:rsidR="000D72CD" w:rsidRDefault="000D72CD" w:rsidP="000D72CD">
      <w:pPr>
        <w:keepNext/>
        <w:jc w:val="center"/>
      </w:pPr>
      <w:r w:rsidRPr="0057539D">
        <w:rPr>
          <w:noProof/>
        </w:rPr>
        <w:drawing>
          <wp:inline distT="0" distB="0" distL="0" distR="0" wp14:anchorId="41C4B5CE" wp14:editId="327F8A03">
            <wp:extent cx="4866870" cy="2699657"/>
            <wp:effectExtent l="0" t="0" r="0" b="5715"/>
            <wp:docPr id="175912647" name="Picture 1" descr="A picture containing plant, herb, green, gard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12647" name="Picture 1" descr="A picture containing plant, herb, green, garden&#10;&#10;Description automatically generated"/>
                    <pic:cNvPicPr/>
                  </pic:nvPicPr>
                  <pic:blipFill>
                    <a:blip r:embed="rId37"/>
                    <a:stretch>
                      <a:fillRect/>
                    </a:stretch>
                  </pic:blipFill>
                  <pic:spPr>
                    <a:xfrm>
                      <a:off x="0" y="0"/>
                      <a:ext cx="4872685" cy="2702882"/>
                    </a:xfrm>
                    <a:prstGeom prst="rect">
                      <a:avLst/>
                    </a:prstGeom>
                  </pic:spPr>
                </pic:pic>
              </a:graphicData>
            </a:graphic>
          </wp:inline>
        </w:drawing>
      </w:r>
    </w:p>
    <w:p w14:paraId="1A837FA6" w14:textId="77777777" w:rsidR="000D72CD" w:rsidRPr="0057539D" w:rsidRDefault="000D72CD" w:rsidP="000D72CD">
      <w:pPr>
        <w:pStyle w:val="Caption"/>
        <w:jc w:val="center"/>
      </w:pPr>
      <w:r>
        <w:t xml:space="preserve">Figure </w:t>
      </w:r>
      <w:fldSimple w:instr=" SEQ Figure \* ARABIC ">
        <w:r>
          <w:rPr>
            <w:noProof/>
          </w:rPr>
          <w:t>23</w:t>
        </w:r>
      </w:fldSimple>
      <w:r>
        <w:t>.  Test Image with Inferenced Leaf Masks</w:t>
      </w:r>
    </w:p>
    <w:p w14:paraId="7D5CD61C" w14:textId="77777777" w:rsidR="000D72CD" w:rsidRDefault="000D72CD" w:rsidP="00F74FAC"/>
    <w:p w14:paraId="1EB748B4" w14:textId="77777777" w:rsidR="002F7088" w:rsidRDefault="002F7088" w:rsidP="00F74FAC"/>
    <w:p w14:paraId="24D7CC4D" w14:textId="77777777" w:rsidR="000D72CD" w:rsidRDefault="000D72CD" w:rsidP="00F74FAC"/>
    <w:p w14:paraId="24A47BA1" w14:textId="143CCD96" w:rsidR="00892971" w:rsidRDefault="00892971" w:rsidP="00892971">
      <w:pPr>
        <w:pStyle w:val="Heading2"/>
      </w:pPr>
      <w:bookmarkStart w:id="115" w:name="_Toc137089118"/>
      <w:r>
        <w:t xml:space="preserve">3.4 </w:t>
      </w:r>
      <w:bookmarkEnd w:id="115"/>
      <w:r w:rsidR="002D1AD4">
        <w:t>Leaf Scaling</w:t>
      </w:r>
    </w:p>
    <w:p w14:paraId="28A96730" w14:textId="77777777" w:rsidR="006D3022" w:rsidRDefault="006D3022" w:rsidP="006D3022"/>
    <w:p w14:paraId="7B08CBBB" w14:textId="77777777" w:rsidR="00552397" w:rsidRDefault="00552397" w:rsidP="006D3022"/>
    <w:p w14:paraId="73CDAC4B" w14:textId="36152950" w:rsidR="006D3022" w:rsidRDefault="006D3022" w:rsidP="006D3022">
      <w:pPr>
        <w:pStyle w:val="Heading2"/>
      </w:pPr>
      <w:r>
        <w:t>3.5 Point Cloud Cropping</w:t>
      </w:r>
    </w:p>
    <w:p w14:paraId="41AF77BC" w14:textId="3457AC7D" w:rsidR="006D3022" w:rsidRPr="006D3022" w:rsidRDefault="006D3022" w:rsidP="006D3022"/>
    <w:p w14:paraId="6924F09E" w14:textId="77777777" w:rsidR="002D1AD4" w:rsidRDefault="002D1AD4" w:rsidP="002D1AD4"/>
    <w:p w14:paraId="4A838391" w14:textId="77777777" w:rsidR="002D1AD4" w:rsidRDefault="002D1AD4" w:rsidP="002D1AD4"/>
    <w:p w14:paraId="2D5EDDCF" w14:textId="77777777" w:rsidR="002D1AD4" w:rsidRDefault="002D1AD4" w:rsidP="002D1AD4"/>
    <w:p w14:paraId="2EB86B3A" w14:textId="77777777" w:rsidR="002D1AD4" w:rsidRDefault="002D1AD4" w:rsidP="002D1AD4"/>
    <w:p w14:paraId="2568C5D9" w14:textId="548B6DD0" w:rsidR="006E0814" w:rsidRDefault="006E0814">
      <w:pPr>
        <w:rPr>
          <w:rFonts w:asciiTheme="majorHAnsi" w:eastAsiaTheme="majorEastAsia" w:hAnsiTheme="majorHAnsi" w:cstheme="majorBidi"/>
          <w:b/>
          <w:bCs/>
          <w:color w:val="365F91" w:themeColor="accent1" w:themeShade="BF"/>
          <w:sz w:val="28"/>
          <w:szCs w:val="28"/>
        </w:rPr>
      </w:pPr>
      <w:r>
        <w:rPr>
          <w:rFonts w:asciiTheme="majorHAnsi" w:eastAsiaTheme="majorEastAsia" w:hAnsiTheme="majorHAnsi" w:cstheme="majorBidi"/>
          <w:b/>
          <w:bCs/>
          <w:color w:val="365F91" w:themeColor="accent1" w:themeShade="BF"/>
          <w:sz w:val="28"/>
          <w:szCs w:val="28"/>
        </w:rPr>
        <w:br w:type="page"/>
      </w:r>
    </w:p>
    <w:p w14:paraId="04B38629" w14:textId="163085B0" w:rsidR="002A62E3" w:rsidRDefault="0070707B" w:rsidP="009A2007">
      <w:pPr>
        <w:pStyle w:val="Heading1"/>
      </w:pPr>
      <w:bookmarkStart w:id="116" w:name="_Toc137089122"/>
      <w:r>
        <w:lastRenderedPageBreak/>
        <w:t>4</w:t>
      </w:r>
      <w:r w:rsidR="0001067B">
        <w:t>. Research Results</w:t>
      </w:r>
      <w:bookmarkEnd w:id="116"/>
    </w:p>
    <w:p w14:paraId="52025110" w14:textId="6E34860A" w:rsidR="00E33F56" w:rsidRDefault="00C730AF" w:rsidP="002A62E3">
      <w:r>
        <w:t>All</w:t>
      </w:r>
      <w:r w:rsidR="00794336">
        <w:t xml:space="preserve"> the</w:t>
      </w:r>
      <w:r w:rsidR="00E33F56">
        <w:t xml:space="preserve"> five steps outlined in the methodology chapter </w:t>
      </w:r>
      <w:r>
        <w:t>have</w:t>
      </w:r>
      <w:r w:rsidR="00E33F56">
        <w:t xml:space="preserve"> </w:t>
      </w:r>
      <w:r>
        <w:t>their</w:t>
      </w:r>
      <w:r w:rsidR="00E33F56">
        <w:t xml:space="preserve"> own </w:t>
      </w:r>
      <w:r w:rsidR="008A687E">
        <w:t>technique for</w:t>
      </w:r>
      <w:r w:rsidR="00E33F56">
        <w:t xml:space="preserve"> validation. </w:t>
      </w:r>
      <w:r w:rsidR="0057534D">
        <w:t>This chapter</w:t>
      </w:r>
      <w:r w:rsidR="00E33F56">
        <w:t xml:space="preserve"> will outline the results of each section of the project and demonstrate how each section </w:t>
      </w:r>
      <w:r w:rsidR="00794336">
        <w:t>was validated</w:t>
      </w:r>
      <w:r w:rsidR="00E33F56">
        <w:t xml:space="preserve">. </w:t>
      </w:r>
    </w:p>
    <w:p w14:paraId="2EA9F890" w14:textId="44B8C730" w:rsidR="00FD501B" w:rsidRDefault="00F02261" w:rsidP="00F02261">
      <w:pPr>
        <w:pStyle w:val="Heading2"/>
      </w:pPr>
      <w:bookmarkStart w:id="117" w:name="_Toc137089123"/>
      <w:r>
        <w:t xml:space="preserve">4.1 </w:t>
      </w:r>
      <w:bookmarkEnd w:id="117"/>
      <w:r w:rsidR="00A32CA5">
        <w:t xml:space="preserve">Data Collection and </w:t>
      </w:r>
      <w:commentRangeStart w:id="118"/>
      <w:r w:rsidR="00A32CA5">
        <w:t xml:space="preserve">Rendering </w:t>
      </w:r>
      <w:commentRangeEnd w:id="118"/>
      <w:r w:rsidR="008A687E">
        <w:rPr>
          <w:rStyle w:val="CommentReference"/>
          <w:rFonts w:asciiTheme="minorHAnsi" w:eastAsiaTheme="minorHAnsi" w:hAnsiTheme="minorHAnsi" w:cstheme="minorBidi"/>
          <w:b w:val="0"/>
          <w:bCs w:val="0"/>
          <w:color w:val="auto"/>
        </w:rPr>
        <w:commentReference w:id="118"/>
      </w:r>
    </w:p>
    <w:p w14:paraId="1F0324D9" w14:textId="0CA57423" w:rsidR="00F761EF" w:rsidRDefault="00322903" w:rsidP="00E33F56">
      <w:r>
        <w:t xml:space="preserve">In order to validate that </w:t>
      </w:r>
      <w:r w:rsidR="000E36C3">
        <w:t xml:space="preserve">the camera produces accurate </w:t>
      </w:r>
      <w:proofErr w:type="gramStart"/>
      <w:r w:rsidR="000E36C3">
        <w:t>data</w:t>
      </w:r>
      <w:proofErr w:type="gramEnd"/>
      <w:r w:rsidR="000E36C3">
        <w:t xml:space="preserve"> and the renderings accurately capture the information in the </w:t>
      </w:r>
      <w:r w:rsidR="008A687E">
        <w:t>SVO</w:t>
      </w:r>
      <w:r w:rsidR="000E36C3">
        <w:t xml:space="preserve"> recordings a set of control photos were taken with the </w:t>
      </w:r>
      <w:r w:rsidR="008A687E">
        <w:t xml:space="preserve">ZED </w:t>
      </w:r>
      <w:r w:rsidR="000E36C3">
        <w:t xml:space="preserve">camera to </w:t>
      </w:r>
      <w:r w:rsidR="00866297">
        <w:t xml:space="preserve">compare real and vision-based measurements. </w:t>
      </w:r>
      <w:r w:rsidR="00F761EF">
        <w:t>Examples of these control photos are displayed in Figures ______.</w:t>
      </w:r>
    </w:p>
    <w:p w14:paraId="60691C14" w14:textId="77777777" w:rsidR="005025EE" w:rsidRDefault="005025EE" w:rsidP="005025EE"/>
    <w:p w14:paraId="3B67057B" w14:textId="0D66C1BD" w:rsidR="005025EE" w:rsidRDefault="00590553" w:rsidP="005025EE">
      <w:pPr>
        <w:keepNext/>
      </w:pPr>
      <w:r>
        <w:rPr>
          <w:noProof/>
        </w:rPr>
        <w:drawing>
          <wp:inline distT="0" distB="0" distL="0" distR="0" wp14:anchorId="03CACB55" wp14:editId="3417BAD1">
            <wp:extent cx="5943600" cy="3341370"/>
            <wp:effectExtent l="0" t="0" r="0" b="0"/>
            <wp:docPr id="15883595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3341370"/>
                    </a:xfrm>
                    <a:prstGeom prst="rect">
                      <a:avLst/>
                    </a:prstGeom>
                    <a:noFill/>
                    <a:ln>
                      <a:noFill/>
                    </a:ln>
                  </pic:spPr>
                </pic:pic>
              </a:graphicData>
            </a:graphic>
          </wp:inline>
        </w:drawing>
      </w:r>
    </w:p>
    <w:p w14:paraId="7A4A0DD5" w14:textId="68C9F258" w:rsidR="005025EE" w:rsidRDefault="005025EE" w:rsidP="005025EE">
      <w:pPr>
        <w:pStyle w:val="Caption"/>
        <w:jc w:val="center"/>
      </w:pPr>
      <w:r>
        <w:t xml:space="preserve">Figure </w:t>
      </w:r>
      <w:fldSimple w:instr=" SEQ Figure \* ARABIC ">
        <w:r>
          <w:rPr>
            <w:noProof/>
          </w:rPr>
          <w:t>24</w:t>
        </w:r>
      </w:fldSimple>
      <w:r>
        <w:t xml:space="preserve">.  </w:t>
      </w:r>
      <w:r w:rsidRPr="00EC577B">
        <w:t>Control Photo of a Ruler</w:t>
      </w:r>
      <w:r w:rsidR="00DC667C">
        <w:t xml:space="preserve"> 50 cm From the Camera’s Lens</w:t>
      </w:r>
    </w:p>
    <w:p w14:paraId="06018F88" w14:textId="77777777" w:rsidR="005025EE" w:rsidRDefault="005025EE" w:rsidP="005025EE"/>
    <w:p w14:paraId="04EBFE4C" w14:textId="77777777" w:rsidR="005025EE" w:rsidRDefault="005025EE" w:rsidP="005025EE">
      <w:r>
        <w:rPr>
          <w:noProof/>
        </w:rPr>
        <w:lastRenderedPageBreak/>
        <w:drawing>
          <wp:inline distT="0" distB="0" distL="0" distR="0" wp14:anchorId="3985F228" wp14:editId="62A7C657">
            <wp:extent cx="5947410" cy="3343275"/>
            <wp:effectExtent l="0" t="0" r="0" b="9525"/>
            <wp:docPr id="1638502091" name="Picture 1" descr="A person holding a paper and looking at pla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502091" name="Picture 1" descr="A person holding a paper and looking at plant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7410" cy="3343275"/>
                    </a:xfrm>
                    <a:prstGeom prst="rect">
                      <a:avLst/>
                    </a:prstGeom>
                    <a:noFill/>
                    <a:ln>
                      <a:noFill/>
                    </a:ln>
                  </pic:spPr>
                </pic:pic>
              </a:graphicData>
            </a:graphic>
          </wp:inline>
        </w:drawing>
      </w:r>
    </w:p>
    <w:p w14:paraId="797532C1" w14:textId="5E7C76A3" w:rsidR="001E4686" w:rsidRDefault="001E4686" w:rsidP="001E4686">
      <w:pPr>
        <w:pStyle w:val="Caption"/>
        <w:jc w:val="center"/>
      </w:pPr>
      <w:r>
        <w:t xml:space="preserve">Figure </w:t>
      </w:r>
      <w:fldSimple w:instr=" SEQ Figure \* ARABIC ">
        <w:r>
          <w:rPr>
            <w:noProof/>
          </w:rPr>
          <w:t>24</w:t>
        </w:r>
      </w:fldSimple>
      <w:r>
        <w:t xml:space="preserve">.  </w:t>
      </w:r>
      <w:r w:rsidRPr="00EC577B">
        <w:t>Control Photo of a Ruler</w:t>
      </w:r>
      <w:r>
        <w:t xml:space="preserve"> 150 cm From the Plane of The Camera’s Lens</w:t>
      </w:r>
      <w:r w:rsidR="001722DF">
        <w:t xml:space="preserve"> ***** FIGURE OUT DISTANCE FROM CAMERA -&gt; real distance, and both legs</w:t>
      </w:r>
    </w:p>
    <w:p w14:paraId="6C874B53" w14:textId="77777777" w:rsidR="005025EE" w:rsidRDefault="005025EE" w:rsidP="005025EE"/>
    <w:p w14:paraId="1D61A551" w14:textId="77777777" w:rsidR="005025EE" w:rsidRDefault="005025EE" w:rsidP="005025EE"/>
    <w:p w14:paraId="460FD923" w14:textId="77777777" w:rsidR="005025EE" w:rsidRDefault="005025EE" w:rsidP="005025EE">
      <w:r>
        <w:rPr>
          <w:noProof/>
        </w:rPr>
        <w:drawing>
          <wp:inline distT="0" distB="0" distL="0" distR="0" wp14:anchorId="5970E154" wp14:editId="5A8138AB">
            <wp:extent cx="5947410" cy="3343275"/>
            <wp:effectExtent l="0" t="0" r="0" b="9525"/>
            <wp:docPr id="574027289" name="Picture 2" descr="A square grate with plan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027289" name="Picture 2" descr="A square grate with plants in it&#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7410" cy="3343275"/>
                    </a:xfrm>
                    <a:prstGeom prst="rect">
                      <a:avLst/>
                    </a:prstGeom>
                    <a:noFill/>
                    <a:ln>
                      <a:noFill/>
                    </a:ln>
                  </pic:spPr>
                </pic:pic>
              </a:graphicData>
            </a:graphic>
          </wp:inline>
        </w:drawing>
      </w:r>
    </w:p>
    <w:p w14:paraId="565A17BA" w14:textId="20224DEB" w:rsidR="00697D36" w:rsidRDefault="00697D36" w:rsidP="00697D36">
      <w:pPr>
        <w:pStyle w:val="Caption"/>
        <w:jc w:val="center"/>
      </w:pPr>
      <w:r>
        <w:lastRenderedPageBreak/>
        <w:t xml:space="preserve">Figure </w:t>
      </w:r>
      <w:fldSimple w:instr=" SEQ Figure \* ARABIC ">
        <w:r>
          <w:rPr>
            <w:noProof/>
          </w:rPr>
          <w:t>24</w:t>
        </w:r>
      </w:fldSimple>
      <w:r>
        <w:t xml:space="preserve">.  </w:t>
      </w:r>
      <w:r w:rsidRPr="00EC577B">
        <w:t>Control Photo of a Ruler</w:t>
      </w:r>
      <w:r>
        <w:t xml:space="preserve"> 3__ cm From the Plane of The Camera’s Lens ***** FIGURE OUT DISTANCE FROM CAMERA -&gt; real distance, and both legs</w:t>
      </w:r>
    </w:p>
    <w:p w14:paraId="68566B2A" w14:textId="77777777" w:rsidR="00697D36" w:rsidRDefault="00697D36" w:rsidP="005025EE"/>
    <w:p w14:paraId="7D893426" w14:textId="4CF6C4B6" w:rsidR="00F761EF" w:rsidRDefault="00F33DE1" w:rsidP="00E33F56">
      <w:r>
        <w:t xml:space="preserve">After generating the point cloud of the control recordings and rendering the point cloud using a point cloud visualization tool powered by the open 3d python library, vision-based measurements were taken along the ruler </w:t>
      </w:r>
      <w:proofErr w:type="gramStart"/>
      <w:r>
        <w:t>in order to</w:t>
      </w:r>
      <w:proofErr w:type="gramEnd"/>
      <w:r>
        <w:t xml:space="preserve"> populate metrics that help demonstrate the precision of depth, length, and width </w:t>
      </w:r>
      <w:r w:rsidR="009B416E">
        <w:t xml:space="preserve">vision-based </w:t>
      </w:r>
      <w:r>
        <w:t xml:space="preserve">measurements. </w:t>
      </w:r>
      <w:r w:rsidR="00481BF4">
        <w:t xml:space="preserve">Two areas of loss of precision were identified: distance from camera and closeness to the edge </w:t>
      </w:r>
      <w:r w:rsidR="008A687E">
        <w:t xml:space="preserve">of the field of view (FOV) </w:t>
      </w:r>
      <w:r w:rsidR="00481BF4">
        <w:t xml:space="preserve">of the camera. The hypotheses of the impact of these metrics were that a higher distance from the camera would correlate with lower precision of measurements and higher </w:t>
      </w:r>
      <w:r w:rsidR="008A687E">
        <w:t xml:space="preserve">closer </w:t>
      </w:r>
      <w:r w:rsidR="00481BF4">
        <w:t xml:space="preserve">to the edge of the camera </w:t>
      </w:r>
      <w:r w:rsidR="008A687E">
        <w:t xml:space="preserve">FOV </w:t>
      </w:r>
      <w:r w:rsidR="00481BF4">
        <w:t>would contribute to possible distortion and lower precision of measurements.</w:t>
      </w:r>
    </w:p>
    <w:p w14:paraId="66790D64" w14:textId="5F1DA7DF" w:rsidR="00E552F3" w:rsidRPr="00E33F56" w:rsidRDefault="00365F8C" w:rsidP="00E33F56">
      <w:r>
        <w:t xml:space="preserve">Table 1 and 2 showcase data intended to demonstrate trends with regards to precision dependent on the measurement’s distance to the camera. </w:t>
      </w:r>
      <w:r w:rsidR="00E552F3">
        <w:t xml:space="preserve">Table 1 showcases </w:t>
      </w:r>
      <w:r w:rsidR="009B416E">
        <w:t>depth measurements taken across the different recordings. Table 2 showcases length/width measurements taken across the different recordings. Vision-based measurements taken at 25 cm from the camera are unpopulated as the point clouds generated from the recordings were not able to generate points of objects at 25 cm or closer to the camera. The generated point clouds included objects at 50 cm and further from the camera. These measurements are populated and are used to determine trends in the precision of recordings and rendered point clouds across the different dimensions.</w:t>
      </w:r>
    </w:p>
    <w:p w14:paraId="6CD496F0" w14:textId="21291810" w:rsidR="00552397" w:rsidRDefault="00552397" w:rsidP="00552397">
      <w:pPr>
        <w:pStyle w:val="Caption"/>
        <w:keepNext/>
        <w:jc w:val="center"/>
      </w:pPr>
      <w:r>
        <w:t xml:space="preserve">Table </w:t>
      </w:r>
      <w:fldSimple w:instr=" SEQ Table \* ARABIC ">
        <w:r>
          <w:rPr>
            <w:noProof/>
          </w:rPr>
          <w:t>1</w:t>
        </w:r>
      </w:fldSimple>
      <w:r>
        <w:t xml:space="preserve">.  </w:t>
      </w:r>
      <w:r w:rsidR="00554157">
        <w:t xml:space="preserve">Depth Measurements </w:t>
      </w:r>
      <w:r w:rsidR="0057534D">
        <w:t>Taken at Different</w:t>
      </w:r>
      <w:r w:rsidR="00554157">
        <w:t xml:space="preserve"> </w:t>
      </w:r>
      <w:r>
        <w:t>Distance</w:t>
      </w:r>
      <w:r w:rsidR="0057534D">
        <w:t>s</w:t>
      </w:r>
      <w:r>
        <w:t xml:space="preserve"> </w:t>
      </w:r>
      <w:r w:rsidR="009B416E">
        <w:t>from</w:t>
      </w:r>
      <w:r>
        <w:t xml:space="preserve"> Camera</w:t>
      </w:r>
    </w:p>
    <w:tbl>
      <w:tblPr>
        <w:tblStyle w:val="TableGrid"/>
        <w:tblW w:w="0" w:type="auto"/>
        <w:tblLook w:val="04A0" w:firstRow="1" w:lastRow="0" w:firstColumn="1" w:lastColumn="0" w:noHBand="0" w:noVBand="1"/>
      </w:tblPr>
      <w:tblGrid>
        <w:gridCol w:w="2337"/>
        <w:gridCol w:w="2337"/>
        <w:gridCol w:w="2338"/>
        <w:gridCol w:w="2338"/>
      </w:tblGrid>
      <w:tr w:rsidR="008D0FFB" w14:paraId="081CEC34" w14:textId="77777777" w:rsidTr="008D0FFB">
        <w:tc>
          <w:tcPr>
            <w:tcW w:w="2337" w:type="dxa"/>
          </w:tcPr>
          <w:p w14:paraId="2115CCBA" w14:textId="74C2F691" w:rsidR="008D0FFB" w:rsidRDefault="008D0FFB" w:rsidP="00552397">
            <w:r>
              <w:t>Real Distance</w:t>
            </w:r>
          </w:p>
        </w:tc>
        <w:tc>
          <w:tcPr>
            <w:tcW w:w="2337" w:type="dxa"/>
          </w:tcPr>
          <w:p w14:paraId="5C5BCE97" w14:textId="1C8B3E29" w:rsidR="008D0FFB" w:rsidRDefault="008D0FFB" w:rsidP="00552397">
            <w:r>
              <w:t>Point Cloud Distance</w:t>
            </w:r>
          </w:p>
        </w:tc>
        <w:tc>
          <w:tcPr>
            <w:tcW w:w="2338" w:type="dxa"/>
          </w:tcPr>
          <w:p w14:paraId="49115A96" w14:textId="2D737794" w:rsidR="008D0FFB" w:rsidRDefault="008D0FFB" w:rsidP="00552397">
            <w:r>
              <w:t>|Expected – Actual|</w:t>
            </w:r>
          </w:p>
        </w:tc>
        <w:tc>
          <w:tcPr>
            <w:tcW w:w="2338" w:type="dxa"/>
          </w:tcPr>
          <w:p w14:paraId="39CCFD44" w14:textId="22831433" w:rsidR="008D0FFB" w:rsidRDefault="008D0FFB" w:rsidP="00552397">
            <w:r>
              <w:t>Percent Error</w:t>
            </w:r>
          </w:p>
        </w:tc>
      </w:tr>
      <w:tr w:rsidR="008D0FFB" w14:paraId="0F3BAA49" w14:textId="77777777" w:rsidTr="008D0FFB">
        <w:tc>
          <w:tcPr>
            <w:tcW w:w="2337" w:type="dxa"/>
          </w:tcPr>
          <w:p w14:paraId="15ABA887" w14:textId="5823BEBC" w:rsidR="008D0FFB" w:rsidRDefault="008D0FFB" w:rsidP="008D0FFB">
            <w:r>
              <w:t>25 cm</w:t>
            </w:r>
          </w:p>
        </w:tc>
        <w:tc>
          <w:tcPr>
            <w:tcW w:w="2337" w:type="dxa"/>
          </w:tcPr>
          <w:p w14:paraId="756CF2EB" w14:textId="3814D0C8" w:rsidR="008D0FFB" w:rsidRDefault="0057534D" w:rsidP="008D0FFB">
            <w:r>
              <w:t>-</w:t>
            </w:r>
          </w:p>
        </w:tc>
        <w:tc>
          <w:tcPr>
            <w:tcW w:w="2338" w:type="dxa"/>
          </w:tcPr>
          <w:p w14:paraId="6FB02431" w14:textId="3D570E37" w:rsidR="008D0FFB" w:rsidRDefault="00BC681C" w:rsidP="008D0FFB">
            <w:r>
              <w:t>-</w:t>
            </w:r>
          </w:p>
        </w:tc>
        <w:tc>
          <w:tcPr>
            <w:tcW w:w="2338" w:type="dxa"/>
          </w:tcPr>
          <w:p w14:paraId="536971B2" w14:textId="4FC931CA" w:rsidR="008D0FFB" w:rsidRDefault="00BC681C" w:rsidP="008D0FFB">
            <w:r>
              <w:t>-</w:t>
            </w:r>
          </w:p>
        </w:tc>
      </w:tr>
      <w:tr w:rsidR="008D0FFB" w14:paraId="3F57E3DB" w14:textId="77777777" w:rsidTr="008D0FFB">
        <w:tc>
          <w:tcPr>
            <w:tcW w:w="2337" w:type="dxa"/>
          </w:tcPr>
          <w:p w14:paraId="589E39D7" w14:textId="6E59108E" w:rsidR="008D0FFB" w:rsidRDefault="008D0FFB" w:rsidP="008D0FFB">
            <w:r>
              <w:t>50 cm</w:t>
            </w:r>
          </w:p>
        </w:tc>
        <w:tc>
          <w:tcPr>
            <w:tcW w:w="2337" w:type="dxa"/>
          </w:tcPr>
          <w:p w14:paraId="491DDABA" w14:textId="4C93475C" w:rsidR="008D0FFB" w:rsidRDefault="00BC681C" w:rsidP="008D0FFB">
            <w:r>
              <w:t>50.87 cm</w:t>
            </w:r>
          </w:p>
        </w:tc>
        <w:tc>
          <w:tcPr>
            <w:tcW w:w="2338" w:type="dxa"/>
          </w:tcPr>
          <w:p w14:paraId="195CE172" w14:textId="268F017A" w:rsidR="008D0FFB" w:rsidRDefault="00BC681C" w:rsidP="008D0FFB">
            <w:r>
              <w:t>0.87 cm</w:t>
            </w:r>
          </w:p>
        </w:tc>
        <w:tc>
          <w:tcPr>
            <w:tcW w:w="2338" w:type="dxa"/>
          </w:tcPr>
          <w:p w14:paraId="1B419E05" w14:textId="72E78B3A" w:rsidR="008D0FFB" w:rsidRDefault="00BC681C" w:rsidP="008D0FFB">
            <w:r>
              <w:t>1.74 %</w:t>
            </w:r>
          </w:p>
        </w:tc>
      </w:tr>
      <w:tr w:rsidR="008D0FFB" w14:paraId="21900D40" w14:textId="77777777" w:rsidTr="008D0FFB">
        <w:tc>
          <w:tcPr>
            <w:tcW w:w="2337" w:type="dxa"/>
          </w:tcPr>
          <w:p w14:paraId="29CD31AF" w14:textId="69DD04C1" w:rsidR="008D0FFB" w:rsidRDefault="008D0FFB" w:rsidP="008D0FFB">
            <w:r>
              <w:t>75 cm</w:t>
            </w:r>
          </w:p>
        </w:tc>
        <w:tc>
          <w:tcPr>
            <w:tcW w:w="2337" w:type="dxa"/>
          </w:tcPr>
          <w:p w14:paraId="3FF7DA58" w14:textId="1AB73C8C" w:rsidR="00BC681C" w:rsidRDefault="00BC681C" w:rsidP="008D0FFB">
            <w:r>
              <w:t>76.02 cm</w:t>
            </w:r>
          </w:p>
        </w:tc>
        <w:tc>
          <w:tcPr>
            <w:tcW w:w="2338" w:type="dxa"/>
          </w:tcPr>
          <w:p w14:paraId="22803EA8" w14:textId="4C50B5CC" w:rsidR="008D0FFB" w:rsidRDefault="00BC681C" w:rsidP="008D0FFB">
            <w:r>
              <w:t>1.02 cm</w:t>
            </w:r>
          </w:p>
        </w:tc>
        <w:tc>
          <w:tcPr>
            <w:tcW w:w="2338" w:type="dxa"/>
          </w:tcPr>
          <w:p w14:paraId="2CF080F5" w14:textId="04629087" w:rsidR="008D0FFB" w:rsidRDefault="00BC681C" w:rsidP="008D0FFB">
            <w:r>
              <w:t>1.36 %</w:t>
            </w:r>
          </w:p>
        </w:tc>
      </w:tr>
      <w:tr w:rsidR="008D0FFB" w14:paraId="73BDA189" w14:textId="77777777" w:rsidTr="008D0FFB">
        <w:tc>
          <w:tcPr>
            <w:tcW w:w="2337" w:type="dxa"/>
          </w:tcPr>
          <w:p w14:paraId="2E59065A" w14:textId="5F0C52FA" w:rsidR="008D0FFB" w:rsidRDefault="008D0FFB" w:rsidP="008D0FFB">
            <w:r>
              <w:t>100 cm</w:t>
            </w:r>
          </w:p>
        </w:tc>
        <w:tc>
          <w:tcPr>
            <w:tcW w:w="2337" w:type="dxa"/>
          </w:tcPr>
          <w:p w14:paraId="285563B8" w14:textId="0B9260FF" w:rsidR="008D0FFB" w:rsidRDefault="00BC681C" w:rsidP="008D0FFB">
            <w:r>
              <w:t>102.94 cm</w:t>
            </w:r>
          </w:p>
        </w:tc>
        <w:tc>
          <w:tcPr>
            <w:tcW w:w="2338" w:type="dxa"/>
          </w:tcPr>
          <w:p w14:paraId="6EDF4615" w14:textId="78D30004" w:rsidR="008D0FFB" w:rsidRDefault="00BC681C" w:rsidP="008D0FFB">
            <w:r>
              <w:t>2.94 cm</w:t>
            </w:r>
          </w:p>
        </w:tc>
        <w:tc>
          <w:tcPr>
            <w:tcW w:w="2338" w:type="dxa"/>
          </w:tcPr>
          <w:p w14:paraId="06909555" w14:textId="00B95380" w:rsidR="008D0FFB" w:rsidRDefault="00BC681C" w:rsidP="008D0FFB">
            <w:r>
              <w:t>2.94 %</w:t>
            </w:r>
          </w:p>
        </w:tc>
      </w:tr>
      <w:tr w:rsidR="008D0FFB" w14:paraId="3E5B2E30" w14:textId="77777777" w:rsidTr="008D0FFB">
        <w:tc>
          <w:tcPr>
            <w:tcW w:w="2337" w:type="dxa"/>
          </w:tcPr>
          <w:p w14:paraId="4CEB05CC" w14:textId="76D82C1D" w:rsidR="008D0FFB" w:rsidRDefault="008D0FFB" w:rsidP="008D0FFB">
            <w:r>
              <w:t>125 cm</w:t>
            </w:r>
          </w:p>
        </w:tc>
        <w:tc>
          <w:tcPr>
            <w:tcW w:w="2337" w:type="dxa"/>
          </w:tcPr>
          <w:p w14:paraId="6F4A34DB" w14:textId="1E2BDDD4" w:rsidR="008D0FFB" w:rsidRDefault="00BC681C" w:rsidP="008D0FFB">
            <w:r>
              <w:t>127.84 cm</w:t>
            </w:r>
          </w:p>
        </w:tc>
        <w:tc>
          <w:tcPr>
            <w:tcW w:w="2338" w:type="dxa"/>
          </w:tcPr>
          <w:p w14:paraId="0CDA95EB" w14:textId="6BAB3181" w:rsidR="008D0FFB" w:rsidRDefault="00BC681C" w:rsidP="008D0FFB">
            <w:r>
              <w:t>2.84 cm</w:t>
            </w:r>
          </w:p>
        </w:tc>
        <w:tc>
          <w:tcPr>
            <w:tcW w:w="2338" w:type="dxa"/>
          </w:tcPr>
          <w:p w14:paraId="38B622A0" w14:textId="7FD12931" w:rsidR="008D0FFB" w:rsidRDefault="00BC681C" w:rsidP="008D0FFB">
            <w:r>
              <w:t>2.27 %</w:t>
            </w:r>
          </w:p>
        </w:tc>
      </w:tr>
      <w:tr w:rsidR="008D0FFB" w14:paraId="5B9BAF64" w14:textId="77777777" w:rsidTr="008D0FFB">
        <w:tc>
          <w:tcPr>
            <w:tcW w:w="2337" w:type="dxa"/>
          </w:tcPr>
          <w:p w14:paraId="4B07CE04" w14:textId="5E2158EF" w:rsidR="008D0FFB" w:rsidRDefault="008D0FFB" w:rsidP="008D0FFB">
            <w:r>
              <w:t>150 cm</w:t>
            </w:r>
          </w:p>
        </w:tc>
        <w:tc>
          <w:tcPr>
            <w:tcW w:w="2337" w:type="dxa"/>
          </w:tcPr>
          <w:p w14:paraId="05773C7C" w14:textId="0C05B161" w:rsidR="008D0FFB" w:rsidRDefault="00BC681C" w:rsidP="008D0FFB">
            <w:r>
              <w:t>162.42 cm</w:t>
            </w:r>
          </w:p>
        </w:tc>
        <w:tc>
          <w:tcPr>
            <w:tcW w:w="2338" w:type="dxa"/>
          </w:tcPr>
          <w:p w14:paraId="4A580A08" w14:textId="0A8042C6" w:rsidR="008D0FFB" w:rsidRDefault="00BC681C" w:rsidP="008D0FFB">
            <w:r>
              <w:t>12.42 cm</w:t>
            </w:r>
          </w:p>
        </w:tc>
        <w:tc>
          <w:tcPr>
            <w:tcW w:w="2338" w:type="dxa"/>
          </w:tcPr>
          <w:p w14:paraId="2E85BC75" w14:textId="52DFAE0B" w:rsidR="008D0FFB" w:rsidRDefault="00BC681C" w:rsidP="008D0FFB">
            <w:r>
              <w:t>8.28 %</w:t>
            </w:r>
          </w:p>
        </w:tc>
      </w:tr>
    </w:tbl>
    <w:p w14:paraId="76A3CDC5" w14:textId="77777777" w:rsidR="00552397" w:rsidRDefault="00552397" w:rsidP="00552397"/>
    <w:p w14:paraId="72F1F233" w14:textId="0724E798" w:rsidR="009B416E" w:rsidRDefault="009B416E" w:rsidP="009B416E">
      <w:pPr>
        <w:pStyle w:val="Caption"/>
        <w:keepNext/>
        <w:jc w:val="center"/>
      </w:pPr>
      <w:r>
        <w:t xml:space="preserve">Table </w:t>
      </w:r>
      <w:fldSimple w:instr=" SEQ Table \* ARABIC ">
        <w:r>
          <w:rPr>
            <w:noProof/>
          </w:rPr>
          <w:t>2</w:t>
        </w:r>
      </w:fldSimple>
      <w:r>
        <w:t xml:space="preserve">.  Length/Width Measurements Taken at Different Distances </w:t>
      </w:r>
      <w:r w:rsidR="00165D49">
        <w:t>from</w:t>
      </w:r>
      <w:r>
        <w:t xml:space="preserve"> Camera</w:t>
      </w:r>
    </w:p>
    <w:tbl>
      <w:tblPr>
        <w:tblStyle w:val="TableGrid"/>
        <w:tblW w:w="0" w:type="auto"/>
        <w:tblLook w:val="04A0" w:firstRow="1" w:lastRow="0" w:firstColumn="1" w:lastColumn="0" w:noHBand="0" w:noVBand="1"/>
      </w:tblPr>
      <w:tblGrid>
        <w:gridCol w:w="2245"/>
        <w:gridCol w:w="1530"/>
        <w:gridCol w:w="2070"/>
        <w:gridCol w:w="2070"/>
        <w:gridCol w:w="1435"/>
      </w:tblGrid>
      <w:tr w:rsidR="009B416E" w14:paraId="1DEC37F3" w14:textId="77777777" w:rsidTr="008D6172">
        <w:tc>
          <w:tcPr>
            <w:tcW w:w="2245" w:type="dxa"/>
          </w:tcPr>
          <w:p w14:paraId="46E57E78" w14:textId="77777777" w:rsidR="009B416E" w:rsidRDefault="009B416E" w:rsidP="008D6172">
            <w:r>
              <w:t>Distance From Camera</w:t>
            </w:r>
          </w:p>
        </w:tc>
        <w:tc>
          <w:tcPr>
            <w:tcW w:w="1530" w:type="dxa"/>
          </w:tcPr>
          <w:p w14:paraId="6D31A9D1" w14:textId="77777777" w:rsidR="009B416E" w:rsidRDefault="009B416E" w:rsidP="008D6172">
            <w:r>
              <w:t>Real Distance</w:t>
            </w:r>
          </w:p>
        </w:tc>
        <w:tc>
          <w:tcPr>
            <w:tcW w:w="2070" w:type="dxa"/>
          </w:tcPr>
          <w:p w14:paraId="254CAA2B" w14:textId="77777777" w:rsidR="009B416E" w:rsidRDefault="009B416E" w:rsidP="008D6172">
            <w:r>
              <w:t>Point Cloud Distance</w:t>
            </w:r>
          </w:p>
        </w:tc>
        <w:tc>
          <w:tcPr>
            <w:tcW w:w="2070" w:type="dxa"/>
          </w:tcPr>
          <w:p w14:paraId="0928F530" w14:textId="77777777" w:rsidR="009B416E" w:rsidRDefault="009B416E" w:rsidP="008D6172">
            <w:r>
              <w:t>|Expected – Actual|</w:t>
            </w:r>
          </w:p>
        </w:tc>
        <w:tc>
          <w:tcPr>
            <w:tcW w:w="1435" w:type="dxa"/>
          </w:tcPr>
          <w:p w14:paraId="0352E372" w14:textId="77777777" w:rsidR="009B416E" w:rsidRDefault="009B416E" w:rsidP="008D6172">
            <w:r>
              <w:t>Percent Error</w:t>
            </w:r>
          </w:p>
        </w:tc>
      </w:tr>
      <w:tr w:rsidR="009B416E" w14:paraId="698D3B6B" w14:textId="77777777" w:rsidTr="008D6172">
        <w:tc>
          <w:tcPr>
            <w:tcW w:w="2245" w:type="dxa"/>
          </w:tcPr>
          <w:p w14:paraId="0A2B2D37" w14:textId="77777777" w:rsidR="009B416E" w:rsidRDefault="009B416E" w:rsidP="008D6172">
            <w:r>
              <w:t>25 cm</w:t>
            </w:r>
          </w:p>
        </w:tc>
        <w:tc>
          <w:tcPr>
            <w:tcW w:w="1530" w:type="dxa"/>
          </w:tcPr>
          <w:p w14:paraId="3572497C" w14:textId="77777777" w:rsidR="009B416E" w:rsidRDefault="009B416E" w:rsidP="008D6172">
            <w:r>
              <w:t>1 cm</w:t>
            </w:r>
          </w:p>
        </w:tc>
        <w:tc>
          <w:tcPr>
            <w:tcW w:w="2070" w:type="dxa"/>
          </w:tcPr>
          <w:p w14:paraId="7C79DDDB" w14:textId="77777777" w:rsidR="009B416E" w:rsidRDefault="009B416E" w:rsidP="008D6172">
            <w:r>
              <w:t>-</w:t>
            </w:r>
          </w:p>
        </w:tc>
        <w:tc>
          <w:tcPr>
            <w:tcW w:w="2070" w:type="dxa"/>
          </w:tcPr>
          <w:p w14:paraId="6A410328" w14:textId="77777777" w:rsidR="009B416E" w:rsidRDefault="009B416E" w:rsidP="008D6172">
            <w:r>
              <w:t>-</w:t>
            </w:r>
          </w:p>
        </w:tc>
        <w:tc>
          <w:tcPr>
            <w:tcW w:w="1435" w:type="dxa"/>
          </w:tcPr>
          <w:p w14:paraId="5B23053F" w14:textId="77777777" w:rsidR="009B416E" w:rsidRDefault="009B416E" w:rsidP="008D6172">
            <w:r>
              <w:t>-</w:t>
            </w:r>
          </w:p>
        </w:tc>
      </w:tr>
      <w:tr w:rsidR="009B416E" w14:paraId="0E53C8A4" w14:textId="77777777" w:rsidTr="008D6172">
        <w:tc>
          <w:tcPr>
            <w:tcW w:w="2245" w:type="dxa"/>
          </w:tcPr>
          <w:p w14:paraId="6A2D6989" w14:textId="77777777" w:rsidR="009B416E" w:rsidRDefault="009B416E" w:rsidP="008D6172">
            <w:r>
              <w:t>50 cm</w:t>
            </w:r>
          </w:p>
        </w:tc>
        <w:tc>
          <w:tcPr>
            <w:tcW w:w="1530" w:type="dxa"/>
          </w:tcPr>
          <w:p w14:paraId="6B369BA9" w14:textId="77777777" w:rsidR="009B416E" w:rsidRDefault="009B416E" w:rsidP="008D6172">
            <w:r>
              <w:t>1 cm</w:t>
            </w:r>
          </w:p>
        </w:tc>
        <w:tc>
          <w:tcPr>
            <w:tcW w:w="2070" w:type="dxa"/>
          </w:tcPr>
          <w:p w14:paraId="28FE9C01" w14:textId="77777777" w:rsidR="009B416E" w:rsidRDefault="009B416E" w:rsidP="008D6172">
            <w:r>
              <w:t>1.0127 cm</w:t>
            </w:r>
          </w:p>
        </w:tc>
        <w:tc>
          <w:tcPr>
            <w:tcW w:w="2070" w:type="dxa"/>
          </w:tcPr>
          <w:p w14:paraId="4AB3A4B6" w14:textId="77777777" w:rsidR="009B416E" w:rsidRDefault="009B416E" w:rsidP="008D6172">
            <w:r>
              <w:t>0.0127 cm</w:t>
            </w:r>
          </w:p>
        </w:tc>
        <w:tc>
          <w:tcPr>
            <w:tcW w:w="1435" w:type="dxa"/>
          </w:tcPr>
          <w:p w14:paraId="68C2A57E" w14:textId="77777777" w:rsidR="009B416E" w:rsidRDefault="009B416E" w:rsidP="008D6172">
            <w:r>
              <w:t>1.27 %</w:t>
            </w:r>
          </w:p>
        </w:tc>
      </w:tr>
      <w:tr w:rsidR="009B416E" w14:paraId="28230D38" w14:textId="77777777" w:rsidTr="008D6172">
        <w:tc>
          <w:tcPr>
            <w:tcW w:w="2245" w:type="dxa"/>
          </w:tcPr>
          <w:p w14:paraId="3F44E457" w14:textId="77777777" w:rsidR="009B416E" w:rsidRDefault="009B416E" w:rsidP="008D6172">
            <w:r>
              <w:t>75 cm</w:t>
            </w:r>
          </w:p>
        </w:tc>
        <w:tc>
          <w:tcPr>
            <w:tcW w:w="1530" w:type="dxa"/>
          </w:tcPr>
          <w:p w14:paraId="50F8B040" w14:textId="77777777" w:rsidR="009B416E" w:rsidRDefault="009B416E" w:rsidP="008D6172">
            <w:r>
              <w:t>1 cm</w:t>
            </w:r>
          </w:p>
        </w:tc>
        <w:tc>
          <w:tcPr>
            <w:tcW w:w="2070" w:type="dxa"/>
          </w:tcPr>
          <w:p w14:paraId="6F8E6E80" w14:textId="77777777" w:rsidR="009B416E" w:rsidRDefault="009B416E" w:rsidP="008D6172">
            <w:r>
              <w:t>1.0246 cm</w:t>
            </w:r>
          </w:p>
        </w:tc>
        <w:tc>
          <w:tcPr>
            <w:tcW w:w="2070" w:type="dxa"/>
          </w:tcPr>
          <w:p w14:paraId="463209E1" w14:textId="77777777" w:rsidR="009B416E" w:rsidRDefault="009B416E" w:rsidP="008D6172">
            <w:r>
              <w:t>0.0246 cm</w:t>
            </w:r>
          </w:p>
        </w:tc>
        <w:tc>
          <w:tcPr>
            <w:tcW w:w="1435" w:type="dxa"/>
          </w:tcPr>
          <w:p w14:paraId="08B1CD71" w14:textId="77777777" w:rsidR="009B416E" w:rsidRDefault="009B416E" w:rsidP="008D6172">
            <w:r>
              <w:t>2.46 %</w:t>
            </w:r>
          </w:p>
        </w:tc>
      </w:tr>
      <w:tr w:rsidR="009B416E" w14:paraId="2A460B01" w14:textId="77777777" w:rsidTr="008D6172">
        <w:tc>
          <w:tcPr>
            <w:tcW w:w="2245" w:type="dxa"/>
          </w:tcPr>
          <w:p w14:paraId="63BED46A" w14:textId="77777777" w:rsidR="009B416E" w:rsidRDefault="009B416E" w:rsidP="008D6172">
            <w:r>
              <w:t>100 cm</w:t>
            </w:r>
          </w:p>
        </w:tc>
        <w:tc>
          <w:tcPr>
            <w:tcW w:w="1530" w:type="dxa"/>
          </w:tcPr>
          <w:p w14:paraId="2AE7D3C1" w14:textId="77777777" w:rsidR="009B416E" w:rsidRDefault="009B416E" w:rsidP="008D6172">
            <w:r>
              <w:t>1 cm</w:t>
            </w:r>
          </w:p>
        </w:tc>
        <w:tc>
          <w:tcPr>
            <w:tcW w:w="2070" w:type="dxa"/>
          </w:tcPr>
          <w:p w14:paraId="1AB36683" w14:textId="77777777" w:rsidR="009B416E" w:rsidRDefault="009B416E" w:rsidP="008D6172">
            <w:r>
              <w:t>1.0335 cm</w:t>
            </w:r>
          </w:p>
        </w:tc>
        <w:tc>
          <w:tcPr>
            <w:tcW w:w="2070" w:type="dxa"/>
          </w:tcPr>
          <w:p w14:paraId="6F70696F" w14:textId="77777777" w:rsidR="009B416E" w:rsidRDefault="009B416E" w:rsidP="008D6172">
            <w:r>
              <w:t>0.0335 cm</w:t>
            </w:r>
          </w:p>
        </w:tc>
        <w:tc>
          <w:tcPr>
            <w:tcW w:w="1435" w:type="dxa"/>
          </w:tcPr>
          <w:p w14:paraId="4689A9DB" w14:textId="77777777" w:rsidR="009B416E" w:rsidRDefault="009B416E" w:rsidP="008D6172">
            <w:r>
              <w:t>3.35 %</w:t>
            </w:r>
          </w:p>
        </w:tc>
      </w:tr>
      <w:tr w:rsidR="009B416E" w14:paraId="69257715" w14:textId="77777777" w:rsidTr="008D6172">
        <w:tc>
          <w:tcPr>
            <w:tcW w:w="2245" w:type="dxa"/>
          </w:tcPr>
          <w:p w14:paraId="5C20F409" w14:textId="77777777" w:rsidR="009B416E" w:rsidRDefault="009B416E" w:rsidP="008D6172">
            <w:r>
              <w:t>125 cm</w:t>
            </w:r>
          </w:p>
        </w:tc>
        <w:tc>
          <w:tcPr>
            <w:tcW w:w="1530" w:type="dxa"/>
          </w:tcPr>
          <w:p w14:paraId="773EF2D4" w14:textId="77777777" w:rsidR="009B416E" w:rsidRDefault="009B416E" w:rsidP="008D6172">
            <w:r>
              <w:t>1 cm</w:t>
            </w:r>
          </w:p>
        </w:tc>
        <w:tc>
          <w:tcPr>
            <w:tcW w:w="2070" w:type="dxa"/>
          </w:tcPr>
          <w:p w14:paraId="44F6AEFE" w14:textId="77777777" w:rsidR="009B416E" w:rsidRDefault="009B416E" w:rsidP="008D6172">
            <w:r>
              <w:t>1.0845 cm</w:t>
            </w:r>
          </w:p>
        </w:tc>
        <w:tc>
          <w:tcPr>
            <w:tcW w:w="2070" w:type="dxa"/>
          </w:tcPr>
          <w:p w14:paraId="46A42967" w14:textId="77777777" w:rsidR="009B416E" w:rsidRDefault="009B416E" w:rsidP="008D6172">
            <w:r>
              <w:t>0.0845 cm</w:t>
            </w:r>
          </w:p>
        </w:tc>
        <w:tc>
          <w:tcPr>
            <w:tcW w:w="1435" w:type="dxa"/>
          </w:tcPr>
          <w:p w14:paraId="22D53A2C" w14:textId="77777777" w:rsidR="009B416E" w:rsidRDefault="009B416E" w:rsidP="008D6172">
            <w:r>
              <w:t>8.45 %</w:t>
            </w:r>
          </w:p>
        </w:tc>
      </w:tr>
      <w:tr w:rsidR="009B416E" w14:paraId="506FBD98" w14:textId="77777777" w:rsidTr="008D6172">
        <w:tc>
          <w:tcPr>
            <w:tcW w:w="2245" w:type="dxa"/>
          </w:tcPr>
          <w:p w14:paraId="5D565D4F" w14:textId="77777777" w:rsidR="009B416E" w:rsidRDefault="009B416E" w:rsidP="008D6172">
            <w:r>
              <w:t>150 cm</w:t>
            </w:r>
          </w:p>
        </w:tc>
        <w:tc>
          <w:tcPr>
            <w:tcW w:w="1530" w:type="dxa"/>
          </w:tcPr>
          <w:p w14:paraId="55468321" w14:textId="77777777" w:rsidR="009B416E" w:rsidRDefault="009B416E" w:rsidP="008D6172">
            <w:r>
              <w:t>1 cm</w:t>
            </w:r>
          </w:p>
        </w:tc>
        <w:tc>
          <w:tcPr>
            <w:tcW w:w="2070" w:type="dxa"/>
          </w:tcPr>
          <w:p w14:paraId="0D216441" w14:textId="77777777" w:rsidR="009B416E" w:rsidRDefault="009B416E" w:rsidP="008D6172">
            <w:r>
              <w:t>1.1850 cm</w:t>
            </w:r>
          </w:p>
        </w:tc>
        <w:tc>
          <w:tcPr>
            <w:tcW w:w="2070" w:type="dxa"/>
          </w:tcPr>
          <w:p w14:paraId="550FCE3B" w14:textId="77777777" w:rsidR="009B416E" w:rsidRDefault="009B416E" w:rsidP="008D6172">
            <w:r>
              <w:t>0.1850 cm</w:t>
            </w:r>
          </w:p>
        </w:tc>
        <w:tc>
          <w:tcPr>
            <w:tcW w:w="1435" w:type="dxa"/>
          </w:tcPr>
          <w:p w14:paraId="5A678540" w14:textId="77777777" w:rsidR="009B416E" w:rsidRDefault="009B416E" w:rsidP="008D6172">
            <w:r>
              <w:t>18.50 %</w:t>
            </w:r>
          </w:p>
        </w:tc>
      </w:tr>
    </w:tbl>
    <w:p w14:paraId="69C945C9" w14:textId="77777777" w:rsidR="009B416E" w:rsidRDefault="009B416E" w:rsidP="009B416E"/>
    <w:p w14:paraId="1F53F530" w14:textId="63CE805D" w:rsidR="009B416E" w:rsidRDefault="009B416E" w:rsidP="00552397">
      <w:r>
        <w:t>The associated graph displaying the trend of the data in Table is shown in figure ___. The associated graph displaying the trend of the data in Table 2 is shown in figure ____.</w:t>
      </w:r>
    </w:p>
    <w:p w14:paraId="73F64503" w14:textId="1982C501" w:rsidR="00554157" w:rsidRPr="00552397" w:rsidRDefault="00554157" w:rsidP="00554157">
      <w:pPr>
        <w:jc w:val="center"/>
      </w:pPr>
      <w:r>
        <w:rPr>
          <w:noProof/>
        </w:rPr>
        <w:lastRenderedPageBreak/>
        <w:drawing>
          <wp:inline distT="0" distB="0" distL="0" distR="0" wp14:anchorId="48CC6C1D" wp14:editId="655C6994">
            <wp:extent cx="4572000" cy="2743200"/>
            <wp:effectExtent l="0" t="0" r="0" b="0"/>
            <wp:docPr id="276355523" name="Chart 1">
              <a:extLst xmlns:a="http://schemas.openxmlformats.org/drawingml/2006/main">
                <a:ext uri="{FF2B5EF4-FFF2-40B4-BE49-F238E27FC236}">
                  <a16:creationId xmlns:a16="http://schemas.microsoft.com/office/drawing/2014/main" id="{91B0829B-6D58-EDD8-E949-B83282FFDC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812A01E" w14:textId="64DF6FEE" w:rsidR="00554157" w:rsidRPr="0057539D" w:rsidRDefault="00554157" w:rsidP="00554157">
      <w:pPr>
        <w:pStyle w:val="Caption"/>
        <w:jc w:val="center"/>
      </w:pPr>
      <w:r>
        <w:t xml:space="preserve">Figure </w:t>
      </w:r>
      <w:fldSimple w:instr=" SEQ Figure \* ARABIC ">
        <w:r>
          <w:rPr>
            <w:noProof/>
          </w:rPr>
          <w:t>23</w:t>
        </w:r>
      </w:fldSimple>
      <w:r>
        <w:t xml:space="preserve">.  Percent Error of Depth Measurement vs Distance </w:t>
      </w:r>
      <w:r w:rsidR="00165D49">
        <w:t>from</w:t>
      </w:r>
      <w:r>
        <w:t xml:space="preserve"> Camera</w:t>
      </w:r>
    </w:p>
    <w:p w14:paraId="09F0E03E" w14:textId="77777777" w:rsidR="00742E91" w:rsidRDefault="00742E91" w:rsidP="00F02261"/>
    <w:p w14:paraId="31ACD476" w14:textId="0F7115C5" w:rsidR="003234AC" w:rsidRDefault="003234AC" w:rsidP="003234AC">
      <w:pPr>
        <w:jc w:val="center"/>
      </w:pPr>
      <w:r>
        <w:rPr>
          <w:noProof/>
        </w:rPr>
        <w:drawing>
          <wp:inline distT="0" distB="0" distL="0" distR="0" wp14:anchorId="005CD939" wp14:editId="05060B18">
            <wp:extent cx="4572000" cy="2743200"/>
            <wp:effectExtent l="0" t="0" r="0" b="0"/>
            <wp:docPr id="42511145" name="Chart 1">
              <a:extLst xmlns:a="http://schemas.openxmlformats.org/drawingml/2006/main">
                <a:ext uri="{FF2B5EF4-FFF2-40B4-BE49-F238E27FC236}">
                  <a16:creationId xmlns:a16="http://schemas.microsoft.com/office/drawing/2014/main" id="{2710C1DB-9933-2159-B867-F1D2715E0D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65B2118" w14:textId="7C07429F" w:rsidR="003234AC" w:rsidRPr="0057539D" w:rsidRDefault="003234AC" w:rsidP="003234AC">
      <w:pPr>
        <w:pStyle w:val="Caption"/>
        <w:jc w:val="center"/>
      </w:pPr>
      <w:r>
        <w:t xml:space="preserve">Figure </w:t>
      </w:r>
      <w:fldSimple w:instr=" SEQ Figure \* ARABIC ">
        <w:r>
          <w:rPr>
            <w:noProof/>
          </w:rPr>
          <w:t>23</w:t>
        </w:r>
      </w:fldSimple>
      <w:r>
        <w:t xml:space="preserve">.  Percent Error of </w:t>
      </w:r>
      <w:r w:rsidR="0057534D">
        <w:t>Length/Width</w:t>
      </w:r>
      <w:r>
        <w:t xml:space="preserve"> Measurement vs Distance </w:t>
      </w:r>
      <w:r w:rsidR="00165D49">
        <w:t>from</w:t>
      </w:r>
      <w:r>
        <w:t xml:space="preserve"> Camera</w:t>
      </w:r>
    </w:p>
    <w:p w14:paraId="3E6CFE0D" w14:textId="393E00CB" w:rsidR="003234AC" w:rsidRDefault="00365F8C" w:rsidP="00552397">
      <w:r>
        <w:t xml:space="preserve">Table 3 showcases data intended to demonstrate trends with regards to precision dependent on the measurement’s closeness to the edge of the </w:t>
      </w:r>
      <w:r w:rsidR="00165D49">
        <w:t xml:space="preserve">FOV of the </w:t>
      </w:r>
      <w:r>
        <w:t>camera. Table 3 showcases length/width measurements taken across the different recordings. …</w:t>
      </w:r>
    </w:p>
    <w:p w14:paraId="1CADF864" w14:textId="66A4A9CF" w:rsidR="00BC681C" w:rsidRDefault="00BC681C" w:rsidP="00BC681C">
      <w:pPr>
        <w:pStyle w:val="Caption"/>
        <w:keepNext/>
        <w:jc w:val="center"/>
      </w:pPr>
      <w:r>
        <w:t xml:space="preserve">Table </w:t>
      </w:r>
      <w:fldSimple w:instr=" SEQ Table \* ARABIC ">
        <w:r>
          <w:rPr>
            <w:noProof/>
          </w:rPr>
          <w:t>3</w:t>
        </w:r>
      </w:fldSimple>
      <w:r>
        <w:t xml:space="preserve">.  </w:t>
      </w:r>
      <w:r w:rsidR="0057534D">
        <w:t>Length/Width</w:t>
      </w:r>
      <w:r>
        <w:t xml:space="preserve"> Measurements </w:t>
      </w:r>
      <w:r w:rsidR="0057534D">
        <w:t xml:space="preserve">Taken </w:t>
      </w:r>
      <w:r>
        <w:t>at Different Locations in View</w:t>
      </w:r>
      <w:r w:rsidR="00716B12">
        <w:t xml:space="preserve"> and Distances</w:t>
      </w:r>
      <w:r w:rsidR="0057534D">
        <w:t xml:space="preserve"> </w:t>
      </w:r>
      <w:r w:rsidR="00165D49">
        <w:t>from</w:t>
      </w:r>
      <w:r w:rsidR="0057534D">
        <w:t xml:space="preserve"> Camera</w:t>
      </w:r>
      <w:r w:rsidR="00365F8C">
        <w:t xml:space="preserve"> ******* INCLUDE MORE MEASUREMENTS, MENTION HOW SIDE MEASUREMENTS WERE GOOD BECAUSE THOSE WERE CLOSE ENOUGH TO VIEWING EDGE</w:t>
      </w:r>
    </w:p>
    <w:tbl>
      <w:tblPr>
        <w:tblStyle w:val="TableGrid"/>
        <w:tblW w:w="0" w:type="auto"/>
        <w:tblLook w:val="04A0" w:firstRow="1" w:lastRow="0" w:firstColumn="1" w:lastColumn="0" w:noHBand="0" w:noVBand="1"/>
      </w:tblPr>
      <w:tblGrid>
        <w:gridCol w:w="2245"/>
        <w:gridCol w:w="1530"/>
        <w:gridCol w:w="2070"/>
        <w:gridCol w:w="2070"/>
        <w:gridCol w:w="1435"/>
      </w:tblGrid>
      <w:tr w:rsidR="00BC681C" w14:paraId="474D67CF" w14:textId="77777777" w:rsidTr="00102DC9">
        <w:tc>
          <w:tcPr>
            <w:tcW w:w="2245" w:type="dxa"/>
          </w:tcPr>
          <w:p w14:paraId="7A251247" w14:textId="45E11607" w:rsidR="00BC681C" w:rsidRDefault="00BC681C" w:rsidP="00102DC9">
            <w:r>
              <w:t>Location in View</w:t>
            </w:r>
          </w:p>
        </w:tc>
        <w:tc>
          <w:tcPr>
            <w:tcW w:w="1530" w:type="dxa"/>
          </w:tcPr>
          <w:p w14:paraId="7B3B2CF1" w14:textId="77777777" w:rsidR="00BC681C" w:rsidRDefault="00BC681C" w:rsidP="00102DC9">
            <w:r>
              <w:t>Real Distance</w:t>
            </w:r>
          </w:p>
        </w:tc>
        <w:tc>
          <w:tcPr>
            <w:tcW w:w="2070" w:type="dxa"/>
          </w:tcPr>
          <w:p w14:paraId="28382332" w14:textId="77777777" w:rsidR="00BC681C" w:rsidRDefault="00BC681C" w:rsidP="00102DC9">
            <w:r>
              <w:t>Point Cloud Distance</w:t>
            </w:r>
          </w:p>
        </w:tc>
        <w:tc>
          <w:tcPr>
            <w:tcW w:w="2070" w:type="dxa"/>
          </w:tcPr>
          <w:p w14:paraId="0CAB0292" w14:textId="77777777" w:rsidR="00BC681C" w:rsidRDefault="00BC681C" w:rsidP="00102DC9">
            <w:r>
              <w:t>|Expected – Actual|</w:t>
            </w:r>
          </w:p>
        </w:tc>
        <w:tc>
          <w:tcPr>
            <w:tcW w:w="1435" w:type="dxa"/>
          </w:tcPr>
          <w:p w14:paraId="178E4082" w14:textId="77777777" w:rsidR="00BC681C" w:rsidRDefault="00BC681C" w:rsidP="00102DC9">
            <w:r>
              <w:t>Percent Error</w:t>
            </w:r>
          </w:p>
        </w:tc>
      </w:tr>
      <w:tr w:rsidR="00BC681C" w14:paraId="35F6C3B5" w14:textId="77777777" w:rsidTr="00102DC9">
        <w:tc>
          <w:tcPr>
            <w:tcW w:w="2245" w:type="dxa"/>
          </w:tcPr>
          <w:p w14:paraId="7F944CF5" w14:textId="16478548" w:rsidR="00BC681C" w:rsidRDefault="00BC681C" w:rsidP="00102DC9">
            <w:r>
              <w:lastRenderedPageBreak/>
              <w:t>Centered at 150 cm</w:t>
            </w:r>
          </w:p>
        </w:tc>
        <w:tc>
          <w:tcPr>
            <w:tcW w:w="1530" w:type="dxa"/>
          </w:tcPr>
          <w:p w14:paraId="77594E42" w14:textId="77777777" w:rsidR="00BC681C" w:rsidRDefault="00BC681C" w:rsidP="00102DC9">
            <w:r>
              <w:t>1 cm</w:t>
            </w:r>
          </w:p>
        </w:tc>
        <w:tc>
          <w:tcPr>
            <w:tcW w:w="2070" w:type="dxa"/>
          </w:tcPr>
          <w:p w14:paraId="381C3289" w14:textId="4D9B9404" w:rsidR="00BC681C" w:rsidRDefault="00716B12" w:rsidP="00102DC9">
            <w:r>
              <w:t>1.0845</w:t>
            </w:r>
            <w:r w:rsidR="00177B74">
              <w:t xml:space="preserve"> cm</w:t>
            </w:r>
          </w:p>
        </w:tc>
        <w:tc>
          <w:tcPr>
            <w:tcW w:w="2070" w:type="dxa"/>
          </w:tcPr>
          <w:p w14:paraId="2CCB95A7" w14:textId="1F60B442" w:rsidR="00BC681C" w:rsidRDefault="00177B74" w:rsidP="00102DC9">
            <w:r>
              <w:t>0.0845 cm</w:t>
            </w:r>
          </w:p>
        </w:tc>
        <w:tc>
          <w:tcPr>
            <w:tcW w:w="1435" w:type="dxa"/>
          </w:tcPr>
          <w:p w14:paraId="1938E004" w14:textId="48C230C7" w:rsidR="00BC681C" w:rsidRDefault="00177B74" w:rsidP="00102DC9">
            <w:r>
              <w:t>8.45 %</w:t>
            </w:r>
          </w:p>
        </w:tc>
      </w:tr>
      <w:tr w:rsidR="00BC681C" w14:paraId="05B57A72" w14:textId="77777777" w:rsidTr="00102DC9">
        <w:tc>
          <w:tcPr>
            <w:tcW w:w="2245" w:type="dxa"/>
          </w:tcPr>
          <w:p w14:paraId="56BED0D1" w14:textId="373FAC8F" w:rsidR="00BC681C" w:rsidRDefault="00BC681C" w:rsidP="00102DC9">
            <w:r>
              <w:t>Far-Right at 150 cm</w:t>
            </w:r>
          </w:p>
        </w:tc>
        <w:tc>
          <w:tcPr>
            <w:tcW w:w="1530" w:type="dxa"/>
          </w:tcPr>
          <w:p w14:paraId="715DC880" w14:textId="77777777" w:rsidR="00BC681C" w:rsidRDefault="00BC681C" w:rsidP="00102DC9">
            <w:r>
              <w:t>1 cm</w:t>
            </w:r>
          </w:p>
        </w:tc>
        <w:tc>
          <w:tcPr>
            <w:tcW w:w="2070" w:type="dxa"/>
          </w:tcPr>
          <w:p w14:paraId="35E1C9E4" w14:textId="61326AAA" w:rsidR="00BC681C" w:rsidRDefault="00716B12" w:rsidP="00102DC9">
            <w:r>
              <w:t>1.1850</w:t>
            </w:r>
            <w:r w:rsidR="00177B74">
              <w:t xml:space="preserve"> cm</w:t>
            </w:r>
          </w:p>
        </w:tc>
        <w:tc>
          <w:tcPr>
            <w:tcW w:w="2070" w:type="dxa"/>
          </w:tcPr>
          <w:p w14:paraId="320AFF2E" w14:textId="32241B5C" w:rsidR="00BC681C" w:rsidRDefault="00177B74" w:rsidP="00102DC9">
            <w:r>
              <w:t>0.1850 cm</w:t>
            </w:r>
          </w:p>
        </w:tc>
        <w:tc>
          <w:tcPr>
            <w:tcW w:w="1435" w:type="dxa"/>
          </w:tcPr>
          <w:p w14:paraId="6AEC48E5" w14:textId="1E050097" w:rsidR="00BC681C" w:rsidRDefault="00177B74" w:rsidP="00102DC9">
            <w:r>
              <w:t>18.50 %</w:t>
            </w:r>
          </w:p>
        </w:tc>
      </w:tr>
      <w:tr w:rsidR="00BC681C" w14:paraId="3E2FB82E" w14:textId="77777777" w:rsidTr="00102DC9">
        <w:tc>
          <w:tcPr>
            <w:tcW w:w="2245" w:type="dxa"/>
          </w:tcPr>
          <w:p w14:paraId="1E2727A1" w14:textId="4573E087" w:rsidR="00BC681C" w:rsidRDefault="004E7332" w:rsidP="00102DC9">
            <w:r>
              <w:t>Far-Right at 300 cm</w:t>
            </w:r>
          </w:p>
        </w:tc>
        <w:tc>
          <w:tcPr>
            <w:tcW w:w="1530" w:type="dxa"/>
          </w:tcPr>
          <w:p w14:paraId="5F281883" w14:textId="77777777" w:rsidR="00BC681C" w:rsidRDefault="00BC681C" w:rsidP="00102DC9">
            <w:r>
              <w:t>1 cm</w:t>
            </w:r>
          </w:p>
        </w:tc>
        <w:tc>
          <w:tcPr>
            <w:tcW w:w="2070" w:type="dxa"/>
          </w:tcPr>
          <w:p w14:paraId="20414F4E" w14:textId="62C83113" w:rsidR="00BC681C" w:rsidRDefault="00716B12" w:rsidP="00102DC9">
            <w:r>
              <w:t>1.3877</w:t>
            </w:r>
            <w:r w:rsidR="00177B74">
              <w:t xml:space="preserve"> cm</w:t>
            </w:r>
          </w:p>
        </w:tc>
        <w:tc>
          <w:tcPr>
            <w:tcW w:w="2070" w:type="dxa"/>
          </w:tcPr>
          <w:p w14:paraId="048C2487" w14:textId="029BEB63" w:rsidR="00BC681C" w:rsidRDefault="00177B74" w:rsidP="00102DC9">
            <w:r>
              <w:t>0.3877 cm</w:t>
            </w:r>
          </w:p>
        </w:tc>
        <w:tc>
          <w:tcPr>
            <w:tcW w:w="1435" w:type="dxa"/>
          </w:tcPr>
          <w:p w14:paraId="0F620392" w14:textId="7AA437E8" w:rsidR="00BC681C" w:rsidRDefault="00177B74" w:rsidP="00102DC9">
            <w:r>
              <w:t>38.77 %</w:t>
            </w:r>
          </w:p>
        </w:tc>
      </w:tr>
    </w:tbl>
    <w:p w14:paraId="6BBF15A3" w14:textId="77777777" w:rsidR="00BC681C" w:rsidRDefault="00BC681C" w:rsidP="00552397"/>
    <w:p w14:paraId="0BBD30A3" w14:textId="49AFD785" w:rsidR="003234AC" w:rsidRDefault="003234AC" w:rsidP="003234AC">
      <w:pPr>
        <w:jc w:val="center"/>
      </w:pPr>
      <w:r>
        <w:rPr>
          <w:noProof/>
        </w:rPr>
        <w:drawing>
          <wp:inline distT="0" distB="0" distL="0" distR="0" wp14:anchorId="79EBDA76" wp14:editId="6828D634">
            <wp:extent cx="4572000" cy="2743200"/>
            <wp:effectExtent l="0" t="0" r="0" b="0"/>
            <wp:docPr id="666333643" name="Chart 1">
              <a:extLst xmlns:a="http://schemas.openxmlformats.org/drawingml/2006/main">
                <a:ext uri="{FF2B5EF4-FFF2-40B4-BE49-F238E27FC236}">
                  <a16:creationId xmlns:a16="http://schemas.microsoft.com/office/drawing/2014/main" id="{664BBB4F-6131-7A98-0814-A91B7301DE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DDC5F52" w14:textId="0A54761C" w:rsidR="003234AC" w:rsidRPr="0057539D" w:rsidRDefault="003234AC" w:rsidP="003234AC">
      <w:pPr>
        <w:pStyle w:val="Caption"/>
        <w:jc w:val="center"/>
      </w:pPr>
      <w:r>
        <w:t xml:space="preserve">Figure </w:t>
      </w:r>
      <w:fldSimple w:instr=" SEQ Figure \* ARABIC ">
        <w:r>
          <w:rPr>
            <w:noProof/>
          </w:rPr>
          <w:t>23</w:t>
        </w:r>
      </w:fldSimple>
      <w:r>
        <w:t xml:space="preserve">.  Percent Error of Depth Measurement vs Distance </w:t>
      </w:r>
      <w:proofErr w:type="gramStart"/>
      <w:r>
        <w:t>From</w:t>
      </w:r>
      <w:proofErr w:type="gramEnd"/>
      <w:r>
        <w:t xml:space="preserve"> Camera</w:t>
      </w:r>
    </w:p>
    <w:p w14:paraId="319D6299" w14:textId="77777777" w:rsidR="003234AC" w:rsidRDefault="003234AC" w:rsidP="00552397"/>
    <w:p w14:paraId="51173FCA" w14:textId="77777777" w:rsidR="00552397" w:rsidRPr="00552397" w:rsidRDefault="00552397" w:rsidP="00552397"/>
    <w:p w14:paraId="339FE50D" w14:textId="60795DCB" w:rsidR="00307B6E" w:rsidRDefault="00552397" w:rsidP="00F02261">
      <w:r>
        <w:t>The chart demonstrating the precision of the vision-based measurements relative to the actual measurements is shown in figure _____.</w:t>
      </w:r>
    </w:p>
    <w:p w14:paraId="4A87A104" w14:textId="77777777" w:rsidR="00C65EAD" w:rsidRDefault="00C65EAD" w:rsidP="00C65EAD"/>
    <w:p w14:paraId="11852400" w14:textId="158FB253" w:rsidR="00794336" w:rsidRDefault="00F02261" w:rsidP="00794336">
      <w:pPr>
        <w:pStyle w:val="Heading2"/>
      </w:pPr>
      <w:bookmarkStart w:id="119" w:name="_Toc137089126"/>
      <w:r>
        <w:t>4.</w:t>
      </w:r>
      <w:bookmarkEnd w:id="119"/>
      <w:r w:rsidR="00307B6E">
        <w:t xml:space="preserve">2 </w:t>
      </w:r>
      <w:r w:rsidR="00794336">
        <w:t xml:space="preserve">Instance Segmentation Model and Leaf Mask </w:t>
      </w:r>
      <w:r w:rsidR="00794336">
        <w:br/>
      </w:r>
    </w:p>
    <w:p w14:paraId="476B1A95" w14:textId="42546DE2" w:rsidR="00902A3B" w:rsidRDefault="00367A19" w:rsidP="00902A3B">
      <w:proofErr w:type="gramStart"/>
      <w:r>
        <w:t>In order to</w:t>
      </w:r>
      <w:proofErr w:type="gramEnd"/>
      <w:r>
        <w:t xml:space="preserve"> validate that the trained model produces predictions that are precise and accurate, the project uses one of the Matterport Mask-RCNN sample’s model validation </w:t>
      </w:r>
      <w:proofErr w:type="spellStart"/>
      <w:r>
        <w:t>jupyter</w:t>
      </w:r>
      <w:proofErr w:type="spellEnd"/>
      <w:r>
        <w:t xml:space="preserve"> notebooks to quantitatively demonstrate the quality of the predictions. ……………………… (talk about and show figures of these demonstrations)</w:t>
      </w:r>
    </w:p>
    <w:p w14:paraId="35E7439C" w14:textId="77777777" w:rsidR="005C3850" w:rsidRDefault="005C3850" w:rsidP="00902A3B"/>
    <w:p w14:paraId="601BEC5C" w14:textId="27EAB898" w:rsidR="005C3850" w:rsidRDefault="005C3850" w:rsidP="00902A3B">
      <w:r>
        <w:t>FIGURE _______</w:t>
      </w:r>
    </w:p>
    <w:p w14:paraId="31B52962" w14:textId="77777777" w:rsidR="005C3850" w:rsidRDefault="005C3850" w:rsidP="00902A3B"/>
    <w:p w14:paraId="642282D2" w14:textId="38A29321" w:rsidR="005C3850" w:rsidRDefault="005C3850" w:rsidP="00902A3B">
      <w:r>
        <w:t xml:space="preserve">In order to validate that an individual leaf mask is being isolated and can be used as a filter, the mask has been converted into a black and white </w:t>
      </w:r>
      <w:r w:rsidR="00165D49">
        <w:t xml:space="preserve">image </w:t>
      </w:r>
      <w:r>
        <w:t xml:space="preserve">of which the background is </w:t>
      </w:r>
      <w:proofErr w:type="gramStart"/>
      <w:r>
        <w:t>white</w:t>
      </w:r>
      <w:proofErr w:type="gramEnd"/>
      <w:r>
        <w:t xml:space="preserve"> and the mask is </w:t>
      </w:r>
      <w:r>
        <w:lastRenderedPageBreak/>
        <w:t xml:space="preserve">black. As figure ____ demonstrates, the individual mask matches exactly with one of the leaf masks represented in the Matterport Mask-RCNN model validation file. </w:t>
      </w:r>
    </w:p>
    <w:p w14:paraId="58E9568F" w14:textId="77777777" w:rsidR="005C3850" w:rsidRDefault="005C3850" w:rsidP="00902A3B"/>
    <w:p w14:paraId="4EC3BB0C" w14:textId="2410E6F4" w:rsidR="005C3850" w:rsidRPr="00902A3B" w:rsidRDefault="005C3850" w:rsidP="00902A3B">
      <w:r>
        <w:t>FIGURE_______</w:t>
      </w:r>
    </w:p>
    <w:p w14:paraId="58BC8D4A" w14:textId="77777777" w:rsidR="0004783D" w:rsidRPr="0004783D" w:rsidRDefault="0004783D" w:rsidP="0004783D"/>
    <w:p w14:paraId="03044266" w14:textId="01FB0231" w:rsidR="00D10FDA" w:rsidRPr="00D10FDA" w:rsidRDefault="00794336" w:rsidP="00D10FDA">
      <w:pPr>
        <w:pStyle w:val="Heading2"/>
      </w:pPr>
      <w:r>
        <w:t xml:space="preserve">4.3 Leaf Mask Scaling </w:t>
      </w:r>
    </w:p>
    <w:p w14:paraId="260049A8" w14:textId="73AA33DC" w:rsidR="00D10FDA" w:rsidRDefault="009C1089" w:rsidP="0004783D">
      <w:r>
        <w:t xml:space="preserve">The validation for the leaf mask scaling </w:t>
      </w:r>
    </w:p>
    <w:p w14:paraId="42A7C2FC" w14:textId="6D118A65" w:rsidR="000E732C" w:rsidRDefault="000E732C" w:rsidP="0004783D"/>
    <w:p w14:paraId="0C90DE49" w14:textId="77777777" w:rsidR="00902A3B" w:rsidRPr="0004783D" w:rsidRDefault="00902A3B" w:rsidP="0004783D"/>
    <w:p w14:paraId="17CAA843" w14:textId="2462EBC1" w:rsidR="00D10FDA" w:rsidRDefault="00794336" w:rsidP="00794336">
      <w:pPr>
        <w:pStyle w:val="Heading2"/>
      </w:pPr>
      <w:r>
        <w:t xml:space="preserve">4.4 Point Cloud Cropping </w:t>
      </w:r>
    </w:p>
    <w:p w14:paraId="702B1F7F" w14:textId="154D6DD7" w:rsidR="00794336" w:rsidRDefault="00D10FDA" w:rsidP="00D10FDA">
      <w:r>
        <w:t xml:space="preserve">The validation for the point cloud cropping consists of using a point cloud of a known shape filtered by a known mask of a known shape as inputs, producing an expected result. The point cloud of a known shape will be that of a cube, as shown in figure ________. The </w:t>
      </w:r>
      <w:r w:rsidR="00867158">
        <w:t xml:space="preserve">mask will be that of a circle, as shown in figure _______. </w:t>
      </w:r>
    </w:p>
    <w:p w14:paraId="5C57D144" w14:textId="77777777" w:rsidR="00867158" w:rsidRDefault="00867158" w:rsidP="00D10FDA"/>
    <w:p w14:paraId="22A6E7E5" w14:textId="77777777" w:rsidR="00867158" w:rsidRDefault="00867158" w:rsidP="00D10FDA"/>
    <w:p w14:paraId="3FB65EC5" w14:textId="532893EF" w:rsidR="00867158" w:rsidRDefault="00867158" w:rsidP="00D10FDA">
      <w:r>
        <w:t xml:space="preserve">The result of filter the cube with a circle is shown in figure ________ </w:t>
      </w:r>
    </w:p>
    <w:p w14:paraId="69AE68CB" w14:textId="49489E9F" w:rsidR="00FD501B" w:rsidRDefault="00FD501B" w:rsidP="00794336">
      <w:pPr>
        <w:pStyle w:val="Heading2"/>
      </w:pPr>
      <w:r>
        <w:br w:type="page"/>
      </w:r>
    </w:p>
    <w:p w14:paraId="471D573F" w14:textId="4EED4426" w:rsidR="00411987" w:rsidRDefault="00411987" w:rsidP="00411987">
      <w:pPr>
        <w:pStyle w:val="Heading1"/>
      </w:pPr>
      <w:bookmarkStart w:id="120" w:name="_Toc137089128"/>
      <w:r>
        <w:lastRenderedPageBreak/>
        <w:t>5. Discussion</w:t>
      </w:r>
      <w:bookmarkEnd w:id="120"/>
    </w:p>
    <w:p w14:paraId="62F7844F" w14:textId="77777777" w:rsidR="00525659" w:rsidRDefault="00525659" w:rsidP="00104EA8"/>
    <w:p w14:paraId="1B0B7E8B" w14:textId="14494DF0" w:rsidR="009E3116" w:rsidRDefault="00525659" w:rsidP="00104EA8">
      <w:r>
        <w:t xml:space="preserve">The goal of this research </w:t>
      </w:r>
      <w:r w:rsidR="000B5EAA">
        <w:t>is</w:t>
      </w:r>
      <w:r>
        <w:t xml:space="preserve"> to define a method and develop a program that researchers can use to acquire leaf </w:t>
      </w:r>
      <w:r w:rsidR="000B5EAA">
        <w:t>models</w:t>
      </w:r>
      <w:r>
        <w:t xml:space="preserve"> for plants in environments with dense leaf clusters. </w:t>
      </w:r>
      <w:commentRangeStart w:id="121"/>
      <w:r>
        <w:t xml:space="preserve">The results of the project demonstrate successful aspects and areas needing improvement. </w:t>
      </w:r>
      <w:r w:rsidR="00773526">
        <w:t xml:space="preserve">Although the precision and accuracy of some measurements doesn’t make the </w:t>
      </w:r>
      <w:r w:rsidR="000B5EAA">
        <w:t>product</w:t>
      </w:r>
      <w:r w:rsidR="00773526">
        <w:t xml:space="preserve"> of this project ready to be </w:t>
      </w:r>
      <w:r w:rsidR="000B5EAA">
        <w:t>shared</w:t>
      </w:r>
      <w:r>
        <w:t xml:space="preserve">, the results give empirical evidence that the method utilized is able to </w:t>
      </w:r>
      <w:r w:rsidR="00773526">
        <w:t xml:space="preserve">go through the process of </w:t>
      </w:r>
      <w:r>
        <w:t>acquir</w:t>
      </w:r>
      <w:r w:rsidR="00773526">
        <w:t>ing</w:t>
      </w:r>
      <w:r>
        <w:t xml:space="preserve"> leaf </w:t>
      </w:r>
      <w:r w:rsidR="000B5EAA">
        <w:t>models</w:t>
      </w:r>
      <w:r>
        <w:t xml:space="preserve"> for plants in environments with dense leaf </w:t>
      </w:r>
      <w:proofErr w:type="spellStart"/>
      <w:r>
        <w:t>clusters.</w:t>
      </w:r>
      <w:commentRangeEnd w:id="121"/>
      <w:r w:rsidR="00165D49">
        <w:rPr>
          <w:rStyle w:val="CommentReference"/>
        </w:rPr>
        <w:commentReference w:id="121"/>
      </w:r>
      <w:proofErr w:type="gramStart"/>
      <w:ins w:id="122" w:author="Hart, John M" w:date="2023-08-27T12:43:00Z">
        <w:r w:rsidR="00165D49">
          <w:t>T</w:t>
        </w:r>
      </w:ins>
      <w:proofErr w:type="spellEnd"/>
      <w:proofErr w:type="gramEnd"/>
    </w:p>
    <w:p w14:paraId="392D9713" w14:textId="3112A18A" w:rsidR="00104EA8" w:rsidRDefault="00104EA8" w:rsidP="00104EA8">
      <w:pPr>
        <w:pStyle w:val="Heading2"/>
      </w:pPr>
      <w:bookmarkStart w:id="123" w:name="_Toc137089129"/>
      <w:r>
        <w:t>5.</w:t>
      </w:r>
      <w:r w:rsidR="009E3116">
        <w:t>1</w:t>
      </w:r>
      <w:r>
        <w:t xml:space="preserve"> </w:t>
      </w:r>
      <w:bookmarkEnd w:id="123"/>
      <w:r w:rsidR="00794336">
        <w:t>Data Collection and Rendering</w:t>
      </w:r>
    </w:p>
    <w:p w14:paraId="318F5B2A" w14:textId="3E4DD248" w:rsidR="00082772" w:rsidRDefault="00082772" w:rsidP="00082772">
      <w:pPr>
        <w:pStyle w:val="Heading3"/>
      </w:pPr>
      <w:bookmarkStart w:id="124" w:name="_Toc137089130"/>
      <w:r>
        <w:t>5.1.1 Key Findings</w:t>
      </w:r>
      <w:bookmarkEnd w:id="124"/>
    </w:p>
    <w:p w14:paraId="08C4A7FA" w14:textId="36BA0CE4" w:rsidR="002D1AD4" w:rsidRDefault="00D746B2" w:rsidP="00082772">
      <w:r>
        <w:t xml:space="preserve">Figure ____ showcases the findings from the data collection and rendering validation. </w:t>
      </w:r>
      <w:commentRangeStart w:id="125"/>
      <w:r w:rsidR="006D31C1">
        <w:t xml:space="preserve">The results showcase </w:t>
      </w:r>
      <w:commentRangeEnd w:id="125"/>
      <w:r w:rsidR="006D31C1">
        <w:rPr>
          <w:rStyle w:val="CommentReference"/>
        </w:rPr>
        <w:commentReference w:id="125"/>
      </w:r>
      <w:r>
        <w:t xml:space="preserve">greater inaccuracy as the object moves further from the camera and closer to the edges of the camera’s view. </w:t>
      </w:r>
      <w:commentRangeStart w:id="126"/>
      <w:r>
        <w:t xml:space="preserve">That said, the accuracy of measurements even 3 meters away and close to an edge of __, is </w:t>
      </w:r>
      <w:proofErr w:type="spellStart"/>
      <w:r>
        <w:t>stil</w:t>
      </w:r>
      <w:proofErr w:type="spellEnd"/>
      <w:r>
        <w:t xml:space="preserve"> ___%. With this information, it is conclusive that the precision of vision-based measurements with the ZED camera is high and performing vision-based measurements with the ZED camera recordings is reliable.</w:t>
      </w:r>
      <w:commentRangeEnd w:id="126"/>
      <w:r w:rsidR="00DA7E71">
        <w:rPr>
          <w:rStyle w:val="CommentReference"/>
        </w:rPr>
        <w:commentReference w:id="126"/>
      </w:r>
    </w:p>
    <w:p w14:paraId="6CD4B89C" w14:textId="56ED81D7" w:rsidR="00082772" w:rsidRDefault="00082772" w:rsidP="00082772">
      <w:pPr>
        <w:pStyle w:val="Heading3"/>
      </w:pPr>
      <w:bookmarkStart w:id="127" w:name="_Toc137089131"/>
      <w:r>
        <w:t>5.1.2 Limitations</w:t>
      </w:r>
      <w:bookmarkEnd w:id="127"/>
    </w:p>
    <w:p w14:paraId="78D24338" w14:textId="6D75220F" w:rsidR="00082772" w:rsidRDefault="00011208" w:rsidP="00104EA8">
      <w:r>
        <w:t xml:space="preserve">Although the precision of most relevant points </w:t>
      </w:r>
      <w:proofErr w:type="gramStart"/>
      <w:r>
        <w:t>are</w:t>
      </w:r>
      <w:proofErr w:type="gramEnd"/>
      <w:r>
        <w:t xml:space="preserve"> high. There are </w:t>
      </w:r>
      <w:del w:id="128" w:author="Hart, John M" w:date="2023-08-27T12:47:00Z">
        <w:r w:rsidDel="00DA7E71">
          <w:delText xml:space="preserve">many </w:delText>
        </w:r>
      </w:del>
      <w:ins w:id="129" w:author="Hart, John M" w:date="2023-08-27T12:47:00Z">
        <w:r w:rsidR="00DA7E71">
          <w:t xml:space="preserve">several </w:t>
        </w:r>
      </w:ins>
      <w:r>
        <w:t>limitations observed from the visualization of the produced point clouds.</w:t>
      </w:r>
    </w:p>
    <w:p w14:paraId="5AB1DBAF" w14:textId="77777777" w:rsidR="00011208" w:rsidRDefault="00011208" w:rsidP="00104EA8"/>
    <w:p w14:paraId="32A4BDF1" w14:textId="346FA4E0" w:rsidR="00011208" w:rsidRDefault="00011208" w:rsidP="00011208">
      <w:pPr>
        <w:pStyle w:val="ListParagraph"/>
        <w:numPr>
          <w:ilvl w:val="0"/>
          <w:numId w:val="32"/>
        </w:numPr>
      </w:pPr>
      <w:r>
        <w:t xml:space="preserve">Too few points using native </w:t>
      </w:r>
      <w:commentRangeStart w:id="130"/>
      <w:r>
        <w:t xml:space="preserve">exporting tools from zed </w:t>
      </w:r>
      <w:proofErr w:type="spellStart"/>
      <w:proofErr w:type="gramStart"/>
      <w:r>
        <w:t>sdk</w:t>
      </w:r>
      <w:proofErr w:type="spellEnd"/>
      <w:proofErr w:type="gramEnd"/>
    </w:p>
    <w:p w14:paraId="765CA620" w14:textId="29E07308" w:rsidR="00011208" w:rsidRDefault="00011208" w:rsidP="00011208">
      <w:pPr>
        <w:pStyle w:val="ListParagraph"/>
        <w:numPr>
          <w:ilvl w:val="0"/>
          <w:numId w:val="32"/>
        </w:numPr>
      </w:pPr>
      <w:r>
        <w:t xml:space="preserve">Loss of precision when depth changes quickly, more </w:t>
      </w:r>
      <w:commentRangeEnd w:id="130"/>
      <w:r>
        <w:rPr>
          <w:rStyle w:val="CommentReference"/>
        </w:rPr>
        <w:commentReference w:id="130"/>
      </w:r>
      <w:r>
        <w:t>loss the greater the depth change</w:t>
      </w:r>
    </w:p>
    <w:p w14:paraId="427B4627" w14:textId="208DC7DA" w:rsidR="00011208" w:rsidRDefault="00011208" w:rsidP="00011208">
      <w:pPr>
        <w:pStyle w:val="ListParagraph"/>
        <w:numPr>
          <w:ilvl w:val="0"/>
          <w:numId w:val="32"/>
        </w:numPr>
      </w:pPr>
      <w:r>
        <w:t>Loss of points closer than 50 cm away from camera</w:t>
      </w:r>
    </w:p>
    <w:p w14:paraId="0BE8E289" w14:textId="0E3ED6E9" w:rsidR="00F761EF" w:rsidRDefault="00F761EF" w:rsidP="00011208">
      <w:pPr>
        <w:pStyle w:val="ListParagraph"/>
        <w:numPr>
          <w:ilvl w:val="0"/>
          <w:numId w:val="32"/>
        </w:numPr>
      </w:pPr>
      <w:r>
        <w:t xml:space="preserve">Ruler is </w:t>
      </w:r>
      <w:proofErr w:type="gramStart"/>
      <w:r>
        <w:t>reflective</w:t>
      </w:r>
      <w:proofErr w:type="gramEnd"/>
    </w:p>
    <w:p w14:paraId="77D45066" w14:textId="77777777" w:rsidR="00F63929" w:rsidRDefault="00F63929" w:rsidP="00104EA8"/>
    <w:p w14:paraId="0C3012EE" w14:textId="03BC20DB" w:rsidR="0054788A" w:rsidRDefault="0054788A" w:rsidP="0054788A">
      <w:pPr>
        <w:pStyle w:val="Heading3"/>
      </w:pPr>
      <w:bookmarkStart w:id="131" w:name="_Toc137089132"/>
      <w:r>
        <w:t>5.1.</w:t>
      </w:r>
      <w:r w:rsidR="00082772">
        <w:t>3</w:t>
      </w:r>
      <w:r>
        <w:t xml:space="preserve"> Future Work</w:t>
      </w:r>
      <w:bookmarkEnd w:id="131"/>
    </w:p>
    <w:p w14:paraId="2E243E23" w14:textId="487B03DD" w:rsidR="00082772" w:rsidRDefault="00011208" w:rsidP="00011208">
      <w:r>
        <w:t xml:space="preserve">Greater experimentation with the attributes in the zed </w:t>
      </w:r>
      <w:proofErr w:type="spellStart"/>
      <w:r>
        <w:t>sdk</w:t>
      </w:r>
      <w:proofErr w:type="spellEnd"/>
      <w:r>
        <w:t xml:space="preserve"> to see if it does better with depth </w:t>
      </w:r>
      <w:proofErr w:type="gramStart"/>
      <w:r>
        <w:t>changes</w:t>
      </w:r>
      <w:proofErr w:type="gramEnd"/>
    </w:p>
    <w:p w14:paraId="2585622D" w14:textId="77777777" w:rsidR="00011208" w:rsidRPr="00011208" w:rsidRDefault="00011208" w:rsidP="00011208"/>
    <w:p w14:paraId="1C74B4AF" w14:textId="2F5DEC08" w:rsidR="00104EA8" w:rsidRDefault="00104EA8" w:rsidP="00104EA8">
      <w:pPr>
        <w:pStyle w:val="Heading2"/>
      </w:pPr>
      <w:bookmarkStart w:id="132" w:name="_Toc137089133"/>
      <w:r>
        <w:t>5.</w:t>
      </w:r>
      <w:r w:rsidR="007779F6">
        <w:t>2</w:t>
      </w:r>
      <w:r>
        <w:t xml:space="preserve"> </w:t>
      </w:r>
      <w:bookmarkEnd w:id="132"/>
      <w:r w:rsidR="00794336">
        <w:t>Instance Segmentation Model and Leaf Mask</w:t>
      </w:r>
    </w:p>
    <w:p w14:paraId="6987E1B3" w14:textId="3850EA0C" w:rsidR="00082772" w:rsidRDefault="00082772" w:rsidP="00082772">
      <w:pPr>
        <w:pStyle w:val="Heading3"/>
      </w:pPr>
      <w:bookmarkStart w:id="133" w:name="_Toc137089134"/>
      <w:r>
        <w:t>5.</w:t>
      </w:r>
      <w:r w:rsidR="007779F6">
        <w:t>2</w:t>
      </w:r>
      <w:r>
        <w:t>.1 Key Findings</w:t>
      </w:r>
      <w:bookmarkEnd w:id="133"/>
    </w:p>
    <w:p w14:paraId="1CEA77CE" w14:textId="77777777" w:rsidR="00082772" w:rsidRDefault="00082772" w:rsidP="00082772">
      <w:r>
        <w:t>TO DO</w:t>
      </w:r>
    </w:p>
    <w:p w14:paraId="6A02E343" w14:textId="77777777" w:rsidR="00082772" w:rsidRDefault="00082772" w:rsidP="00082772"/>
    <w:p w14:paraId="0BD581D8" w14:textId="260CA16F" w:rsidR="00082772" w:rsidRDefault="00082772" w:rsidP="00082772">
      <w:pPr>
        <w:pStyle w:val="Heading3"/>
      </w:pPr>
      <w:bookmarkStart w:id="134" w:name="_Toc137089135"/>
      <w:r>
        <w:lastRenderedPageBreak/>
        <w:t>5.</w:t>
      </w:r>
      <w:r w:rsidR="007779F6">
        <w:t>2</w:t>
      </w:r>
      <w:r>
        <w:t>.2 Limitations</w:t>
      </w:r>
      <w:bookmarkEnd w:id="134"/>
    </w:p>
    <w:p w14:paraId="18E302A7" w14:textId="77777777" w:rsidR="00082772" w:rsidRDefault="00082772" w:rsidP="00082772">
      <w:r>
        <w:t>TO DO</w:t>
      </w:r>
    </w:p>
    <w:p w14:paraId="57E98992" w14:textId="77777777" w:rsidR="00082772" w:rsidRDefault="00082772" w:rsidP="00082772"/>
    <w:p w14:paraId="354F9C21" w14:textId="25188787" w:rsidR="00082772" w:rsidRDefault="00082772" w:rsidP="00082772">
      <w:pPr>
        <w:pStyle w:val="Heading3"/>
      </w:pPr>
      <w:bookmarkStart w:id="135" w:name="_Toc137089136"/>
      <w:r>
        <w:t>5.</w:t>
      </w:r>
      <w:r w:rsidR="007779F6">
        <w:t>2</w:t>
      </w:r>
      <w:r>
        <w:t>.3 Future Work</w:t>
      </w:r>
      <w:bookmarkEnd w:id="135"/>
    </w:p>
    <w:p w14:paraId="4A255BA7" w14:textId="77777777" w:rsidR="00082772" w:rsidRDefault="00082772" w:rsidP="00082772">
      <w:r>
        <w:t>TO DO</w:t>
      </w:r>
    </w:p>
    <w:p w14:paraId="799664D0" w14:textId="77777777" w:rsidR="00794336" w:rsidRDefault="00794336" w:rsidP="00082772"/>
    <w:p w14:paraId="30D28E41" w14:textId="480E49E1" w:rsidR="00794336" w:rsidRDefault="00794336" w:rsidP="00794336">
      <w:pPr>
        <w:pStyle w:val="Heading2"/>
      </w:pPr>
      <w:r>
        <w:t>5.3 Leaf Mask Scaling</w:t>
      </w:r>
    </w:p>
    <w:p w14:paraId="02CE3BE4" w14:textId="7B3CD719" w:rsidR="00794336" w:rsidRDefault="00794336" w:rsidP="00794336">
      <w:pPr>
        <w:pStyle w:val="Heading3"/>
      </w:pPr>
      <w:r>
        <w:t>5.3.1 Key Findings</w:t>
      </w:r>
    </w:p>
    <w:p w14:paraId="3CDC50C0" w14:textId="77777777" w:rsidR="00794336" w:rsidRDefault="00794336" w:rsidP="00794336">
      <w:r>
        <w:t>TO DO</w:t>
      </w:r>
    </w:p>
    <w:p w14:paraId="6B12B50F" w14:textId="77777777" w:rsidR="00794336" w:rsidRDefault="00794336" w:rsidP="00794336"/>
    <w:p w14:paraId="47B8F317" w14:textId="0171A695" w:rsidR="00794336" w:rsidRDefault="00794336" w:rsidP="00794336">
      <w:pPr>
        <w:pStyle w:val="Heading3"/>
      </w:pPr>
      <w:r>
        <w:t>5.3.2 Limitations</w:t>
      </w:r>
    </w:p>
    <w:p w14:paraId="1D528FE6" w14:textId="77777777" w:rsidR="00794336" w:rsidRDefault="00794336" w:rsidP="00794336">
      <w:r>
        <w:t>TO DO</w:t>
      </w:r>
    </w:p>
    <w:p w14:paraId="03673C88" w14:textId="77777777" w:rsidR="00794336" w:rsidRDefault="00794336" w:rsidP="00794336"/>
    <w:p w14:paraId="2A89D5F2" w14:textId="0ACE2E39" w:rsidR="00794336" w:rsidRDefault="00794336" w:rsidP="00794336">
      <w:pPr>
        <w:pStyle w:val="Heading3"/>
      </w:pPr>
      <w:r>
        <w:t>5.3.3 Future Work</w:t>
      </w:r>
    </w:p>
    <w:p w14:paraId="04E162A9" w14:textId="77777777" w:rsidR="00794336" w:rsidRDefault="00794336" w:rsidP="00794336">
      <w:r>
        <w:t>TO DO</w:t>
      </w:r>
    </w:p>
    <w:p w14:paraId="24270C73" w14:textId="77777777" w:rsidR="00794336" w:rsidRDefault="00794336" w:rsidP="00082772"/>
    <w:p w14:paraId="6C73B448" w14:textId="5318031A" w:rsidR="00794336" w:rsidRDefault="00794336" w:rsidP="00794336">
      <w:pPr>
        <w:pStyle w:val="Heading2"/>
      </w:pPr>
      <w:r>
        <w:t>5.4 Point Cloud Cropping</w:t>
      </w:r>
    </w:p>
    <w:p w14:paraId="5480CA54" w14:textId="2092EBF6" w:rsidR="00794336" w:rsidRDefault="00794336" w:rsidP="00794336">
      <w:pPr>
        <w:pStyle w:val="Heading3"/>
      </w:pPr>
      <w:r>
        <w:t>5.4.1 Key Findings</w:t>
      </w:r>
    </w:p>
    <w:p w14:paraId="6BDEEB4E" w14:textId="77777777" w:rsidR="00794336" w:rsidRDefault="00794336" w:rsidP="00794336">
      <w:r>
        <w:t>TO DO</w:t>
      </w:r>
    </w:p>
    <w:p w14:paraId="61F5F3AA" w14:textId="77777777" w:rsidR="00794336" w:rsidRDefault="00794336" w:rsidP="00794336"/>
    <w:p w14:paraId="3391A2FD" w14:textId="3BCBF093" w:rsidR="00794336" w:rsidRDefault="00794336" w:rsidP="00794336">
      <w:pPr>
        <w:pStyle w:val="Heading3"/>
      </w:pPr>
      <w:r>
        <w:t>5.4.2 Limitations</w:t>
      </w:r>
    </w:p>
    <w:p w14:paraId="663F37C1" w14:textId="24860E71" w:rsidR="00794336" w:rsidRDefault="00137EF6" w:rsidP="00794336">
      <w:r>
        <w:rPr>
          <w:rStyle w:val="cf01"/>
        </w:rPr>
        <w:t>“</w:t>
      </w:r>
      <w:r>
        <w:rPr>
          <w:rStyle w:val="cf11"/>
        </w:rPr>
        <w:t>There is a potential issue here that you should mention. If there is occlusion the points in the crop by cause issue with the distance measurement calculations, but I assume these crops would be able to be thrown out using the Reject Leaf algorithm.”</w:t>
      </w:r>
    </w:p>
    <w:p w14:paraId="224ADF60" w14:textId="37632A1A" w:rsidR="00794336" w:rsidRDefault="00794336" w:rsidP="00794336">
      <w:pPr>
        <w:pStyle w:val="Heading3"/>
      </w:pPr>
      <w:r>
        <w:t>5.4.3 Future Work</w:t>
      </w:r>
    </w:p>
    <w:p w14:paraId="2D682DCF" w14:textId="77777777" w:rsidR="00794336" w:rsidRDefault="00794336" w:rsidP="00794336">
      <w:r>
        <w:t>TO DO</w:t>
      </w:r>
    </w:p>
    <w:p w14:paraId="68A7123E" w14:textId="77777777" w:rsidR="00794336" w:rsidRDefault="00794336" w:rsidP="00082772"/>
    <w:p w14:paraId="75C0577F" w14:textId="1CE47666" w:rsidR="00411987" w:rsidRDefault="00411987"/>
    <w:p w14:paraId="109452AB" w14:textId="6EA09526" w:rsidR="00411987" w:rsidRDefault="007413A6">
      <w:r>
        <w:lastRenderedPageBreak/>
        <w:t xml:space="preserve">With the point cloud of the leaf, distances are calculated between edge points and the midline of the leaf to determine which edge points define the widest part of the leaf. These edge points are utilized to find the widest width.  </w:t>
      </w:r>
    </w:p>
    <w:p w14:paraId="5C1DFFB8" w14:textId="77777777" w:rsidR="00411987" w:rsidRDefault="00411987"/>
    <w:p w14:paraId="6BC7F1B3" w14:textId="2534228B" w:rsidR="00411987" w:rsidRDefault="00411987">
      <w:r>
        <w:br w:type="page"/>
      </w:r>
    </w:p>
    <w:p w14:paraId="70903E36" w14:textId="0FD1BC53" w:rsidR="006E6789" w:rsidRDefault="00411987" w:rsidP="00F73C88">
      <w:pPr>
        <w:pStyle w:val="Heading1"/>
      </w:pPr>
      <w:bookmarkStart w:id="136" w:name="_Toc137089137"/>
      <w:r>
        <w:lastRenderedPageBreak/>
        <w:t>6</w:t>
      </w:r>
      <w:r w:rsidR="00F55728">
        <w:t>.</w:t>
      </w:r>
      <w:r w:rsidR="0088616A">
        <w:t xml:space="preserve"> </w:t>
      </w:r>
      <w:r w:rsidR="00F55728">
        <w:t>Conclusion</w:t>
      </w:r>
      <w:bookmarkEnd w:id="136"/>
    </w:p>
    <w:p w14:paraId="68AF83E4" w14:textId="77777777" w:rsidR="00222C46" w:rsidRDefault="00222C46" w:rsidP="004B0440">
      <w:pPr>
        <w:spacing w:line="360" w:lineRule="auto"/>
        <w:rPr>
          <w:color w:val="FF0000"/>
        </w:rPr>
      </w:pPr>
    </w:p>
    <w:p w14:paraId="796B1D8E" w14:textId="4389B312" w:rsidR="00916098" w:rsidRDefault="00916098" w:rsidP="00916098">
      <w:pPr>
        <w:pStyle w:val="Heading2"/>
      </w:pPr>
      <w:bookmarkStart w:id="137" w:name="_Toc137089138"/>
      <w:r>
        <w:t xml:space="preserve">6.1 </w:t>
      </w:r>
      <w:r w:rsidR="007758D7">
        <w:t>Research Answers</w:t>
      </w:r>
      <w:bookmarkEnd w:id="137"/>
    </w:p>
    <w:p w14:paraId="666DEB3C" w14:textId="40904F16" w:rsidR="00567F91" w:rsidRDefault="00567F91" w:rsidP="00567F91">
      <w:r>
        <w:t xml:space="preserve">The research aim for this research project is to enable researchers who are conducting experiments on plants that require the collection of phenotyping data to perform the acquisition of data more quickly and precisely. Specifically, by defining a method and developing a program that researchers can use to acquire leaf width for plants in environments with dense leaf clusters. </w:t>
      </w:r>
    </w:p>
    <w:p w14:paraId="19470B95" w14:textId="07D0DF18" w:rsidR="00916098" w:rsidRDefault="00567F91" w:rsidP="00916098">
      <w:r>
        <w:t xml:space="preserve">The research </w:t>
      </w:r>
      <w:r w:rsidR="00DF5060">
        <w:t>addressed the</w:t>
      </w:r>
      <w:r>
        <w:t xml:space="preserve"> question</w:t>
      </w:r>
      <w:r w:rsidR="00DF5060">
        <w:t xml:space="preserve"> posed in the introduction</w:t>
      </w:r>
      <w:r>
        <w:t xml:space="preserve"> </w:t>
      </w:r>
      <w:r w:rsidR="0065074B">
        <w:t>relating to the design of the project.</w:t>
      </w:r>
      <w:r w:rsidR="0065074B">
        <w:rPr>
          <w:rStyle w:val="FootnoteReference"/>
        </w:rPr>
        <w:footnoteReference w:id="4"/>
      </w:r>
    </w:p>
    <w:p w14:paraId="70E30BC3" w14:textId="7B36E0D8" w:rsidR="00DF5060" w:rsidRDefault="00DF5060" w:rsidP="0065074B">
      <w:r>
        <w:t>…………… The instance segmentation algorithm that is most effective for leaf segmentation in environments with dense leaf clusters is the Mask R-CNN model</w:t>
      </w:r>
      <w:proofErr w:type="gramStart"/>
      <w:r>
        <w:t>…..</w:t>
      </w:r>
      <w:proofErr w:type="gramEnd"/>
      <w:r>
        <w:t xml:space="preserve">  The best way to train a model to segment measurable leaves out of a dense cluster with overlapping and curling leaves is by …</w:t>
      </w:r>
      <w:proofErr w:type="gramStart"/>
      <w:r>
        <w:t>…..</w:t>
      </w:r>
      <w:proofErr w:type="gramEnd"/>
      <w:r>
        <w:t xml:space="preserve"> The best methodology for obtaining leaf width while overcoming the problems leaf curling causes is through the calculation of geodesic distances between points in a point cloud ……………… The most effective process at accomplishing the task of measuring leaf width talking raw stereo images as input and the appropriate width measurements as the output is outlined in figure 26.</w:t>
      </w:r>
    </w:p>
    <w:p w14:paraId="79CA4E2C" w14:textId="77777777" w:rsidR="00DF5060" w:rsidRDefault="00DF5060" w:rsidP="00DF5060">
      <w:pPr>
        <w:keepNext/>
        <w:jc w:val="center"/>
      </w:pPr>
      <w:r>
        <w:rPr>
          <w:b/>
          <w:bCs/>
          <w:noProof/>
          <w:color w:val="4F81BD" w:themeColor="accent1"/>
          <w:sz w:val="18"/>
          <w:szCs w:val="18"/>
        </w:rPr>
        <w:lastRenderedPageBreak/>
        <w:drawing>
          <wp:inline distT="0" distB="0" distL="0" distR="0" wp14:anchorId="060A4661" wp14:editId="533AAF95">
            <wp:extent cx="3800578" cy="4974771"/>
            <wp:effectExtent l="0" t="0" r="0" b="0"/>
            <wp:docPr id="1085769866" name="Picture 2" descr="A picture containing diagram, text, technical drawing,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769866" name="Picture 2" descr="A picture containing diagram, text, technical drawing, line&#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06591" cy="4982642"/>
                    </a:xfrm>
                    <a:prstGeom prst="rect">
                      <a:avLst/>
                    </a:prstGeom>
                    <a:noFill/>
                    <a:ln>
                      <a:noFill/>
                    </a:ln>
                  </pic:spPr>
                </pic:pic>
              </a:graphicData>
            </a:graphic>
          </wp:inline>
        </w:drawing>
      </w:r>
    </w:p>
    <w:p w14:paraId="6125E68B" w14:textId="3A1D286E" w:rsidR="00DF5060" w:rsidRDefault="00DF5060" w:rsidP="00DF5060">
      <w:pPr>
        <w:pStyle w:val="Caption"/>
        <w:jc w:val="center"/>
      </w:pPr>
      <w:r>
        <w:t xml:space="preserve">Figure </w:t>
      </w:r>
      <w:fldSimple w:instr=" SEQ Figure \* ARABIC ">
        <w:r w:rsidR="00D40169">
          <w:rPr>
            <w:noProof/>
          </w:rPr>
          <w:t>26</w:t>
        </w:r>
      </w:fldSimple>
      <w:r>
        <w:t>.  Next Steps Workflow</w:t>
      </w:r>
    </w:p>
    <w:p w14:paraId="588D7869" w14:textId="77777777" w:rsidR="0065074B" w:rsidRDefault="0065074B" w:rsidP="00916098"/>
    <w:p w14:paraId="30893A04" w14:textId="77777777" w:rsidR="00DF5060" w:rsidRDefault="00DF5060" w:rsidP="00916098"/>
    <w:p w14:paraId="56F5F0A2" w14:textId="28B79B91" w:rsidR="000704E8" w:rsidRDefault="000704E8" w:rsidP="000704E8">
      <w:pPr>
        <w:pStyle w:val="Heading2"/>
      </w:pPr>
      <w:bookmarkStart w:id="138" w:name="_Toc137089139"/>
      <w:r>
        <w:t>6.2 Contribution</w:t>
      </w:r>
      <w:bookmarkEnd w:id="138"/>
    </w:p>
    <w:p w14:paraId="221CBAC5" w14:textId="77777777" w:rsidR="00F82221" w:rsidRDefault="00F82221" w:rsidP="000704E8"/>
    <w:p w14:paraId="053FE687" w14:textId="0787CCBB" w:rsidR="00D167A0" w:rsidRDefault="00F82221" w:rsidP="000704E8">
      <w:r>
        <w:t>This project provides plant researchers with a tool to track leaf width in their studies. One of these studies is that of genetically modifying Sorghum to be more resistant to the changes caused by climate change. This tool facilitates plant researchers in conducting their studies quicker, more accurately, and on a larger scale. The greater success of these studies will help prepare humanity for the worsening climate including assisting the potential food scarcity issue</w:t>
      </w:r>
      <w:ins w:id="139" w:author="Hart, John M" w:date="2023-08-27T12:51:00Z">
        <w:r w:rsidR="00BC50D1">
          <w:t xml:space="preserve"> especially as the growth of the world population increases</w:t>
        </w:r>
      </w:ins>
      <w:r>
        <w:t xml:space="preserve">. </w:t>
      </w:r>
    </w:p>
    <w:p w14:paraId="103EA55F" w14:textId="207035EA" w:rsidR="000704E8" w:rsidRDefault="00F82221" w:rsidP="00916098">
      <w:r>
        <w:lastRenderedPageBreak/>
        <w:t xml:space="preserve">Although this project was specifically designed for obtaining leaf width for </w:t>
      </w:r>
      <w:commentRangeStart w:id="140"/>
      <w:r>
        <w:t>plant genetic researchers</w:t>
      </w:r>
      <w:commentRangeEnd w:id="140"/>
      <w:r w:rsidR="00BC50D1">
        <w:rPr>
          <w:rStyle w:val="CommentReference"/>
        </w:rPr>
        <w:commentReference w:id="140"/>
      </w:r>
      <w:r>
        <w:t>, the process and program can be altered and applied to other applications requiring measurements of objects. This could include other types of research: automating food harvesting, facilitating detection of large tumors, etc. This project serves as a baseline for future development and process improvement in the space of object measurement with stereo images. And though the project has some flaws it serves as a first step in the construction of widely applicable object measurement capabilities.</w:t>
      </w:r>
    </w:p>
    <w:p w14:paraId="717DC1A8" w14:textId="77777777" w:rsidR="00F82221" w:rsidRDefault="00F82221" w:rsidP="00916098"/>
    <w:p w14:paraId="377BE3EC" w14:textId="5C0314BF" w:rsidR="000704E8" w:rsidRDefault="000704E8" w:rsidP="000704E8">
      <w:pPr>
        <w:pStyle w:val="Heading2"/>
      </w:pPr>
      <w:bookmarkStart w:id="141" w:name="_Toc137089140"/>
      <w:r>
        <w:t>6.3 Further Research Opportunities</w:t>
      </w:r>
      <w:bookmarkEnd w:id="141"/>
    </w:p>
    <w:p w14:paraId="7CA5C213" w14:textId="4D15B54D" w:rsidR="00794336" w:rsidRDefault="00794336" w:rsidP="000704E8">
      <w:r>
        <w:t xml:space="preserve">In planning the </w:t>
      </w:r>
    </w:p>
    <w:p w14:paraId="268E0861" w14:textId="77777777" w:rsidR="00DA2ADC" w:rsidRDefault="00DA2ADC" w:rsidP="000704E8"/>
    <w:p w14:paraId="7EAA5DF2" w14:textId="485E6C38" w:rsidR="0012092D" w:rsidRDefault="000D6D07" w:rsidP="000704E8">
      <w:pPr>
        <w:rPr>
          <w:sz w:val="16"/>
          <w:szCs w:val="16"/>
        </w:rPr>
      </w:pPr>
      <w:r>
        <w:rPr>
          <w:sz w:val="16"/>
          <w:szCs w:val="16"/>
        </w:rPr>
        <w:t>Some studies focus on the Multi-view CNNs (</w:t>
      </w:r>
      <w:r>
        <w:rPr>
          <w:color w:val="2196D1"/>
          <w:sz w:val="16"/>
          <w:szCs w:val="16"/>
        </w:rPr>
        <w:t>Boulch et al., 2018; Guerry et al., 2017; Kalogerakis et al., 2017</w:t>
      </w:r>
      <w:r>
        <w:rPr>
          <w:sz w:val="16"/>
          <w:szCs w:val="16"/>
        </w:rPr>
        <w:t xml:space="preserve">), hoping to indirectly realize the understanding of 3D data by strengthening the connection between </w:t>
      </w:r>
      <w:r w:rsidR="004A6643">
        <w:rPr>
          <w:sz w:val="16"/>
          <w:szCs w:val="16"/>
        </w:rPr>
        <w:t>2D</w:t>
      </w:r>
      <w:r>
        <w:rPr>
          <w:sz w:val="16"/>
          <w:szCs w:val="16"/>
        </w:rPr>
        <w:t xml:space="preserve"> and 3D via </w:t>
      </w:r>
      <w:r w:rsidR="004A6643">
        <w:rPr>
          <w:sz w:val="16"/>
          <w:szCs w:val="16"/>
        </w:rPr>
        <w:t>2D</w:t>
      </w:r>
      <w:r>
        <w:rPr>
          <w:sz w:val="16"/>
          <w:szCs w:val="16"/>
        </w:rPr>
        <w:t xml:space="preserve"> CNNs (</w:t>
      </w:r>
      <w:r>
        <w:rPr>
          <w:color w:val="2196D1"/>
          <w:sz w:val="16"/>
          <w:szCs w:val="16"/>
        </w:rPr>
        <w:t>Jin et al., 2018a</w:t>
      </w:r>
      <w:r>
        <w:rPr>
          <w:sz w:val="16"/>
          <w:szCs w:val="16"/>
        </w:rPr>
        <w:t xml:space="preserve">). The main difficulties of this method include that it is hard to determine the angle and the quantity of projection from a point cloud to a </w:t>
      </w:r>
      <w:r w:rsidR="004A6643">
        <w:rPr>
          <w:sz w:val="16"/>
          <w:szCs w:val="16"/>
        </w:rPr>
        <w:t>2D</w:t>
      </w:r>
      <w:r>
        <w:rPr>
          <w:sz w:val="16"/>
          <w:szCs w:val="16"/>
        </w:rPr>
        <w:t xml:space="preserve"> image, and how to re-project the segmented models from </w:t>
      </w:r>
      <w:r w:rsidR="004A6643">
        <w:rPr>
          <w:sz w:val="16"/>
          <w:szCs w:val="16"/>
        </w:rPr>
        <w:t>2D</w:t>
      </w:r>
      <w:r>
        <w:rPr>
          <w:sz w:val="16"/>
          <w:szCs w:val="16"/>
        </w:rPr>
        <w:t xml:space="preserve"> to 3D space. [</w:t>
      </w:r>
      <w:proofErr w:type="spellStart"/>
      <w:r>
        <w:rPr>
          <w:sz w:val="16"/>
          <w:szCs w:val="16"/>
        </w:rPr>
        <w:t>PlantNet</w:t>
      </w:r>
      <w:proofErr w:type="spellEnd"/>
      <w:r>
        <w:rPr>
          <w:sz w:val="16"/>
          <w:szCs w:val="16"/>
        </w:rPr>
        <w:t xml:space="preserve"> a dual fun]</w:t>
      </w:r>
    </w:p>
    <w:p w14:paraId="67B1FE22" w14:textId="77777777" w:rsidR="0012092D" w:rsidRDefault="0012092D" w:rsidP="000704E8">
      <w:pPr>
        <w:rPr>
          <w:sz w:val="16"/>
          <w:szCs w:val="16"/>
        </w:rPr>
      </w:pPr>
    </w:p>
    <w:p w14:paraId="334F00F7" w14:textId="2414ABC2" w:rsidR="009A2991" w:rsidRDefault="00606B2E" w:rsidP="000704E8">
      <w:pPr>
        <w:rPr>
          <w:sz w:val="16"/>
          <w:szCs w:val="16"/>
        </w:rPr>
      </w:pPr>
      <w:r>
        <w:rPr>
          <w:noProof/>
        </w:rPr>
        <w:lastRenderedPageBreak/>
        <w:drawing>
          <wp:inline distT="0" distB="0" distL="0" distR="0" wp14:anchorId="480DED58" wp14:editId="595727D4">
            <wp:extent cx="4257978" cy="5573486"/>
            <wp:effectExtent l="0" t="0" r="9525" b="8255"/>
            <wp:docPr id="621838304" name="Picture 3"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838304" name="Picture 3" descr="A diagram of a process flow&#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61277" cy="5577805"/>
                    </a:xfrm>
                    <a:prstGeom prst="rect">
                      <a:avLst/>
                    </a:prstGeom>
                    <a:noFill/>
                    <a:ln>
                      <a:noFill/>
                    </a:ln>
                  </pic:spPr>
                </pic:pic>
              </a:graphicData>
            </a:graphic>
          </wp:inline>
        </w:drawing>
      </w:r>
    </w:p>
    <w:p w14:paraId="7B634641" w14:textId="77777777" w:rsidR="009A2991" w:rsidRDefault="009A2991" w:rsidP="000704E8"/>
    <w:p w14:paraId="07C9CDC9" w14:textId="77777777" w:rsidR="000704E8" w:rsidRDefault="000704E8" w:rsidP="000704E8"/>
    <w:p w14:paraId="705ACC37" w14:textId="77777777" w:rsidR="006B45D1" w:rsidRDefault="006B45D1" w:rsidP="006B45D1">
      <w:pPr>
        <w:keepNext/>
        <w:jc w:val="center"/>
      </w:pPr>
      <w:r w:rsidRPr="00FE68A4">
        <w:rPr>
          <w:noProof/>
        </w:rPr>
        <w:lastRenderedPageBreak/>
        <w:drawing>
          <wp:inline distT="0" distB="0" distL="0" distR="0" wp14:anchorId="0C8992F6" wp14:editId="14D7B226">
            <wp:extent cx="4053140" cy="2563091"/>
            <wp:effectExtent l="0" t="0" r="5080" b="8890"/>
            <wp:docPr id="1577974793" name="Picture 1" descr="A picture containing sketch, draw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974793" name="Picture 1" descr="A picture containing sketch, drawing, tree&#10;&#10;Description automatically generated"/>
                    <pic:cNvPicPr/>
                  </pic:nvPicPr>
                  <pic:blipFill>
                    <a:blip r:embed="rId46"/>
                    <a:stretch>
                      <a:fillRect/>
                    </a:stretch>
                  </pic:blipFill>
                  <pic:spPr>
                    <a:xfrm>
                      <a:off x="0" y="0"/>
                      <a:ext cx="4065041" cy="2570617"/>
                    </a:xfrm>
                    <a:prstGeom prst="rect">
                      <a:avLst/>
                    </a:prstGeom>
                  </pic:spPr>
                </pic:pic>
              </a:graphicData>
            </a:graphic>
          </wp:inline>
        </w:drawing>
      </w:r>
    </w:p>
    <w:p w14:paraId="665957C8" w14:textId="663E5346" w:rsidR="006B45D1" w:rsidRDefault="006B45D1" w:rsidP="006B45D1">
      <w:pPr>
        <w:pStyle w:val="Caption"/>
        <w:jc w:val="center"/>
      </w:pPr>
      <w:r>
        <w:t xml:space="preserve">Figure </w:t>
      </w:r>
      <w:fldSimple w:instr=" SEQ Figure \* ARABIC ">
        <w:r w:rsidR="00D40169">
          <w:rPr>
            <w:noProof/>
          </w:rPr>
          <w:t>27</w:t>
        </w:r>
      </w:fldSimple>
      <w:r>
        <w:t>.  Mesh</w:t>
      </w:r>
    </w:p>
    <w:p w14:paraId="187E3060" w14:textId="77777777" w:rsidR="002F62C9" w:rsidRPr="00EF524D" w:rsidRDefault="002F62C9" w:rsidP="002F62C9"/>
    <w:p w14:paraId="7DC14274" w14:textId="77777777" w:rsidR="001D5F0C" w:rsidRDefault="001D5F0C" w:rsidP="004B0440">
      <w:pPr>
        <w:spacing w:line="360" w:lineRule="auto"/>
      </w:pPr>
      <w:r>
        <w:br w:type="page"/>
      </w:r>
    </w:p>
    <w:p w14:paraId="14EDFF28" w14:textId="3DCF6F22" w:rsidR="001E1EBC" w:rsidRDefault="001E1EBC" w:rsidP="001E1EBC">
      <w:pPr>
        <w:pStyle w:val="Heading1"/>
      </w:pPr>
      <w:bookmarkStart w:id="142" w:name="_Toc137089141"/>
      <w:r>
        <w:lastRenderedPageBreak/>
        <w:t xml:space="preserve">Appendix A: </w:t>
      </w:r>
      <w:r w:rsidR="001A3A42">
        <w:t xml:space="preserve">ZED Camera Image Capture </w:t>
      </w:r>
      <w:r w:rsidR="0041041C">
        <w:t>and Processing</w:t>
      </w:r>
      <w:bookmarkEnd w:id="142"/>
    </w:p>
    <w:p w14:paraId="09624EB7" w14:textId="0F7E00C3" w:rsidR="001E1EBC" w:rsidRDefault="001E1EBC" w:rsidP="001E1EBC">
      <w:pPr>
        <w:spacing w:line="360" w:lineRule="auto"/>
        <w:rPr>
          <w:color w:val="FF0000"/>
        </w:rPr>
      </w:pPr>
    </w:p>
    <w:p w14:paraId="6FEFF1C8" w14:textId="4D702314" w:rsidR="0041041C" w:rsidRDefault="0041041C" w:rsidP="0041041C">
      <w:pPr>
        <w:pStyle w:val="Heading2"/>
      </w:pPr>
      <w:bookmarkStart w:id="143" w:name="_Toc137089142"/>
      <w:r>
        <w:t>A.1 Overview</w:t>
      </w:r>
      <w:bookmarkEnd w:id="143"/>
    </w:p>
    <w:p w14:paraId="61FE94C0" w14:textId="77777777" w:rsidR="0041041C" w:rsidRPr="0041041C" w:rsidRDefault="0041041C" w:rsidP="0041041C"/>
    <w:p w14:paraId="1B728A44" w14:textId="46BD52F3" w:rsidR="001E1EBC" w:rsidRPr="004744BB" w:rsidRDefault="004744BB" w:rsidP="001E1EBC">
      <w:pPr>
        <w:spacing w:line="360" w:lineRule="auto"/>
      </w:pPr>
      <w:r w:rsidRPr="004744BB">
        <w:t>TO DO</w:t>
      </w:r>
    </w:p>
    <w:p w14:paraId="774A464B" w14:textId="77777777" w:rsidR="0041041C" w:rsidRDefault="0041041C" w:rsidP="0041041C">
      <w:pPr>
        <w:pStyle w:val="Heading1"/>
        <w:rPr>
          <w:rFonts w:ascii="Times New Roman" w:hAnsi="Times New Roman"/>
          <w:szCs w:val="24"/>
        </w:rPr>
      </w:pPr>
    </w:p>
    <w:p w14:paraId="4C74BD16" w14:textId="77777777" w:rsidR="0041041C" w:rsidRDefault="0041041C" w:rsidP="0041041C">
      <w:pPr>
        <w:pStyle w:val="Heading2"/>
      </w:pPr>
      <w:bookmarkStart w:id="144" w:name="_Toc137089143"/>
      <w:r>
        <w:t>A.2 Code</w:t>
      </w:r>
      <w:bookmarkEnd w:id="144"/>
    </w:p>
    <w:p w14:paraId="0A54AC29" w14:textId="77777777" w:rsidR="0041041C" w:rsidRDefault="0041041C" w:rsidP="0041041C"/>
    <w:p w14:paraId="27ABF594" w14:textId="77777777" w:rsidR="00E6015F" w:rsidRDefault="0041041C" w:rsidP="0041041C">
      <w:r>
        <w:t>TO DO</w:t>
      </w:r>
    </w:p>
    <w:p w14:paraId="0B6D9AC8" w14:textId="77777777" w:rsidR="00E6015F" w:rsidRDefault="00E6015F" w:rsidP="0041041C"/>
    <w:p w14:paraId="2452B703"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00"/>
          <w:sz w:val="17"/>
          <w:szCs w:val="17"/>
        </w:rPr>
        <w:t xml:space="preserve">cam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660066"/>
          <w:sz w:val="17"/>
          <w:szCs w:val="17"/>
        </w:rPr>
        <w:t>Camera</w:t>
      </w:r>
      <w:proofErr w:type="spellEnd"/>
      <w:proofErr w:type="gramEnd"/>
      <w:r>
        <w:rPr>
          <w:rFonts w:ascii="Consolas" w:hAnsi="Consolas" w:cs="Courier New"/>
          <w:color w:val="666600"/>
          <w:sz w:val="17"/>
          <w:szCs w:val="17"/>
        </w:rPr>
        <w:t>()</w:t>
      </w:r>
    </w:p>
    <w:p w14:paraId="1443AEFB"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w:t>
      </w:r>
    </w:p>
    <w:p w14:paraId="039C9234"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 3. </w:t>
      </w:r>
      <w:proofErr w:type="spellStart"/>
      <w:r>
        <w:rPr>
          <w:rFonts w:ascii="Consolas" w:hAnsi="Consolas" w:cs="Courier New"/>
          <w:color w:val="000000"/>
          <w:sz w:val="17"/>
          <w:szCs w:val="17"/>
        </w:rPr>
        <w:t>ini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660066"/>
          <w:sz w:val="17"/>
          <w:szCs w:val="17"/>
        </w:rPr>
        <w:t>InitParameters</w:t>
      </w:r>
      <w:proofErr w:type="spellEnd"/>
      <w:proofErr w:type="gramEnd"/>
      <w:r>
        <w:rPr>
          <w:rFonts w:ascii="Consolas" w:hAnsi="Consolas" w:cs="Courier New"/>
          <w:color w:val="666600"/>
          <w:sz w:val="17"/>
          <w:szCs w:val="17"/>
        </w:rPr>
        <w:t>()</w:t>
      </w:r>
    </w:p>
    <w:p w14:paraId="28A17F27"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 4. </w:t>
      </w:r>
      <w:proofErr w:type="spellStart"/>
      <w:proofErr w:type="gramStart"/>
      <w:r>
        <w:rPr>
          <w:rFonts w:ascii="Consolas" w:hAnsi="Consolas" w:cs="Courier New"/>
          <w:color w:val="000000"/>
          <w:sz w:val="17"/>
          <w:szCs w:val="17"/>
        </w:rPr>
        <w:t>init</w:t>
      </w:r>
      <w:r>
        <w:rPr>
          <w:rFonts w:ascii="Consolas" w:hAnsi="Consolas" w:cs="Courier New"/>
          <w:color w:val="666600"/>
          <w:sz w:val="17"/>
          <w:szCs w:val="17"/>
        </w:rPr>
        <w:t>.</w:t>
      </w:r>
      <w:r>
        <w:rPr>
          <w:rFonts w:ascii="Consolas" w:hAnsi="Consolas" w:cs="Courier New"/>
          <w:color w:val="000000"/>
          <w:sz w:val="17"/>
          <w:szCs w:val="17"/>
        </w:rPr>
        <w:t>camera</w:t>
      </w:r>
      <w:proofErr w:type="gramEnd"/>
      <w:r>
        <w:rPr>
          <w:rFonts w:ascii="Consolas" w:hAnsi="Consolas" w:cs="Courier New"/>
          <w:color w:val="000000"/>
          <w:sz w:val="17"/>
          <w:szCs w:val="17"/>
        </w:rPr>
        <w:t>_resolution</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l</w:t>
      </w:r>
      <w:r>
        <w:rPr>
          <w:rFonts w:ascii="Consolas" w:hAnsi="Consolas" w:cs="Courier New"/>
          <w:color w:val="666600"/>
          <w:sz w:val="17"/>
          <w:szCs w:val="17"/>
        </w:rPr>
        <w:t>.</w:t>
      </w:r>
      <w:r>
        <w:rPr>
          <w:rFonts w:ascii="Consolas" w:hAnsi="Consolas" w:cs="Courier New"/>
          <w:color w:val="000000"/>
          <w:sz w:val="17"/>
          <w:szCs w:val="17"/>
        </w:rPr>
        <w:t>RESOLUTION</w:t>
      </w:r>
      <w:r>
        <w:rPr>
          <w:rFonts w:ascii="Consolas" w:hAnsi="Consolas" w:cs="Courier New"/>
          <w:color w:val="666600"/>
          <w:sz w:val="17"/>
          <w:szCs w:val="17"/>
        </w:rPr>
        <w:t>.</w:t>
      </w:r>
      <w:r>
        <w:rPr>
          <w:rFonts w:ascii="Consolas" w:hAnsi="Consolas" w:cs="Courier New"/>
          <w:color w:val="000000"/>
          <w:sz w:val="17"/>
          <w:szCs w:val="17"/>
        </w:rPr>
        <w:t>HD2K</w:t>
      </w:r>
    </w:p>
    <w:p w14:paraId="5697BFBA"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 5. </w:t>
      </w:r>
      <w:proofErr w:type="spellStart"/>
      <w:proofErr w:type="gramStart"/>
      <w:r>
        <w:rPr>
          <w:rFonts w:ascii="Consolas" w:hAnsi="Consolas" w:cs="Courier New"/>
          <w:color w:val="000000"/>
          <w:sz w:val="17"/>
          <w:szCs w:val="17"/>
        </w:rPr>
        <w:t>init</w:t>
      </w:r>
      <w:r>
        <w:rPr>
          <w:rFonts w:ascii="Consolas" w:hAnsi="Consolas" w:cs="Courier New"/>
          <w:color w:val="666600"/>
          <w:sz w:val="17"/>
          <w:szCs w:val="17"/>
        </w:rPr>
        <w:t>.</w:t>
      </w:r>
      <w:r>
        <w:rPr>
          <w:rFonts w:ascii="Consolas" w:hAnsi="Consolas" w:cs="Courier New"/>
          <w:color w:val="000000"/>
          <w:sz w:val="17"/>
          <w:szCs w:val="17"/>
        </w:rPr>
        <w:t>depth</w:t>
      </w:r>
      <w:proofErr w:type="gramEnd"/>
      <w:r>
        <w:rPr>
          <w:rFonts w:ascii="Consolas" w:hAnsi="Consolas" w:cs="Courier New"/>
          <w:color w:val="000000"/>
          <w:sz w:val="17"/>
          <w:szCs w:val="17"/>
        </w:rPr>
        <w:t>_mod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DEPTH_MODE</w:t>
      </w:r>
      <w:r>
        <w:rPr>
          <w:rFonts w:ascii="Consolas" w:hAnsi="Consolas" w:cs="Courier New"/>
          <w:color w:val="666600"/>
          <w:sz w:val="17"/>
          <w:szCs w:val="17"/>
        </w:rPr>
        <w:t>.</w:t>
      </w:r>
      <w:r>
        <w:rPr>
          <w:rFonts w:ascii="Consolas" w:hAnsi="Consolas" w:cs="Courier New"/>
          <w:color w:val="000000"/>
          <w:sz w:val="17"/>
          <w:szCs w:val="17"/>
        </w:rPr>
        <w:t>ULTRA</w:t>
      </w:r>
      <w:proofErr w:type="spellEnd"/>
    </w:p>
    <w:p w14:paraId="16A32421"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 6. </w:t>
      </w:r>
      <w:proofErr w:type="spellStart"/>
      <w:r>
        <w:rPr>
          <w:rFonts w:ascii="Consolas" w:hAnsi="Consolas" w:cs="Courier New"/>
          <w:color w:val="000000"/>
          <w:sz w:val="17"/>
          <w:szCs w:val="17"/>
        </w:rPr>
        <w:t>init</w:t>
      </w:r>
      <w:r>
        <w:rPr>
          <w:rFonts w:ascii="Consolas" w:hAnsi="Consolas" w:cs="Courier New"/>
          <w:color w:val="666600"/>
          <w:sz w:val="17"/>
          <w:szCs w:val="17"/>
        </w:rPr>
        <w:t>.</w:t>
      </w:r>
      <w:r>
        <w:rPr>
          <w:rFonts w:ascii="Consolas" w:hAnsi="Consolas" w:cs="Courier New"/>
          <w:color w:val="000000"/>
          <w:sz w:val="17"/>
          <w:szCs w:val="17"/>
        </w:rPr>
        <w:t>SDK_verbos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p>
    <w:p w14:paraId="0BADCC80"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 7. </w:t>
      </w:r>
      <w:proofErr w:type="spellStart"/>
      <w:r>
        <w:rPr>
          <w:rFonts w:ascii="Consolas" w:hAnsi="Consolas" w:cs="Courier New"/>
          <w:color w:val="000000"/>
          <w:sz w:val="17"/>
          <w:szCs w:val="17"/>
        </w:rPr>
        <w:t>init</w:t>
      </w:r>
      <w:r>
        <w:rPr>
          <w:rFonts w:ascii="Consolas" w:hAnsi="Consolas" w:cs="Courier New"/>
          <w:color w:val="666600"/>
          <w:sz w:val="17"/>
          <w:szCs w:val="17"/>
        </w:rPr>
        <w:t>.</w:t>
      </w:r>
      <w:r>
        <w:rPr>
          <w:rFonts w:ascii="Consolas" w:hAnsi="Consolas" w:cs="Courier New"/>
          <w:color w:val="000000"/>
          <w:sz w:val="17"/>
          <w:szCs w:val="17"/>
        </w:rPr>
        <w:t>SDK_verbose_log_fil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8800"/>
          <w:sz w:val="17"/>
          <w:szCs w:val="17"/>
        </w:rPr>
        <w:t>"/home/user/Documents/</w:t>
      </w:r>
      <w:proofErr w:type="spellStart"/>
      <w:r>
        <w:rPr>
          <w:rFonts w:ascii="Consolas" w:hAnsi="Consolas" w:cs="Courier New"/>
          <w:color w:val="008800"/>
          <w:sz w:val="17"/>
          <w:szCs w:val="17"/>
        </w:rPr>
        <w:t>SVO_recording</w:t>
      </w:r>
      <w:proofErr w:type="spellEnd"/>
      <w:r>
        <w:rPr>
          <w:rFonts w:ascii="Consolas" w:hAnsi="Consolas" w:cs="Courier New"/>
          <w:color w:val="008800"/>
          <w:sz w:val="17"/>
          <w:szCs w:val="17"/>
        </w:rPr>
        <w:t>/</w:t>
      </w:r>
      <w:proofErr w:type="spellStart"/>
      <w:r>
        <w:rPr>
          <w:rFonts w:ascii="Consolas" w:hAnsi="Consolas" w:cs="Courier New"/>
          <w:color w:val="008800"/>
          <w:sz w:val="17"/>
          <w:szCs w:val="17"/>
        </w:rPr>
        <w:t>SDK_log_file</w:t>
      </w:r>
      <w:proofErr w:type="spellEnd"/>
      <w:r>
        <w:rPr>
          <w:rFonts w:ascii="Consolas" w:hAnsi="Consolas" w:cs="Courier New"/>
          <w:color w:val="008800"/>
          <w:sz w:val="17"/>
          <w:szCs w:val="17"/>
        </w:rPr>
        <w:t>/</w:t>
      </w:r>
      <w:proofErr w:type="spellStart"/>
      <w:r>
        <w:rPr>
          <w:rFonts w:ascii="Consolas" w:hAnsi="Consolas" w:cs="Courier New"/>
          <w:color w:val="008800"/>
          <w:sz w:val="17"/>
          <w:szCs w:val="17"/>
        </w:rPr>
        <w:t>log_file</w:t>
      </w:r>
      <w:proofErr w:type="spellEnd"/>
      <w:r>
        <w:rPr>
          <w:rFonts w:ascii="Consolas" w:hAnsi="Consolas" w:cs="Courier New"/>
          <w:color w:val="008800"/>
          <w:sz w:val="17"/>
          <w:szCs w:val="17"/>
        </w:rPr>
        <w:t>"</w:t>
      </w:r>
    </w:p>
    <w:p w14:paraId="258AFB0E"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880000"/>
          <w:sz w:val="17"/>
          <w:szCs w:val="17"/>
        </w:rPr>
        <w:t># other initial parameters have been left blank because default value is adequate</w:t>
      </w:r>
    </w:p>
    <w:p w14:paraId="5FCE1689"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w:t>
      </w:r>
    </w:p>
    <w:p w14:paraId="0043666E"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10. </w:t>
      </w:r>
      <w:proofErr w:type="spellStart"/>
      <w:r>
        <w:rPr>
          <w:rFonts w:ascii="Consolas" w:hAnsi="Consolas" w:cs="Courier New"/>
          <w:color w:val="000000"/>
          <w:sz w:val="17"/>
          <w:szCs w:val="17"/>
        </w:rPr>
        <w:t>recording_param</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660066"/>
          <w:sz w:val="17"/>
          <w:szCs w:val="17"/>
        </w:rPr>
        <w:t>RecordingParameters</w:t>
      </w:r>
      <w:proofErr w:type="spellEnd"/>
      <w:proofErr w:type="gramEnd"/>
      <w:r>
        <w:rPr>
          <w:rFonts w:ascii="Consolas" w:hAnsi="Consolas" w:cs="Courier New"/>
          <w:color w:val="666600"/>
          <w:sz w:val="17"/>
          <w:szCs w:val="17"/>
        </w:rPr>
        <w:t>(</w:t>
      </w:r>
      <w:proofErr w:type="spellStart"/>
      <w:r>
        <w:rPr>
          <w:rFonts w:ascii="Consolas" w:hAnsi="Consolas" w:cs="Courier New"/>
          <w:color w:val="000000"/>
          <w:sz w:val="17"/>
          <w:szCs w:val="17"/>
        </w:rPr>
        <w:t>path_output</w:t>
      </w:r>
      <w:proofErr w:type="spellEnd"/>
      <w:r>
        <w:rPr>
          <w:rFonts w:ascii="Consolas" w:hAnsi="Consolas" w:cs="Courier New"/>
          <w:color w:val="666600"/>
          <w:sz w:val="17"/>
          <w:szCs w:val="17"/>
        </w:rPr>
        <w:t>,</w:t>
      </w:r>
      <w:r>
        <w:rPr>
          <w:rFonts w:ascii="Consolas" w:hAnsi="Consolas" w:cs="Courier New"/>
          <w:color w:val="000000"/>
          <w:sz w:val="17"/>
          <w:szCs w:val="17"/>
        </w:rPr>
        <w:t xml:space="preserve"> sl</w:t>
      </w:r>
      <w:r>
        <w:rPr>
          <w:rFonts w:ascii="Consolas" w:hAnsi="Consolas" w:cs="Courier New"/>
          <w:color w:val="666600"/>
          <w:sz w:val="17"/>
          <w:szCs w:val="17"/>
        </w:rPr>
        <w:t>.</w:t>
      </w:r>
      <w:r>
        <w:rPr>
          <w:rFonts w:ascii="Consolas" w:hAnsi="Consolas" w:cs="Courier New"/>
          <w:color w:val="000000"/>
          <w:sz w:val="17"/>
          <w:szCs w:val="17"/>
        </w:rPr>
        <w:t>SVO_COMPRESSION_MODE</w:t>
      </w:r>
      <w:r>
        <w:rPr>
          <w:rFonts w:ascii="Consolas" w:hAnsi="Consolas" w:cs="Courier New"/>
          <w:color w:val="666600"/>
          <w:sz w:val="17"/>
          <w:szCs w:val="17"/>
        </w:rPr>
        <w:t>.</w:t>
      </w:r>
      <w:r>
        <w:rPr>
          <w:rFonts w:ascii="Consolas" w:hAnsi="Consolas" w:cs="Courier New"/>
          <w:color w:val="000000"/>
          <w:sz w:val="17"/>
          <w:szCs w:val="17"/>
        </w:rPr>
        <w:t>H265</w:t>
      </w:r>
      <w:r>
        <w:rPr>
          <w:rFonts w:ascii="Consolas" w:hAnsi="Consolas" w:cs="Courier New"/>
          <w:color w:val="666600"/>
          <w:sz w:val="17"/>
          <w:szCs w:val="17"/>
        </w:rPr>
        <w:t>)</w:t>
      </w:r>
    </w:p>
    <w:p w14:paraId="34BD4993"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w:t>
      </w:r>
    </w:p>
    <w:p w14:paraId="5CBC6E69"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runtim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660066"/>
          <w:sz w:val="17"/>
          <w:szCs w:val="17"/>
        </w:rPr>
        <w:t>RuntimeParameters</w:t>
      </w:r>
      <w:proofErr w:type="spellEnd"/>
      <w:proofErr w:type="gramEnd"/>
      <w:r>
        <w:rPr>
          <w:rFonts w:ascii="Consolas" w:hAnsi="Consolas" w:cs="Courier New"/>
          <w:color w:val="666600"/>
          <w:sz w:val="17"/>
          <w:szCs w:val="17"/>
        </w:rPr>
        <w:t>()</w:t>
      </w:r>
    </w:p>
    <w:p w14:paraId="43E48A7C"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13. </w:t>
      </w:r>
      <w:proofErr w:type="spellStart"/>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w:t>
      </w:r>
      <w:proofErr w:type="gramStart"/>
      <w:r>
        <w:rPr>
          <w:rFonts w:ascii="Consolas" w:hAnsi="Consolas" w:cs="Courier New"/>
          <w:color w:val="000000"/>
          <w:sz w:val="17"/>
          <w:szCs w:val="17"/>
        </w:rPr>
        <w:t>settings</w:t>
      </w:r>
      <w:proofErr w:type="spellEnd"/>
      <w:r>
        <w:rPr>
          <w:rFonts w:ascii="Consolas" w:hAnsi="Consolas" w:cs="Courier New"/>
          <w:color w:val="666600"/>
          <w:sz w:val="17"/>
          <w:szCs w:val="17"/>
        </w:rPr>
        <w:t>(</w:t>
      </w:r>
      <w:proofErr w:type="spellStart"/>
      <w:proofErr w:type="gramEnd"/>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BRIGHTNESS</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31A196CE"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14. </w:t>
      </w:r>
      <w:proofErr w:type="spellStart"/>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w:t>
      </w:r>
      <w:proofErr w:type="gramStart"/>
      <w:r>
        <w:rPr>
          <w:rFonts w:ascii="Consolas" w:hAnsi="Consolas" w:cs="Courier New"/>
          <w:color w:val="000000"/>
          <w:sz w:val="17"/>
          <w:szCs w:val="17"/>
        </w:rPr>
        <w:t>settings</w:t>
      </w:r>
      <w:proofErr w:type="spellEnd"/>
      <w:r>
        <w:rPr>
          <w:rFonts w:ascii="Consolas" w:hAnsi="Consolas" w:cs="Courier New"/>
          <w:color w:val="666600"/>
          <w:sz w:val="17"/>
          <w:szCs w:val="17"/>
        </w:rPr>
        <w:t>(</w:t>
      </w:r>
      <w:proofErr w:type="spellStart"/>
      <w:proofErr w:type="gramEnd"/>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CONTRAS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1F233BEC"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15. </w:t>
      </w:r>
      <w:proofErr w:type="spellStart"/>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w:t>
      </w:r>
      <w:proofErr w:type="gramStart"/>
      <w:r>
        <w:rPr>
          <w:rFonts w:ascii="Consolas" w:hAnsi="Consolas" w:cs="Courier New"/>
          <w:color w:val="000000"/>
          <w:sz w:val="17"/>
          <w:szCs w:val="17"/>
        </w:rPr>
        <w:t>settings</w:t>
      </w:r>
      <w:proofErr w:type="spellEnd"/>
      <w:r>
        <w:rPr>
          <w:rFonts w:ascii="Consolas" w:hAnsi="Consolas" w:cs="Courier New"/>
          <w:color w:val="666600"/>
          <w:sz w:val="17"/>
          <w:szCs w:val="17"/>
        </w:rPr>
        <w:t>(</w:t>
      </w:r>
      <w:proofErr w:type="spellStart"/>
      <w:proofErr w:type="gramEnd"/>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HU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25BE9378"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16. </w:t>
      </w:r>
      <w:proofErr w:type="spellStart"/>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w:t>
      </w:r>
      <w:proofErr w:type="gramStart"/>
      <w:r>
        <w:rPr>
          <w:rFonts w:ascii="Consolas" w:hAnsi="Consolas" w:cs="Courier New"/>
          <w:color w:val="000000"/>
          <w:sz w:val="17"/>
          <w:szCs w:val="17"/>
        </w:rPr>
        <w:t>settings</w:t>
      </w:r>
      <w:proofErr w:type="spellEnd"/>
      <w:r>
        <w:rPr>
          <w:rFonts w:ascii="Consolas" w:hAnsi="Consolas" w:cs="Courier New"/>
          <w:color w:val="666600"/>
          <w:sz w:val="17"/>
          <w:szCs w:val="17"/>
        </w:rPr>
        <w:t>(</w:t>
      </w:r>
      <w:proofErr w:type="spellStart"/>
      <w:proofErr w:type="gramEnd"/>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SATURATION</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1B2C280E"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17. </w:t>
      </w:r>
      <w:proofErr w:type="spellStart"/>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w:t>
      </w:r>
      <w:proofErr w:type="gramStart"/>
      <w:r>
        <w:rPr>
          <w:rFonts w:ascii="Consolas" w:hAnsi="Consolas" w:cs="Courier New"/>
          <w:color w:val="000000"/>
          <w:sz w:val="17"/>
          <w:szCs w:val="17"/>
        </w:rPr>
        <w:t>settings</w:t>
      </w:r>
      <w:proofErr w:type="spellEnd"/>
      <w:r>
        <w:rPr>
          <w:rFonts w:ascii="Consolas" w:hAnsi="Consolas" w:cs="Courier New"/>
          <w:color w:val="666600"/>
          <w:sz w:val="17"/>
          <w:szCs w:val="17"/>
        </w:rPr>
        <w:t>(</w:t>
      </w:r>
      <w:proofErr w:type="spellStart"/>
      <w:proofErr w:type="gramEnd"/>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SHARPNESS</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0809632D"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18. </w:t>
      </w:r>
      <w:proofErr w:type="spellStart"/>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w:t>
      </w:r>
      <w:proofErr w:type="gramStart"/>
      <w:r>
        <w:rPr>
          <w:rFonts w:ascii="Consolas" w:hAnsi="Consolas" w:cs="Courier New"/>
          <w:color w:val="000000"/>
          <w:sz w:val="17"/>
          <w:szCs w:val="17"/>
        </w:rPr>
        <w:t>settings</w:t>
      </w:r>
      <w:proofErr w:type="spellEnd"/>
      <w:r>
        <w:rPr>
          <w:rFonts w:ascii="Consolas" w:hAnsi="Consolas" w:cs="Courier New"/>
          <w:color w:val="666600"/>
          <w:sz w:val="17"/>
          <w:szCs w:val="17"/>
        </w:rPr>
        <w:t>(</w:t>
      </w:r>
      <w:proofErr w:type="spellStart"/>
      <w:proofErr w:type="gramEnd"/>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GAMMA</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6B2E70C3"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19. </w:t>
      </w:r>
      <w:proofErr w:type="spellStart"/>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w:t>
      </w:r>
      <w:proofErr w:type="gramStart"/>
      <w:r>
        <w:rPr>
          <w:rFonts w:ascii="Consolas" w:hAnsi="Consolas" w:cs="Courier New"/>
          <w:color w:val="000000"/>
          <w:sz w:val="17"/>
          <w:szCs w:val="17"/>
        </w:rPr>
        <w:t>settings</w:t>
      </w:r>
      <w:proofErr w:type="spellEnd"/>
      <w:r>
        <w:rPr>
          <w:rFonts w:ascii="Consolas" w:hAnsi="Consolas" w:cs="Courier New"/>
          <w:color w:val="666600"/>
          <w:sz w:val="17"/>
          <w:szCs w:val="17"/>
        </w:rPr>
        <w:t>(</w:t>
      </w:r>
      <w:proofErr w:type="spellStart"/>
      <w:proofErr w:type="gramEnd"/>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GAIN</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p>
    <w:p w14:paraId="6FA8EA9D"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20. </w:t>
      </w:r>
      <w:proofErr w:type="spellStart"/>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w:t>
      </w:r>
      <w:proofErr w:type="gramStart"/>
      <w:r>
        <w:rPr>
          <w:rFonts w:ascii="Consolas" w:hAnsi="Consolas" w:cs="Courier New"/>
          <w:color w:val="000000"/>
          <w:sz w:val="17"/>
          <w:szCs w:val="17"/>
        </w:rPr>
        <w:t>settings</w:t>
      </w:r>
      <w:proofErr w:type="spellEnd"/>
      <w:r>
        <w:rPr>
          <w:rFonts w:ascii="Consolas" w:hAnsi="Consolas" w:cs="Courier New"/>
          <w:color w:val="666600"/>
          <w:sz w:val="17"/>
          <w:szCs w:val="17"/>
        </w:rPr>
        <w:t>(</w:t>
      </w:r>
      <w:proofErr w:type="spellStart"/>
      <w:proofErr w:type="gramEnd"/>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EXPOSUR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5</w:t>
      </w:r>
      <w:r>
        <w:rPr>
          <w:rFonts w:ascii="Consolas" w:hAnsi="Consolas" w:cs="Courier New"/>
          <w:color w:val="666600"/>
          <w:sz w:val="17"/>
          <w:szCs w:val="17"/>
        </w:rPr>
        <w:t>)</w:t>
      </w:r>
    </w:p>
    <w:p w14:paraId="3E3D79F4"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w:t>
      </w:r>
      <w:proofErr w:type="gramStart"/>
      <w:r>
        <w:rPr>
          <w:rFonts w:ascii="Consolas" w:hAnsi="Consolas" w:cs="Courier New"/>
          <w:color w:val="000000"/>
          <w:sz w:val="17"/>
          <w:szCs w:val="17"/>
        </w:rPr>
        <w:t>settings</w:t>
      </w:r>
      <w:r>
        <w:rPr>
          <w:rFonts w:ascii="Consolas" w:hAnsi="Consolas" w:cs="Courier New"/>
          <w:color w:val="666600"/>
          <w:sz w:val="17"/>
          <w:szCs w:val="17"/>
        </w:rPr>
        <w:t>(</w:t>
      </w:r>
      <w:proofErr w:type="gramEnd"/>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WHITEBALANCE_TEMPERATUR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577C554A"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880000"/>
          <w:sz w:val="17"/>
          <w:szCs w:val="17"/>
        </w:rPr>
        <w:t># other video settings have been left blank because default value is adequate</w:t>
      </w:r>
    </w:p>
    <w:p w14:paraId="57E0D4F1"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w:t>
      </w:r>
    </w:p>
    <w:p w14:paraId="67561251"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24. </w:t>
      </w:r>
      <w:proofErr w:type="spellStart"/>
      <w:r>
        <w:rPr>
          <w:rFonts w:ascii="Consolas" w:hAnsi="Consolas" w:cs="Courier New"/>
          <w:color w:val="000000"/>
          <w:sz w:val="17"/>
          <w:szCs w:val="17"/>
        </w:rPr>
        <w:t>frames_recorded</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p>
    <w:p w14:paraId="6C09956D"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w:t>
      </w:r>
    </w:p>
    <w:p w14:paraId="46B654EF"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88"/>
          <w:sz w:val="17"/>
          <w:szCs w:val="17"/>
        </w:rPr>
        <w:t>while</w:t>
      </w:r>
      <w:r>
        <w:rPr>
          <w:rFonts w:ascii="Consolas" w:hAnsi="Consolas" w:cs="Courier New"/>
          <w:color w:val="000000"/>
          <w:sz w:val="17"/>
          <w:szCs w:val="17"/>
        </w:rPr>
        <w:t xml:space="preserve"> </w:t>
      </w:r>
      <w:proofErr w:type="spellStart"/>
      <w:r>
        <w:rPr>
          <w:rFonts w:ascii="Consolas" w:hAnsi="Consolas" w:cs="Courier New"/>
          <w:color w:val="000000"/>
          <w:sz w:val="17"/>
          <w:szCs w:val="17"/>
        </w:rPr>
        <w:t>frames_recorded</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100</w:t>
      </w:r>
      <w:r>
        <w:rPr>
          <w:rFonts w:ascii="Consolas" w:hAnsi="Consolas" w:cs="Courier New"/>
          <w:color w:val="666600"/>
          <w:sz w:val="17"/>
          <w:szCs w:val="17"/>
        </w:rPr>
        <w:t>:</w:t>
      </w:r>
    </w:p>
    <w:p w14:paraId="5BE522AC" w14:textId="77777777" w:rsidR="00847430" w:rsidRDefault="00847430">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grab</w:t>
      </w:r>
      <w:proofErr w:type="spellEnd"/>
      <w:proofErr w:type="gramEnd"/>
      <w:r>
        <w:rPr>
          <w:rFonts w:ascii="Consolas" w:hAnsi="Consolas" w:cs="Courier New"/>
          <w:color w:val="666600"/>
          <w:sz w:val="17"/>
          <w:szCs w:val="17"/>
        </w:rPr>
        <w:t>(</w:t>
      </w:r>
      <w:r>
        <w:rPr>
          <w:rFonts w:ascii="Consolas" w:hAnsi="Consolas" w:cs="Courier New"/>
          <w:color w:val="000000"/>
          <w:sz w:val="17"/>
          <w:szCs w:val="17"/>
        </w:rPr>
        <w:t>runtim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ERROR_CODE</w:t>
      </w:r>
      <w:r>
        <w:rPr>
          <w:rFonts w:ascii="Consolas" w:hAnsi="Consolas" w:cs="Courier New"/>
          <w:color w:val="666600"/>
          <w:sz w:val="17"/>
          <w:szCs w:val="17"/>
        </w:rPr>
        <w:t>.</w:t>
      </w:r>
      <w:r>
        <w:rPr>
          <w:rFonts w:ascii="Consolas" w:hAnsi="Consolas" w:cs="Courier New"/>
          <w:color w:val="000000"/>
          <w:sz w:val="17"/>
          <w:szCs w:val="17"/>
        </w:rPr>
        <w:t>SUCCES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
    <w:p w14:paraId="3D36F7A8" w14:textId="50881006" w:rsidR="00E6015F" w:rsidRDefault="00847430" w:rsidP="00847430">
      <w:pPr>
        <w:pStyle w:val="NormalWeb"/>
        <w:keepNext/>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4945265"/>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xml:space="preserve">        </w:t>
      </w:r>
      <w:proofErr w:type="spellStart"/>
      <w:r>
        <w:rPr>
          <w:rFonts w:ascii="Consolas" w:hAnsi="Consolas" w:cs="Courier New"/>
          <w:color w:val="000000"/>
          <w:sz w:val="17"/>
          <w:szCs w:val="17"/>
        </w:rPr>
        <w:t>frames_recorded</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w:t>
      </w:r>
    </w:p>
    <w:p w14:paraId="5092D3E0" w14:textId="4D4E0915" w:rsidR="00EF524D" w:rsidRDefault="00847430" w:rsidP="00847430">
      <w:pPr>
        <w:pStyle w:val="Caption"/>
        <w:jc w:val="center"/>
      </w:pPr>
      <w:r>
        <w:t xml:space="preserve">Figure </w:t>
      </w:r>
      <w:fldSimple w:instr=" SEQ Figure \* ARABIC ">
        <w:r w:rsidR="00D40169">
          <w:rPr>
            <w:noProof/>
          </w:rPr>
          <w:t>28</w:t>
        </w:r>
      </w:fldSimple>
      <w:r>
        <w:t xml:space="preserve">. </w:t>
      </w:r>
      <w:r w:rsidRPr="0049488C">
        <w:t xml:space="preserve"> Capturing </w:t>
      </w:r>
      <w:proofErr w:type="gramStart"/>
      <w:r w:rsidRPr="0049488C">
        <w:t>an .SVO</w:t>
      </w:r>
      <w:proofErr w:type="gramEnd"/>
      <w:r w:rsidRPr="0049488C">
        <w:t xml:space="preserve"> recording with the ZED Camera</w:t>
      </w:r>
    </w:p>
    <w:p w14:paraId="78523213" w14:textId="77777777" w:rsidR="00EF524D" w:rsidRDefault="00EF524D" w:rsidP="0041041C"/>
    <w:p w14:paraId="528F81BB"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 1. </w:t>
      </w:r>
      <w:proofErr w:type="spellStart"/>
      <w:r>
        <w:rPr>
          <w:rFonts w:ascii="Consolas" w:hAnsi="Consolas" w:cs="Courier New"/>
          <w:color w:val="000000"/>
          <w:sz w:val="17"/>
          <w:szCs w:val="17"/>
        </w:rPr>
        <w:t>input_typ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660066"/>
          <w:sz w:val="17"/>
          <w:szCs w:val="17"/>
        </w:rPr>
        <w:t>InputType</w:t>
      </w:r>
      <w:proofErr w:type="spellEnd"/>
      <w:proofErr w:type="gramEnd"/>
      <w:r>
        <w:rPr>
          <w:rFonts w:ascii="Consolas" w:hAnsi="Consolas" w:cs="Courier New"/>
          <w:color w:val="666600"/>
          <w:sz w:val="17"/>
          <w:szCs w:val="17"/>
        </w:rPr>
        <w:t>()</w:t>
      </w:r>
    </w:p>
    <w:p w14:paraId="6670B4D4"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 2. </w:t>
      </w:r>
      <w:proofErr w:type="spellStart"/>
      <w:r>
        <w:rPr>
          <w:rFonts w:ascii="Consolas" w:hAnsi="Consolas" w:cs="Courier New"/>
          <w:color w:val="000000"/>
          <w:sz w:val="17"/>
          <w:szCs w:val="17"/>
        </w:rPr>
        <w:t>input_type</w:t>
      </w:r>
      <w:r>
        <w:rPr>
          <w:rFonts w:ascii="Consolas" w:hAnsi="Consolas" w:cs="Courier New"/>
          <w:color w:val="666600"/>
          <w:sz w:val="17"/>
          <w:szCs w:val="17"/>
        </w:rPr>
        <w:t>.</w:t>
      </w:r>
      <w:r>
        <w:rPr>
          <w:rFonts w:ascii="Consolas" w:hAnsi="Consolas" w:cs="Courier New"/>
          <w:color w:val="000000"/>
          <w:sz w:val="17"/>
          <w:szCs w:val="17"/>
        </w:rPr>
        <w:t>set_from_SVO_</w:t>
      </w:r>
      <w:proofErr w:type="gramStart"/>
      <w:r>
        <w:rPr>
          <w:rFonts w:ascii="Consolas" w:hAnsi="Consolas" w:cs="Courier New"/>
          <w:color w:val="000000"/>
          <w:sz w:val="17"/>
          <w:szCs w:val="17"/>
        </w:rPr>
        <w:t>file</w:t>
      </w:r>
      <w:proofErr w:type="spellEnd"/>
      <w:r>
        <w:rPr>
          <w:rFonts w:ascii="Consolas" w:hAnsi="Consolas" w:cs="Courier New"/>
          <w:color w:val="666600"/>
          <w:sz w:val="17"/>
          <w:szCs w:val="17"/>
        </w:rPr>
        <w:t>(</w:t>
      </w:r>
      <w:proofErr w:type="spellStart"/>
      <w:proofErr w:type="gramEnd"/>
      <w:r>
        <w:rPr>
          <w:rFonts w:ascii="Consolas" w:hAnsi="Consolas" w:cs="Courier New"/>
          <w:color w:val="000000"/>
          <w:sz w:val="17"/>
          <w:szCs w:val="17"/>
        </w:rPr>
        <w:t>SVO_input_path</w:t>
      </w:r>
      <w:proofErr w:type="spellEnd"/>
      <w:r>
        <w:rPr>
          <w:rFonts w:ascii="Consolas" w:hAnsi="Consolas" w:cs="Courier New"/>
          <w:color w:val="666600"/>
          <w:sz w:val="17"/>
          <w:szCs w:val="17"/>
        </w:rPr>
        <w:t>)</w:t>
      </w:r>
    </w:p>
    <w:p w14:paraId="0CD61750"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0C4919EE"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 4. </w:t>
      </w:r>
      <w:proofErr w:type="spellStart"/>
      <w:r>
        <w:rPr>
          <w:rFonts w:ascii="Consolas" w:hAnsi="Consolas" w:cs="Courier New"/>
          <w:color w:val="000000"/>
          <w:sz w:val="17"/>
          <w:szCs w:val="17"/>
        </w:rPr>
        <w:t>ini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660066"/>
          <w:sz w:val="17"/>
          <w:szCs w:val="17"/>
        </w:rPr>
        <w:t>InitParameters</w:t>
      </w:r>
      <w:proofErr w:type="spellEnd"/>
      <w:proofErr w:type="gramEnd"/>
      <w:r>
        <w:rPr>
          <w:rFonts w:ascii="Consolas" w:hAnsi="Consolas" w:cs="Courier New"/>
          <w:color w:val="666600"/>
          <w:sz w:val="17"/>
          <w:szCs w:val="17"/>
        </w:rPr>
        <w:t>(</w:t>
      </w:r>
      <w:proofErr w:type="spellStart"/>
      <w:r>
        <w:rPr>
          <w:rFonts w:ascii="Consolas" w:hAnsi="Consolas" w:cs="Courier New"/>
          <w:color w:val="660066"/>
          <w:sz w:val="17"/>
          <w:szCs w:val="17"/>
        </w:rPr>
        <w:t>input_t</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input_typ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SVO_real_time_mode</w:t>
      </w:r>
      <w:proofErr w:type="spellEnd"/>
      <w:r>
        <w:rPr>
          <w:rFonts w:ascii="Consolas" w:hAnsi="Consolas" w:cs="Courier New"/>
          <w:color w:val="666600"/>
          <w:sz w:val="17"/>
          <w:szCs w:val="17"/>
        </w:rPr>
        <w:t>=</w:t>
      </w:r>
      <w:r>
        <w:rPr>
          <w:rFonts w:ascii="Consolas" w:hAnsi="Consolas" w:cs="Courier New"/>
          <w:color w:val="000088"/>
          <w:sz w:val="17"/>
          <w:szCs w:val="17"/>
        </w:rPr>
        <w:t>False</w:t>
      </w:r>
      <w:r>
        <w:rPr>
          <w:rFonts w:ascii="Consolas" w:hAnsi="Consolas" w:cs="Courier New"/>
          <w:color w:val="666600"/>
          <w:sz w:val="17"/>
          <w:szCs w:val="17"/>
        </w:rPr>
        <w:t>)</w:t>
      </w:r>
    </w:p>
    <w:p w14:paraId="6B7465F9"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w:t>
      </w:r>
    </w:p>
    <w:p w14:paraId="6B78E93B"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lastRenderedPageBreak/>
        <w:t xml:space="preserve"> 6. </w:t>
      </w:r>
      <w:r>
        <w:rPr>
          <w:rFonts w:ascii="Consolas" w:hAnsi="Consolas" w:cs="Courier New"/>
          <w:color w:val="000000"/>
          <w:sz w:val="17"/>
          <w:szCs w:val="17"/>
        </w:rPr>
        <w:t xml:space="preserve">cam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660066"/>
          <w:sz w:val="17"/>
          <w:szCs w:val="17"/>
        </w:rPr>
        <w:t>Camera</w:t>
      </w:r>
      <w:proofErr w:type="spellEnd"/>
      <w:proofErr w:type="gramEnd"/>
      <w:r>
        <w:rPr>
          <w:rFonts w:ascii="Consolas" w:hAnsi="Consolas" w:cs="Courier New"/>
          <w:color w:val="666600"/>
          <w:sz w:val="17"/>
          <w:szCs w:val="17"/>
        </w:rPr>
        <w:t>()</w:t>
      </w:r>
    </w:p>
    <w:p w14:paraId="18986C4E"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w:t>
      </w:r>
    </w:p>
    <w:p w14:paraId="2A7FA728"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runtim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660066"/>
          <w:sz w:val="17"/>
          <w:szCs w:val="17"/>
        </w:rPr>
        <w:t>RuntimeParameters</w:t>
      </w:r>
      <w:proofErr w:type="spellEnd"/>
      <w:proofErr w:type="gramEnd"/>
      <w:r>
        <w:rPr>
          <w:rFonts w:ascii="Consolas" w:hAnsi="Consolas" w:cs="Courier New"/>
          <w:color w:val="666600"/>
          <w:sz w:val="17"/>
          <w:szCs w:val="17"/>
        </w:rPr>
        <w:t>()</w:t>
      </w:r>
    </w:p>
    <w:p w14:paraId="7E3C738F"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mat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660066"/>
          <w:sz w:val="17"/>
          <w:szCs w:val="17"/>
        </w:rPr>
        <w:t>Mat</w:t>
      </w:r>
      <w:proofErr w:type="spellEnd"/>
      <w:proofErr w:type="gramEnd"/>
      <w:r>
        <w:rPr>
          <w:rFonts w:ascii="Consolas" w:hAnsi="Consolas" w:cs="Courier New"/>
          <w:color w:val="666600"/>
          <w:sz w:val="17"/>
          <w:szCs w:val="17"/>
        </w:rPr>
        <w:t>()</w:t>
      </w:r>
    </w:p>
    <w:p w14:paraId="702A2078"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1B2C8E9C"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11. </w:t>
      </w:r>
      <w:proofErr w:type="spellStart"/>
      <w:proofErr w:type="gramStart"/>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retrieve</w:t>
      </w:r>
      <w:proofErr w:type="gramEnd"/>
      <w:r>
        <w:rPr>
          <w:rFonts w:ascii="Consolas" w:hAnsi="Consolas" w:cs="Courier New"/>
          <w:color w:val="000000"/>
          <w:sz w:val="17"/>
          <w:szCs w:val="17"/>
        </w:rPr>
        <w:t>_image</w:t>
      </w:r>
      <w:proofErr w:type="spellEnd"/>
      <w:r>
        <w:rPr>
          <w:rFonts w:ascii="Consolas" w:hAnsi="Consolas" w:cs="Courier New"/>
          <w:color w:val="666600"/>
          <w:sz w:val="17"/>
          <w:szCs w:val="17"/>
        </w:rPr>
        <w:t>(</w:t>
      </w:r>
      <w:r>
        <w:rPr>
          <w:rFonts w:ascii="Consolas" w:hAnsi="Consolas" w:cs="Courier New"/>
          <w:color w:val="000000"/>
          <w:sz w:val="17"/>
          <w:szCs w:val="17"/>
        </w:rPr>
        <w:t>mat</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EW</w:t>
      </w:r>
      <w:r>
        <w:rPr>
          <w:rFonts w:ascii="Consolas" w:hAnsi="Consolas" w:cs="Courier New"/>
          <w:color w:val="666600"/>
          <w:sz w:val="17"/>
          <w:szCs w:val="17"/>
        </w:rPr>
        <w:t>.</w:t>
      </w:r>
      <w:r>
        <w:rPr>
          <w:rFonts w:ascii="Consolas" w:hAnsi="Consolas" w:cs="Courier New"/>
          <w:color w:val="000000"/>
          <w:sz w:val="17"/>
          <w:szCs w:val="17"/>
        </w:rPr>
        <w:t>LEFT</w:t>
      </w:r>
      <w:proofErr w:type="spellEnd"/>
      <w:r>
        <w:rPr>
          <w:rFonts w:ascii="Consolas" w:hAnsi="Consolas" w:cs="Courier New"/>
          <w:color w:val="666600"/>
          <w:sz w:val="17"/>
          <w:szCs w:val="17"/>
        </w:rPr>
        <w:t>)</w:t>
      </w:r>
    </w:p>
    <w:p w14:paraId="1767C99F"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12. </w:t>
      </w:r>
      <w:proofErr w:type="spellStart"/>
      <w:r>
        <w:rPr>
          <w:rFonts w:ascii="Consolas" w:hAnsi="Consolas" w:cs="Courier New"/>
          <w:color w:val="000000"/>
          <w:sz w:val="17"/>
          <w:szCs w:val="17"/>
        </w:rPr>
        <w:t>fd</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cv2</w:t>
      </w:r>
      <w:r>
        <w:rPr>
          <w:rFonts w:ascii="Consolas" w:hAnsi="Consolas" w:cs="Courier New"/>
          <w:color w:val="666600"/>
          <w:sz w:val="17"/>
          <w:szCs w:val="17"/>
        </w:rPr>
        <w:t>.</w:t>
      </w:r>
      <w:r>
        <w:rPr>
          <w:rFonts w:ascii="Consolas" w:hAnsi="Consolas" w:cs="Courier New"/>
          <w:color w:val="000000"/>
          <w:sz w:val="17"/>
          <w:szCs w:val="17"/>
        </w:rPr>
        <w:t>imwrite</w:t>
      </w:r>
      <w:r>
        <w:rPr>
          <w:rFonts w:ascii="Consolas" w:hAnsi="Consolas" w:cs="Courier New"/>
          <w:color w:val="666600"/>
          <w:sz w:val="17"/>
          <w:szCs w:val="17"/>
        </w:rPr>
        <w:t>(</w:t>
      </w:r>
      <w:proofErr w:type="spellStart"/>
      <w:r>
        <w:rPr>
          <w:rFonts w:ascii="Consolas" w:hAnsi="Consolas" w:cs="Courier New"/>
          <w:color w:val="000000"/>
          <w:sz w:val="17"/>
          <w:szCs w:val="17"/>
        </w:rPr>
        <w:t>output_path_imag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mat</w:t>
      </w:r>
      <w:r>
        <w:rPr>
          <w:rFonts w:ascii="Consolas" w:hAnsi="Consolas" w:cs="Courier New"/>
          <w:color w:val="666600"/>
          <w:sz w:val="17"/>
          <w:szCs w:val="17"/>
        </w:rPr>
        <w:t>.</w:t>
      </w:r>
      <w:r>
        <w:rPr>
          <w:rFonts w:ascii="Consolas" w:hAnsi="Consolas" w:cs="Courier New"/>
          <w:color w:val="000000"/>
          <w:sz w:val="17"/>
          <w:szCs w:val="17"/>
        </w:rPr>
        <w:t>get_</w:t>
      </w:r>
      <w:proofErr w:type="gramStart"/>
      <w:r>
        <w:rPr>
          <w:rFonts w:ascii="Consolas" w:hAnsi="Consolas" w:cs="Courier New"/>
          <w:color w:val="000000"/>
          <w:sz w:val="17"/>
          <w:szCs w:val="17"/>
        </w:rPr>
        <w:t>data</w:t>
      </w:r>
      <w:proofErr w:type="spellEnd"/>
      <w:r>
        <w:rPr>
          <w:rFonts w:ascii="Consolas" w:hAnsi="Consolas" w:cs="Courier New"/>
          <w:color w:val="666600"/>
          <w:sz w:val="17"/>
          <w:szCs w:val="17"/>
        </w:rPr>
        <w:t>(</w:t>
      </w:r>
      <w:proofErr w:type="gramEnd"/>
      <w:r>
        <w:rPr>
          <w:rFonts w:ascii="Consolas" w:hAnsi="Consolas" w:cs="Courier New"/>
          <w:color w:val="666600"/>
          <w:sz w:val="17"/>
          <w:szCs w:val="17"/>
        </w:rPr>
        <w:t>))</w:t>
      </w:r>
    </w:p>
    <w:p w14:paraId="03AE8F2A"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w:t>
      </w:r>
    </w:p>
    <w:p w14:paraId="5AB6ECC9"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14. </w:t>
      </w:r>
      <w:proofErr w:type="spellStart"/>
      <w:proofErr w:type="gramStart"/>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retrieve</w:t>
      </w:r>
      <w:proofErr w:type="gramEnd"/>
      <w:r>
        <w:rPr>
          <w:rFonts w:ascii="Consolas" w:hAnsi="Consolas" w:cs="Courier New"/>
          <w:color w:val="000000"/>
          <w:sz w:val="17"/>
          <w:szCs w:val="17"/>
        </w:rPr>
        <w:t>_measure</w:t>
      </w:r>
      <w:proofErr w:type="spellEnd"/>
      <w:r>
        <w:rPr>
          <w:rFonts w:ascii="Consolas" w:hAnsi="Consolas" w:cs="Courier New"/>
          <w:color w:val="666600"/>
          <w:sz w:val="17"/>
          <w:szCs w:val="17"/>
        </w:rPr>
        <w:t>(</w:t>
      </w:r>
      <w:r>
        <w:rPr>
          <w:rFonts w:ascii="Consolas" w:hAnsi="Consolas" w:cs="Courier New"/>
          <w:color w:val="000000"/>
          <w:sz w:val="17"/>
          <w:szCs w:val="17"/>
        </w:rPr>
        <w:t>mat</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MEASURE</w:t>
      </w:r>
      <w:r>
        <w:rPr>
          <w:rFonts w:ascii="Consolas" w:hAnsi="Consolas" w:cs="Courier New"/>
          <w:color w:val="666600"/>
          <w:sz w:val="17"/>
          <w:szCs w:val="17"/>
        </w:rPr>
        <w:t>.</w:t>
      </w:r>
      <w:r>
        <w:rPr>
          <w:rFonts w:ascii="Consolas" w:hAnsi="Consolas" w:cs="Courier New"/>
          <w:color w:val="000000"/>
          <w:sz w:val="17"/>
          <w:szCs w:val="17"/>
        </w:rPr>
        <w:t>XYZ</w:t>
      </w:r>
      <w:proofErr w:type="spellEnd"/>
      <w:r>
        <w:rPr>
          <w:rFonts w:ascii="Consolas" w:hAnsi="Consolas" w:cs="Courier New"/>
          <w:color w:val="666600"/>
          <w:sz w:val="17"/>
          <w:szCs w:val="17"/>
        </w:rPr>
        <w:t>)</w:t>
      </w:r>
    </w:p>
    <w:p w14:paraId="36A6D381"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w:t>
      </w:r>
    </w:p>
    <w:p w14:paraId="390CD8B3"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16. </w:t>
      </w:r>
      <w:proofErr w:type="spellStart"/>
      <w:r>
        <w:rPr>
          <w:rFonts w:ascii="Consolas" w:hAnsi="Consolas" w:cs="Courier New"/>
          <w:color w:val="000000"/>
          <w:sz w:val="17"/>
          <w:szCs w:val="17"/>
        </w:rPr>
        <w:t>pc_lis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CE226E4"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w:t>
      </w:r>
    </w:p>
    <w:p w14:paraId="4AFAC6D4"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88"/>
          <w:sz w:val="17"/>
          <w:szCs w:val="17"/>
        </w:rPr>
        <w:t>for</w:t>
      </w:r>
      <w:r>
        <w:rPr>
          <w:rFonts w:ascii="Consolas" w:hAnsi="Consolas" w:cs="Courier New"/>
          <w:color w:val="000000"/>
          <w:sz w:val="17"/>
          <w:szCs w:val="17"/>
        </w:rPr>
        <w:t xml:space="preserve"> </w:t>
      </w:r>
      <w:proofErr w:type="spellStart"/>
      <w:r>
        <w:rPr>
          <w:rFonts w:ascii="Consolas" w:hAnsi="Consolas" w:cs="Courier New"/>
          <w:color w:val="000000"/>
          <w:sz w:val="17"/>
          <w:szCs w:val="17"/>
        </w:rPr>
        <w:t>i</w:t>
      </w:r>
      <w:proofErr w:type="spellEnd"/>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w:t>
      </w:r>
      <w:proofErr w:type="gramStart"/>
      <w:r>
        <w:rPr>
          <w:rFonts w:ascii="Consolas" w:hAnsi="Consolas" w:cs="Courier New"/>
          <w:color w:val="000000"/>
          <w:sz w:val="17"/>
          <w:szCs w:val="17"/>
        </w:rPr>
        <w:t>range</w:t>
      </w:r>
      <w:r>
        <w:rPr>
          <w:rFonts w:ascii="Consolas" w:hAnsi="Consolas" w:cs="Courier New"/>
          <w:color w:val="666600"/>
          <w:sz w:val="17"/>
          <w:szCs w:val="17"/>
        </w:rPr>
        <w:t>(</w:t>
      </w:r>
      <w:proofErr w:type="gramEnd"/>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mat</w:t>
      </w:r>
      <w:r>
        <w:rPr>
          <w:rFonts w:ascii="Consolas" w:hAnsi="Consolas" w:cs="Courier New"/>
          <w:color w:val="666600"/>
          <w:sz w:val="17"/>
          <w:szCs w:val="17"/>
        </w:rPr>
        <w:t>.</w:t>
      </w:r>
      <w:r>
        <w:rPr>
          <w:rFonts w:ascii="Consolas" w:hAnsi="Consolas" w:cs="Courier New"/>
          <w:color w:val="000000"/>
          <w:sz w:val="17"/>
          <w:szCs w:val="17"/>
        </w:rPr>
        <w:t>get_width</w:t>
      </w:r>
      <w:proofErr w:type="spellEnd"/>
      <w:r>
        <w:rPr>
          <w:rFonts w:ascii="Consolas" w:hAnsi="Consolas" w:cs="Courier New"/>
          <w:color w:val="666600"/>
          <w:sz w:val="17"/>
          <w:szCs w:val="17"/>
        </w:rPr>
        <w:t>()):</w:t>
      </w:r>
    </w:p>
    <w:p w14:paraId="11AA903B"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j </w:t>
      </w:r>
      <w:r>
        <w:rPr>
          <w:rFonts w:ascii="Consolas" w:hAnsi="Consolas" w:cs="Courier New"/>
          <w:color w:val="000088"/>
          <w:sz w:val="17"/>
          <w:szCs w:val="17"/>
        </w:rPr>
        <w:t>in</w:t>
      </w:r>
      <w:r>
        <w:rPr>
          <w:rFonts w:ascii="Consolas" w:hAnsi="Consolas" w:cs="Courier New"/>
          <w:color w:val="000000"/>
          <w:sz w:val="17"/>
          <w:szCs w:val="17"/>
        </w:rPr>
        <w:t xml:space="preserve"> </w:t>
      </w:r>
      <w:proofErr w:type="gramStart"/>
      <w:r>
        <w:rPr>
          <w:rFonts w:ascii="Consolas" w:hAnsi="Consolas" w:cs="Courier New"/>
          <w:color w:val="000000"/>
          <w:sz w:val="17"/>
          <w:szCs w:val="17"/>
        </w:rPr>
        <w:t>range</w:t>
      </w:r>
      <w:r>
        <w:rPr>
          <w:rFonts w:ascii="Consolas" w:hAnsi="Consolas" w:cs="Courier New"/>
          <w:color w:val="666600"/>
          <w:sz w:val="17"/>
          <w:szCs w:val="17"/>
        </w:rPr>
        <w:t>(</w:t>
      </w:r>
      <w:proofErr w:type="gramEnd"/>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mat</w:t>
      </w:r>
      <w:r>
        <w:rPr>
          <w:rFonts w:ascii="Consolas" w:hAnsi="Consolas" w:cs="Courier New"/>
          <w:color w:val="666600"/>
          <w:sz w:val="17"/>
          <w:szCs w:val="17"/>
        </w:rPr>
        <w:t>.</w:t>
      </w:r>
      <w:r>
        <w:rPr>
          <w:rFonts w:ascii="Consolas" w:hAnsi="Consolas" w:cs="Courier New"/>
          <w:color w:val="000000"/>
          <w:sz w:val="17"/>
          <w:szCs w:val="17"/>
        </w:rPr>
        <w:t>get_height</w:t>
      </w:r>
      <w:proofErr w:type="spellEnd"/>
      <w:r>
        <w:rPr>
          <w:rFonts w:ascii="Consolas" w:hAnsi="Consolas" w:cs="Courier New"/>
          <w:color w:val="666600"/>
          <w:sz w:val="17"/>
          <w:szCs w:val="17"/>
        </w:rPr>
        <w:t>()):</w:t>
      </w:r>
    </w:p>
    <w:p w14:paraId="576BD969"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err</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val</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mat</w:t>
      </w:r>
      <w:r>
        <w:rPr>
          <w:rFonts w:ascii="Consolas" w:hAnsi="Consolas" w:cs="Courier New"/>
          <w:color w:val="666600"/>
          <w:sz w:val="17"/>
          <w:szCs w:val="17"/>
        </w:rPr>
        <w:t>.</w:t>
      </w:r>
      <w:r>
        <w:rPr>
          <w:rFonts w:ascii="Consolas" w:hAnsi="Consolas" w:cs="Courier New"/>
          <w:color w:val="000000"/>
          <w:sz w:val="17"/>
          <w:szCs w:val="17"/>
        </w:rPr>
        <w:t>get_value</w:t>
      </w:r>
      <w:proofErr w:type="spellEnd"/>
      <w:r>
        <w:rPr>
          <w:rFonts w:ascii="Consolas" w:hAnsi="Consolas" w:cs="Courier New"/>
          <w:color w:val="666600"/>
          <w:sz w:val="17"/>
          <w:szCs w:val="17"/>
        </w:rPr>
        <w:t>(</w:t>
      </w:r>
      <w:proofErr w:type="spellStart"/>
      <w:proofErr w:type="gramStart"/>
      <w:r>
        <w:rPr>
          <w:rFonts w:ascii="Consolas" w:hAnsi="Consolas" w:cs="Courier New"/>
          <w:color w:val="000000"/>
          <w:sz w:val="17"/>
          <w:szCs w:val="17"/>
        </w:rPr>
        <w:t>i</w:t>
      </w:r>
      <w:r>
        <w:rPr>
          <w:rFonts w:ascii="Consolas" w:hAnsi="Consolas" w:cs="Courier New"/>
          <w:color w:val="666600"/>
          <w:sz w:val="17"/>
          <w:szCs w:val="17"/>
        </w:rPr>
        <w:t>,</w:t>
      </w:r>
      <w:r>
        <w:rPr>
          <w:rFonts w:ascii="Consolas" w:hAnsi="Consolas" w:cs="Courier New"/>
          <w:color w:val="000000"/>
          <w:sz w:val="17"/>
          <w:szCs w:val="17"/>
        </w:rPr>
        <w:t>j</w:t>
      </w:r>
      <w:proofErr w:type="spellEnd"/>
      <w:proofErr w:type="gramEnd"/>
      <w:r>
        <w:rPr>
          <w:rFonts w:ascii="Consolas" w:hAnsi="Consolas" w:cs="Courier New"/>
          <w:color w:val="666600"/>
          <w:sz w:val="17"/>
          <w:szCs w:val="17"/>
        </w:rPr>
        <w:t>)</w:t>
      </w:r>
    </w:p>
    <w:p w14:paraId="5F8070E7"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w:t>
      </w:r>
    </w:p>
    <w:p w14:paraId="5D782D00"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np</w:t>
      </w:r>
      <w:r>
        <w:rPr>
          <w:rFonts w:ascii="Consolas" w:hAnsi="Consolas" w:cs="Courier New"/>
          <w:color w:val="666600"/>
          <w:sz w:val="17"/>
          <w:szCs w:val="17"/>
        </w:rPr>
        <w:t>.</w:t>
      </w:r>
      <w:r>
        <w:rPr>
          <w:rFonts w:ascii="Consolas" w:hAnsi="Consolas" w:cs="Courier New"/>
          <w:color w:val="000000"/>
          <w:sz w:val="17"/>
          <w:szCs w:val="17"/>
        </w:rPr>
        <w:t>isnan</w:t>
      </w:r>
      <w:proofErr w:type="spellEnd"/>
      <w:proofErr w:type="gramEnd"/>
      <w:r>
        <w:rPr>
          <w:rFonts w:ascii="Consolas" w:hAnsi="Consolas" w:cs="Courier New"/>
          <w:color w:val="666600"/>
          <w:sz w:val="17"/>
          <w:szCs w:val="17"/>
        </w:rPr>
        <w:t>(</w:t>
      </w:r>
      <w:proofErr w:type="spellStart"/>
      <w:r>
        <w:rPr>
          <w:rFonts w:ascii="Consolas" w:hAnsi="Consolas" w:cs="Courier New"/>
          <w:color w:val="000000"/>
          <w:sz w:val="17"/>
          <w:szCs w:val="17"/>
        </w:rPr>
        <w:t>val</w:t>
      </w:r>
      <w:proofErr w:type="spellEnd"/>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w:t>
      </w:r>
      <w:proofErr w:type="spellStart"/>
      <w:r>
        <w:rPr>
          <w:rFonts w:ascii="Consolas" w:hAnsi="Consolas" w:cs="Courier New"/>
          <w:color w:val="000000"/>
          <w:sz w:val="17"/>
          <w:szCs w:val="17"/>
        </w:rPr>
        <w:t>np</w:t>
      </w:r>
      <w:r>
        <w:rPr>
          <w:rFonts w:ascii="Consolas" w:hAnsi="Consolas" w:cs="Courier New"/>
          <w:color w:val="666600"/>
          <w:sz w:val="17"/>
          <w:szCs w:val="17"/>
        </w:rPr>
        <w:t>.</w:t>
      </w:r>
      <w:r>
        <w:rPr>
          <w:rFonts w:ascii="Consolas" w:hAnsi="Consolas" w:cs="Courier New"/>
          <w:color w:val="000000"/>
          <w:sz w:val="17"/>
          <w:szCs w:val="17"/>
        </w:rPr>
        <w:t>isinf</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val</w:t>
      </w:r>
      <w:proofErr w:type="spellEnd"/>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0984F28B" w14:textId="05D0A237" w:rsidR="001A1D65" w:rsidRDefault="001A1D65" w:rsidP="006F6F4E">
      <w:pPr>
        <w:pStyle w:val="NormalWeb"/>
        <w:keepNext/>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2615032"/>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w:t>
      </w:r>
      <w:proofErr w:type="spellStart"/>
      <w:r>
        <w:rPr>
          <w:rFonts w:ascii="Consolas" w:hAnsi="Consolas" w:cs="Courier New"/>
          <w:color w:val="000000"/>
          <w:sz w:val="17"/>
          <w:szCs w:val="17"/>
        </w:rPr>
        <w:t>pc_</w:t>
      </w:r>
      <w:proofErr w:type="gramStart"/>
      <w:r>
        <w:rPr>
          <w:rFonts w:ascii="Consolas" w:hAnsi="Consolas" w:cs="Courier New"/>
          <w:color w:val="000000"/>
          <w:sz w:val="17"/>
          <w:szCs w:val="17"/>
        </w:rPr>
        <w:t>list</w:t>
      </w:r>
      <w:r>
        <w:rPr>
          <w:rFonts w:ascii="Consolas" w:hAnsi="Consolas" w:cs="Courier New"/>
          <w:color w:val="666600"/>
          <w:sz w:val="17"/>
          <w:szCs w:val="17"/>
        </w:rPr>
        <w:t>.</w:t>
      </w:r>
      <w:r>
        <w:rPr>
          <w:rFonts w:ascii="Consolas" w:hAnsi="Consolas" w:cs="Courier New"/>
          <w:color w:val="000000"/>
          <w:sz w:val="17"/>
          <w:szCs w:val="17"/>
        </w:rPr>
        <w:t>append</w:t>
      </w:r>
      <w:proofErr w:type="spellEnd"/>
      <w:proofErr w:type="gramEnd"/>
      <w:r>
        <w:rPr>
          <w:rFonts w:ascii="Consolas" w:hAnsi="Consolas" w:cs="Courier New"/>
          <w:color w:val="666600"/>
          <w:sz w:val="17"/>
          <w:szCs w:val="17"/>
        </w:rPr>
        <w:t>(</w:t>
      </w:r>
      <w:proofErr w:type="spellStart"/>
      <w:r>
        <w:rPr>
          <w:rFonts w:ascii="Consolas" w:hAnsi="Consolas" w:cs="Courier New"/>
          <w:color w:val="000000"/>
          <w:sz w:val="17"/>
          <w:szCs w:val="17"/>
        </w:rPr>
        <w:t>val</w:t>
      </w:r>
      <w:proofErr w:type="spellEnd"/>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3</w:t>
      </w:r>
      <w:r>
        <w:rPr>
          <w:rFonts w:ascii="Consolas" w:hAnsi="Consolas" w:cs="Courier New"/>
          <w:color w:val="666600"/>
          <w:sz w:val="17"/>
          <w:szCs w:val="17"/>
        </w:rPr>
        <w:t>])</w:t>
      </w:r>
    </w:p>
    <w:p w14:paraId="5429B780" w14:textId="522B1BB2" w:rsidR="00EF524D" w:rsidRDefault="006F6F4E" w:rsidP="006F6F4E">
      <w:pPr>
        <w:pStyle w:val="Caption"/>
        <w:jc w:val="center"/>
      </w:pPr>
      <w:r>
        <w:t xml:space="preserve">Figure </w:t>
      </w:r>
      <w:fldSimple w:instr=" SEQ Figure \* ARABIC ">
        <w:r w:rsidR="00D40169">
          <w:rPr>
            <w:noProof/>
          </w:rPr>
          <w:t>29</w:t>
        </w:r>
      </w:fldSimple>
      <w:r>
        <w:t xml:space="preserve">.  </w:t>
      </w:r>
      <w:r w:rsidRPr="005D2844">
        <w:t xml:space="preserve">ZED SDK Code for processing SVO recording into 2D image and point </w:t>
      </w:r>
      <w:proofErr w:type="gramStart"/>
      <w:r w:rsidRPr="005D2844">
        <w:t>cloud</w:t>
      </w:r>
      <w:proofErr w:type="gramEnd"/>
    </w:p>
    <w:p w14:paraId="2503F414"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00"/>
          <w:sz w:val="17"/>
          <w:szCs w:val="17"/>
        </w:rPr>
        <w:t xml:space="preserve">augmentation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SomeOf</w:t>
      </w:r>
      <w:proofErr w:type="spellEnd"/>
      <w:proofErr w:type="gramEnd"/>
      <w:r>
        <w:rPr>
          <w:rFonts w:ascii="Consolas" w:hAnsi="Consolas" w:cs="Courier New"/>
          <w:color w:val="666600"/>
          <w:sz w:val="17"/>
          <w:szCs w:val="17"/>
        </w:rPr>
        <w:t>((</w:t>
      </w:r>
      <w:r>
        <w:rPr>
          <w:rFonts w:ascii="Consolas" w:hAnsi="Consolas" w:cs="Courier New"/>
          <w:color w:val="006666"/>
          <w:sz w:val="17"/>
          <w:szCs w:val="17"/>
        </w:rPr>
        <w:t>4</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23B7777D"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Fliplr</w:t>
      </w:r>
      <w:proofErr w:type="spellEnd"/>
      <w:proofErr w:type="gramEnd"/>
      <w:r>
        <w:rPr>
          <w:rFonts w:ascii="Consolas" w:hAnsi="Consolas" w:cs="Courier New"/>
          <w:color w:val="666600"/>
          <w:sz w:val="17"/>
          <w:szCs w:val="17"/>
        </w:rPr>
        <w:t>(</w:t>
      </w:r>
      <w:r>
        <w:rPr>
          <w:rFonts w:ascii="Consolas" w:hAnsi="Consolas" w:cs="Courier New"/>
          <w:color w:val="006666"/>
          <w:sz w:val="17"/>
          <w:szCs w:val="17"/>
        </w:rPr>
        <w:t>0.5</w:t>
      </w:r>
      <w:r>
        <w:rPr>
          <w:rFonts w:ascii="Consolas" w:hAnsi="Consolas" w:cs="Courier New"/>
          <w:color w:val="666600"/>
          <w:sz w:val="17"/>
          <w:szCs w:val="17"/>
        </w:rPr>
        <w:t>),</w:t>
      </w:r>
    </w:p>
    <w:p w14:paraId="506FB02E"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Flipud</w:t>
      </w:r>
      <w:proofErr w:type="spellEnd"/>
      <w:proofErr w:type="gramEnd"/>
      <w:r>
        <w:rPr>
          <w:rFonts w:ascii="Consolas" w:hAnsi="Consolas" w:cs="Courier New"/>
          <w:color w:val="666600"/>
          <w:sz w:val="17"/>
          <w:szCs w:val="17"/>
        </w:rPr>
        <w:t>(</w:t>
      </w:r>
      <w:r>
        <w:rPr>
          <w:rFonts w:ascii="Consolas" w:hAnsi="Consolas" w:cs="Courier New"/>
          <w:color w:val="006666"/>
          <w:sz w:val="17"/>
          <w:szCs w:val="17"/>
        </w:rPr>
        <w:t>0.5</w:t>
      </w:r>
      <w:r>
        <w:rPr>
          <w:rFonts w:ascii="Consolas" w:hAnsi="Consolas" w:cs="Courier New"/>
          <w:color w:val="666600"/>
          <w:sz w:val="17"/>
          <w:szCs w:val="17"/>
        </w:rPr>
        <w:t>),</w:t>
      </w:r>
    </w:p>
    <w:p w14:paraId="67C6B045"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OneOf</w:t>
      </w:r>
      <w:proofErr w:type="spellEnd"/>
      <w:proofErr w:type="gramEnd"/>
      <w:r>
        <w:rPr>
          <w:rFonts w:ascii="Consolas" w:hAnsi="Consolas" w:cs="Courier New"/>
          <w:color w:val="666600"/>
          <w:sz w:val="17"/>
          <w:szCs w:val="17"/>
        </w:rPr>
        <w:t>([</w:t>
      </w:r>
      <w:proofErr w:type="spell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Affine</w:t>
      </w:r>
      <w:proofErr w:type="spellEnd"/>
      <w:r>
        <w:rPr>
          <w:rFonts w:ascii="Consolas" w:hAnsi="Consolas" w:cs="Courier New"/>
          <w:color w:val="666600"/>
          <w:sz w:val="17"/>
          <w:szCs w:val="17"/>
        </w:rPr>
        <w:t>(</w:t>
      </w:r>
      <w:r>
        <w:rPr>
          <w:rFonts w:ascii="Consolas" w:hAnsi="Consolas" w:cs="Courier New"/>
          <w:color w:val="000000"/>
          <w:sz w:val="17"/>
          <w:szCs w:val="17"/>
        </w:rPr>
        <w:t>rotate</w:t>
      </w:r>
      <w:r>
        <w:rPr>
          <w:rFonts w:ascii="Consolas" w:hAnsi="Consolas" w:cs="Courier New"/>
          <w:color w:val="666600"/>
          <w:sz w:val="17"/>
          <w:szCs w:val="17"/>
        </w:rPr>
        <w:t>=</w:t>
      </w:r>
      <w:r>
        <w:rPr>
          <w:rFonts w:ascii="Consolas" w:hAnsi="Consolas" w:cs="Courier New"/>
          <w:color w:val="006666"/>
          <w:sz w:val="17"/>
          <w:szCs w:val="17"/>
        </w:rPr>
        <w:t>90</w:t>
      </w:r>
      <w:r>
        <w:rPr>
          <w:rFonts w:ascii="Consolas" w:hAnsi="Consolas" w:cs="Courier New"/>
          <w:color w:val="666600"/>
          <w:sz w:val="17"/>
          <w:szCs w:val="17"/>
        </w:rPr>
        <w:t>),</w:t>
      </w:r>
    </w:p>
    <w:p w14:paraId="4C6545EB"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Affine</w:t>
      </w:r>
      <w:proofErr w:type="spellEnd"/>
      <w:proofErr w:type="gramEnd"/>
      <w:r>
        <w:rPr>
          <w:rFonts w:ascii="Consolas" w:hAnsi="Consolas" w:cs="Courier New"/>
          <w:color w:val="666600"/>
          <w:sz w:val="17"/>
          <w:szCs w:val="17"/>
        </w:rPr>
        <w:t>(</w:t>
      </w:r>
      <w:r>
        <w:rPr>
          <w:rFonts w:ascii="Consolas" w:hAnsi="Consolas" w:cs="Courier New"/>
          <w:color w:val="000000"/>
          <w:sz w:val="17"/>
          <w:szCs w:val="17"/>
        </w:rPr>
        <w:t>rotate</w:t>
      </w:r>
      <w:r>
        <w:rPr>
          <w:rFonts w:ascii="Consolas" w:hAnsi="Consolas" w:cs="Courier New"/>
          <w:color w:val="666600"/>
          <w:sz w:val="17"/>
          <w:szCs w:val="17"/>
        </w:rPr>
        <w:t>=</w:t>
      </w:r>
      <w:r>
        <w:rPr>
          <w:rFonts w:ascii="Consolas" w:hAnsi="Consolas" w:cs="Courier New"/>
          <w:color w:val="006666"/>
          <w:sz w:val="17"/>
          <w:szCs w:val="17"/>
        </w:rPr>
        <w:t>180</w:t>
      </w:r>
      <w:r>
        <w:rPr>
          <w:rFonts w:ascii="Consolas" w:hAnsi="Consolas" w:cs="Courier New"/>
          <w:color w:val="666600"/>
          <w:sz w:val="17"/>
          <w:szCs w:val="17"/>
        </w:rPr>
        <w:t>),</w:t>
      </w:r>
    </w:p>
    <w:p w14:paraId="64383610"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Affine</w:t>
      </w:r>
      <w:proofErr w:type="spellEnd"/>
      <w:proofErr w:type="gramEnd"/>
      <w:r>
        <w:rPr>
          <w:rFonts w:ascii="Consolas" w:hAnsi="Consolas" w:cs="Courier New"/>
          <w:color w:val="666600"/>
          <w:sz w:val="17"/>
          <w:szCs w:val="17"/>
        </w:rPr>
        <w:t>(</w:t>
      </w:r>
      <w:r>
        <w:rPr>
          <w:rFonts w:ascii="Consolas" w:hAnsi="Consolas" w:cs="Courier New"/>
          <w:color w:val="000000"/>
          <w:sz w:val="17"/>
          <w:szCs w:val="17"/>
        </w:rPr>
        <w:t>rotate</w:t>
      </w:r>
      <w:r>
        <w:rPr>
          <w:rFonts w:ascii="Consolas" w:hAnsi="Consolas" w:cs="Courier New"/>
          <w:color w:val="666600"/>
          <w:sz w:val="17"/>
          <w:szCs w:val="17"/>
        </w:rPr>
        <w:t>=</w:t>
      </w:r>
      <w:r>
        <w:rPr>
          <w:rFonts w:ascii="Consolas" w:hAnsi="Consolas" w:cs="Courier New"/>
          <w:color w:val="006666"/>
          <w:sz w:val="17"/>
          <w:szCs w:val="17"/>
        </w:rPr>
        <w:t>270</w:t>
      </w:r>
      <w:r>
        <w:rPr>
          <w:rFonts w:ascii="Consolas" w:hAnsi="Consolas" w:cs="Courier New"/>
          <w:color w:val="666600"/>
          <w:sz w:val="17"/>
          <w:szCs w:val="17"/>
        </w:rPr>
        <w:t>)]),</w:t>
      </w:r>
    </w:p>
    <w:p w14:paraId="5B7F0104"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Multiply</w:t>
      </w:r>
      <w:proofErr w:type="spellEnd"/>
      <w:proofErr w:type="gramEnd"/>
      <w:r>
        <w:rPr>
          <w:rFonts w:ascii="Consolas" w:hAnsi="Consolas" w:cs="Courier New"/>
          <w:color w:val="666600"/>
          <w:sz w:val="17"/>
          <w:szCs w:val="17"/>
        </w:rPr>
        <w:t>((</w:t>
      </w:r>
      <w:r>
        <w:rPr>
          <w:rFonts w:ascii="Consolas" w:hAnsi="Consolas" w:cs="Courier New"/>
          <w:color w:val="006666"/>
          <w:sz w:val="17"/>
          <w:szCs w:val="17"/>
        </w:rPr>
        <w:t>0.8</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5</w:t>
      </w:r>
      <w:r>
        <w:rPr>
          <w:rFonts w:ascii="Consolas" w:hAnsi="Consolas" w:cs="Courier New"/>
          <w:color w:val="666600"/>
          <w:sz w:val="17"/>
          <w:szCs w:val="17"/>
        </w:rPr>
        <w:t>)),</w:t>
      </w:r>
    </w:p>
    <w:p w14:paraId="3256E44D"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GaussianBlur</w:t>
      </w:r>
      <w:proofErr w:type="spellEnd"/>
      <w:proofErr w:type="gramEnd"/>
      <w:r>
        <w:rPr>
          <w:rFonts w:ascii="Consolas" w:hAnsi="Consolas" w:cs="Courier New"/>
          <w:color w:val="666600"/>
          <w:sz w:val="17"/>
          <w:szCs w:val="17"/>
        </w:rPr>
        <w:t>(</w:t>
      </w:r>
      <w:r>
        <w:rPr>
          <w:rFonts w:ascii="Consolas" w:hAnsi="Consolas" w:cs="Courier New"/>
          <w:color w:val="000000"/>
          <w:sz w:val="17"/>
          <w:szCs w:val="17"/>
        </w:rPr>
        <w:t>sigma</w:t>
      </w:r>
      <w:r>
        <w:rPr>
          <w:rFonts w:ascii="Consolas" w:hAnsi="Consolas" w:cs="Courier New"/>
          <w:color w:val="666600"/>
          <w:sz w:val="17"/>
          <w:szCs w:val="17"/>
        </w:rPr>
        <w:t>=(</w:t>
      </w:r>
      <w:r>
        <w:rPr>
          <w:rFonts w:ascii="Consolas" w:hAnsi="Consolas" w:cs="Courier New"/>
          <w:color w:val="006666"/>
          <w:sz w:val="17"/>
          <w:szCs w:val="17"/>
        </w:rPr>
        <w:t>0.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5.0</w:t>
      </w:r>
      <w:r>
        <w:rPr>
          <w:rFonts w:ascii="Consolas" w:hAnsi="Consolas" w:cs="Courier New"/>
          <w:color w:val="666600"/>
          <w:sz w:val="17"/>
          <w:szCs w:val="17"/>
        </w:rPr>
        <w:t>)),</w:t>
      </w:r>
    </w:p>
    <w:p w14:paraId="4A811C63"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WithColorspace</w:t>
      </w:r>
      <w:proofErr w:type="spellEnd"/>
      <w:proofErr w:type="gramEnd"/>
      <w:r>
        <w:rPr>
          <w:rFonts w:ascii="Consolas" w:hAnsi="Consolas" w:cs="Courier New"/>
          <w:color w:val="666600"/>
          <w:sz w:val="17"/>
          <w:szCs w:val="17"/>
        </w:rPr>
        <w:t>(</w:t>
      </w:r>
    </w:p>
    <w:p w14:paraId="562AE791"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w:t>
      </w:r>
      <w:proofErr w:type="spellStart"/>
      <w:r>
        <w:rPr>
          <w:rFonts w:ascii="Consolas" w:hAnsi="Consolas" w:cs="Courier New"/>
          <w:color w:val="000000"/>
          <w:sz w:val="17"/>
          <w:szCs w:val="17"/>
        </w:rPr>
        <w:t>to_colorspace</w:t>
      </w:r>
      <w:proofErr w:type="spellEnd"/>
      <w:r>
        <w:rPr>
          <w:rFonts w:ascii="Consolas" w:hAnsi="Consolas" w:cs="Courier New"/>
          <w:color w:val="666600"/>
          <w:sz w:val="17"/>
          <w:szCs w:val="17"/>
        </w:rPr>
        <w:t>=</w:t>
      </w:r>
      <w:r>
        <w:rPr>
          <w:rFonts w:ascii="Consolas" w:hAnsi="Consolas" w:cs="Courier New"/>
          <w:color w:val="008800"/>
          <w:sz w:val="17"/>
          <w:szCs w:val="17"/>
        </w:rPr>
        <w:t>"HSV"</w:t>
      </w:r>
      <w:r>
        <w:rPr>
          <w:rFonts w:ascii="Consolas" w:hAnsi="Consolas" w:cs="Courier New"/>
          <w:color w:val="666600"/>
          <w:sz w:val="17"/>
          <w:szCs w:val="17"/>
        </w:rPr>
        <w:t>,</w:t>
      </w:r>
    </w:p>
    <w:p w14:paraId="47028B34"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w:t>
      </w:r>
      <w:proofErr w:type="spellStart"/>
      <w:r>
        <w:rPr>
          <w:rFonts w:ascii="Consolas" w:hAnsi="Consolas" w:cs="Courier New"/>
          <w:color w:val="000000"/>
          <w:sz w:val="17"/>
          <w:szCs w:val="17"/>
        </w:rPr>
        <w:t>from_colorspace</w:t>
      </w:r>
      <w:proofErr w:type="spellEnd"/>
      <w:r>
        <w:rPr>
          <w:rFonts w:ascii="Consolas" w:hAnsi="Consolas" w:cs="Courier New"/>
          <w:color w:val="666600"/>
          <w:sz w:val="17"/>
          <w:szCs w:val="17"/>
        </w:rPr>
        <w:t>=</w:t>
      </w:r>
      <w:r>
        <w:rPr>
          <w:rFonts w:ascii="Consolas" w:hAnsi="Consolas" w:cs="Courier New"/>
          <w:color w:val="008800"/>
          <w:sz w:val="17"/>
          <w:szCs w:val="17"/>
        </w:rPr>
        <w:t>"RGB"</w:t>
      </w:r>
      <w:r>
        <w:rPr>
          <w:rFonts w:ascii="Consolas" w:hAnsi="Consolas" w:cs="Courier New"/>
          <w:color w:val="666600"/>
          <w:sz w:val="17"/>
          <w:szCs w:val="17"/>
        </w:rPr>
        <w:t>,</w:t>
      </w:r>
    </w:p>
    <w:p w14:paraId="47A32873" w14:textId="77777777" w:rsidR="001A1D65" w:rsidRDefault="001A1D6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children</w:t>
      </w:r>
      <w:r>
        <w:rPr>
          <w:rFonts w:ascii="Consolas" w:hAnsi="Consolas" w:cs="Courier New"/>
          <w:color w:val="666600"/>
          <w:sz w:val="17"/>
          <w:szCs w:val="17"/>
        </w:rPr>
        <w:t>=</w:t>
      </w:r>
      <w:proofErr w:type="spellStart"/>
      <w:proofErr w:type="gram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WithChannels</w:t>
      </w:r>
      <w:proofErr w:type="spellEnd"/>
      <w:proofErr w:type="gramEnd"/>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Add</w:t>
      </w:r>
      <w:proofErr w:type="spellEnd"/>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50</w:t>
      </w:r>
      <w:r>
        <w:rPr>
          <w:rFonts w:ascii="Consolas" w:hAnsi="Consolas" w:cs="Courier New"/>
          <w:color w:val="666600"/>
          <w:sz w:val="17"/>
          <w:szCs w:val="17"/>
        </w:rPr>
        <w:t>))))</w:t>
      </w:r>
    </w:p>
    <w:p w14:paraId="372FC307" w14:textId="4B945597" w:rsidR="001A1D65" w:rsidRDefault="001A1D65" w:rsidP="00A419EF">
      <w:pPr>
        <w:pStyle w:val="NormalWeb"/>
        <w:keepNext/>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722464"/>
        <w:rPr>
          <w:rFonts w:ascii="Consolas" w:hAnsi="Consolas" w:cs="Courier New"/>
          <w:sz w:val="17"/>
          <w:szCs w:val="17"/>
        </w:rPr>
      </w:pPr>
      <w:r>
        <w:rPr>
          <w:rFonts w:ascii="Consolas" w:hAnsi="Consolas" w:cs="Courier New"/>
          <w:sz w:val="17"/>
          <w:szCs w:val="17"/>
        </w:rPr>
        <w:t>13.</w:t>
      </w:r>
      <w:r>
        <w:rPr>
          <w:rFonts w:ascii="Consolas" w:hAnsi="Consolas" w:cs="Courier New"/>
          <w:color w:val="666600"/>
          <w:sz w:val="17"/>
          <w:szCs w:val="17"/>
        </w:rPr>
        <w:t>])</w:t>
      </w:r>
    </w:p>
    <w:p w14:paraId="1F9D7FBB" w14:textId="4CD4ECB0" w:rsidR="00EF524D" w:rsidRDefault="00A419EF" w:rsidP="00A419EF">
      <w:pPr>
        <w:pStyle w:val="Caption"/>
        <w:jc w:val="center"/>
      </w:pPr>
      <w:r>
        <w:t xml:space="preserve">Figure </w:t>
      </w:r>
      <w:fldSimple w:instr=" SEQ Figure \* ARABIC ">
        <w:r w:rsidR="00D40169">
          <w:rPr>
            <w:noProof/>
          </w:rPr>
          <w:t>30</w:t>
        </w:r>
      </w:fldSimple>
      <w:r>
        <w:t>.  Image Augmentation Configuration</w:t>
      </w:r>
    </w:p>
    <w:p w14:paraId="5FB52F36" w14:textId="77777777" w:rsidR="00EF524D" w:rsidRDefault="00EF524D" w:rsidP="0041041C"/>
    <w:p w14:paraId="4EC470A2" w14:textId="7839E28D" w:rsidR="0041041C" w:rsidRDefault="001E1EBC" w:rsidP="0041041C">
      <w:r>
        <w:br w:type="page"/>
      </w:r>
    </w:p>
    <w:p w14:paraId="69DCB93C" w14:textId="66BB185D" w:rsidR="001A3A42" w:rsidRDefault="001A3A42" w:rsidP="001A3A42">
      <w:pPr>
        <w:pStyle w:val="Heading1"/>
      </w:pPr>
      <w:bookmarkStart w:id="145" w:name="_Toc137089144"/>
      <w:r>
        <w:lastRenderedPageBreak/>
        <w:t xml:space="preserve">Appendix </w:t>
      </w:r>
      <w:r w:rsidR="0041041C">
        <w:t>B</w:t>
      </w:r>
      <w:r>
        <w:t xml:space="preserve">: </w:t>
      </w:r>
      <w:r w:rsidR="00E40164">
        <w:t>Instance Segmentation</w:t>
      </w:r>
      <w:r>
        <w:t xml:space="preserve"> Model</w:t>
      </w:r>
      <w:bookmarkEnd w:id="145"/>
    </w:p>
    <w:p w14:paraId="53BB1913" w14:textId="37B65BC5" w:rsidR="001A3A42" w:rsidRDefault="001A3A42" w:rsidP="001A3A42">
      <w:pPr>
        <w:spacing w:line="360" w:lineRule="auto"/>
        <w:rPr>
          <w:color w:val="FF0000"/>
        </w:rPr>
      </w:pPr>
    </w:p>
    <w:p w14:paraId="69EB682F" w14:textId="1E7C9D29" w:rsidR="0041041C" w:rsidRDefault="0041041C" w:rsidP="0041041C">
      <w:pPr>
        <w:pStyle w:val="Heading2"/>
      </w:pPr>
      <w:bookmarkStart w:id="146" w:name="_Toc137089145"/>
      <w:r>
        <w:t>B.1 Overview</w:t>
      </w:r>
      <w:bookmarkEnd w:id="146"/>
    </w:p>
    <w:p w14:paraId="19E72277" w14:textId="77777777" w:rsidR="0041041C" w:rsidRPr="0041041C" w:rsidRDefault="0041041C" w:rsidP="0041041C"/>
    <w:p w14:paraId="4BBDC56B" w14:textId="5321FFED" w:rsidR="001A3A42" w:rsidRDefault="001A3A42" w:rsidP="001A3A42">
      <w:pPr>
        <w:spacing w:line="360" w:lineRule="auto"/>
      </w:pPr>
      <w:r w:rsidRPr="004744BB">
        <w:t>TO DO</w:t>
      </w:r>
    </w:p>
    <w:p w14:paraId="4C654037" w14:textId="53A37E91" w:rsidR="0041041C" w:rsidRDefault="0041041C" w:rsidP="0041041C">
      <w:pPr>
        <w:pStyle w:val="Heading2"/>
      </w:pPr>
      <w:bookmarkStart w:id="147" w:name="_Toc137089146"/>
      <w:r>
        <w:t>B.2 Code</w:t>
      </w:r>
      <w:bookmarkEnd w:id="147"/>
    </w:p>
    <w:p w14:paraId="62BC3D7B" w14:textId="6A8F8D05" w:rsidR="0041041C" w:rsidRDefault="0041041C" w:rsidP="0041041C"/>
    <w:p w14:paraId="2021E3E4" w14:textId="1E67A60E" w:rsidR="0041041C" w:rsidRPr="0041041C" w:rsidRDefault="0041041C" w:rsidP="0041041C">
      <w:r>
        <w:t>TO DO</w:t>
      </w:r>
    </w:p>
    <w:p w14:paraId="3A403F04" w14:textId="77777777" w:rsidR="00552397" w:rsidRDefault="00552397" w:rsidP="00552397">
      <w:pPr>
        <w:pStyle w:val="Caption"/>
        <w:keepNext/>
        <w:jc w:val="center"/>
      </w:pPr>
      <w:r>
        <w:t xml:space="preserve">Table </w:t>
      </w:r>
      <w:fldSimple w:instr=" SEQ Table \* ARABIC ">
        <w:r>
          <w:rPr>
            <w:noProof/>
          </w:rPr>
          <w:t>1</w:t>
        </w:r>
      </w:fldSimple>
      <w:r>
        <w:t>.  Configurations for Matterport's Mask R-CNN Model</w:t>
      </w:r>
    </w:p>
    <w:tbl>
      <w:tblPr>
        <w:tblW w:w="9350" w:type="dxa"/>
        <w:tblLook w:val="04A0" w:firstRow="1" w:lastRow="0" w:firstColumn="1" w:lastColumn="0" w:noHBand="0" w:noVBand="1"/>
      </w:tblPr>
      <w:tblGrid>
        <w:gridCol w:w="3514"/>
        <w:gridCol w:w="5836"/>
      </w:tblGrid>
      <w:tr w:rsidR="00552397" w:rsidRPr="008E375A" w14:paraId="7C5490E0" w14:textId="77777777" w:rsidTr="00102DC9">
        <w:trPr>
          <w:trHeight w:val="288"/>
        </w:trPr>
        <w:tc>
          <w:tcPr>
            <w:tcW w:w="351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BE4881"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BACKBONE</w:t>
            </w:r>
          </w:p>
        </w:tc>
        <w:tc>
          <w:tcPr>
            <w:tcW w:w="5839" w:type="dxa"/>
            <w:tcBorders>
              <w:top w:val="single" w:sz="4" w:space="0" w:color="auto"/>
              <w:left w:val="nil"/>
              <w:bottom w:val="single" w:sz="4" w:space="0" w:color="auto"/>
              <w:right w:val="single" w:sz="4" w:space="0" w:color="auto"/>
            </w:tcBorders>
            <w:shd w:val="clear" w:color="auto" w:fill="auto"/>
            <w:noWrap/>
            <w:vAlign w:val="center"/>
            <w:hideMark/>
          </w:tcPr>
          <w:p w14:paraId="17F064B7"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resnet101</w:t>
            </w:r>
          </w:p>
        </w:tc>
      </w:tr>
      <w:tr w:rsidR="00552397" w:rsidRPr="008E375A" w14:paraId="466AD5A7"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5346DDC1"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BACKBONE_STRIDES</w:t>
            </w:r>
          </w:p>
        </w:tc>
        <w:tc>
          <w:tcPr>
            <w:tcW w:w="5839" w:type="dxa"/>
            <w:tcBorders>
              <w:top w:val="nil"/>
              <w:left w:val="nil"/>
              <w:bottom w:val="single" w:sz="4" w:space="0" w:color="auto"/>
              <w:right w:val="single" w:sz="4" w:space="0" w:color="auto"/>
            </w:tcBorders>
            <w:shd w:val="clear" w:color="auto" w:fill="auto"/>
            <w:noWrap/>
            <w:vAlign w:val="center"/>
            <w:hideMark/>
          </w:tcPr>
          <w:p w14:paraId="60B62308"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4, 8, 16, 32, 64]</w:t>
            </w:r>
          </w:p>
        </w:tc>
      </w:tr>
      <w:tr w:rsidR="00552397" w:rsidRPr="008E375A" w14:paraId="7DDC26CA"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B934927"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BATCH_SIZE</w:t>
            </w:r>
          </w:p>
        </w:tc>
        <w:tc>
          <w:tcPr>
            <w:tcW w:w="5839" w:type="dxa"/>
            <w:tcBorders>
              <w:top w:val="nil"/>
              <w:left w:val="nil"/>
              <w:bottom w:val="single" w:sz="4" w:space="0" w:color="auto"/>
              <w:right w:val="single" w:sz="4" w:space="0" w:color="auto"/>
            </w:tcBorders>
            <w:shd w:val="clear" w:color="auto" w:fill="auto"/>
            <w:noWrap/>
            <w:vAlign w:val="center"/>
            <w:hideMark/>
          </w:tcPr>
          <w:p w14:paraId="2C6A1CB5"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w:t>
            </w:r>
          </w:p>
        </w:tc>
      </w:tr>
      <w:tr w:rsidR="00552397" w:rsidRPr="008E375A" w14:paraId="19EB7A8F"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1C907D3"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BBOX_STD_DEV</w:t>
            </w:r>
          </w:p>
        </w:tc>
        <w:tc>
          <w:tcPr>
            <w:tcW w:w="5839" w:type="dxa"/>
            <w:tcBorders>
              <w:top w:val="nil"/>
              <w:left w:val="nil"/>
              <w:bottom w:val="single" w:sz="4" w:space="0" w:color="auto"/>
              <w:right w:val="single" w:sz="4" w:space="0" w:color="auto"/>
            </w:tcBorders>
            <w:shd w:val="clear" w:color="auto" w:fill="auto"/>
            <w:noWrap/>
            <w:vAlign w:val="center"/>
            <w:hideMark/>
          </w:tcPr>
          <w:p w14:paraId="183DE79F"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0.1 0.1 0.2 0.2]</w:t>
            </w:r>
          </w:p>
        </w:tc>
      </w:tr>
      <w:tr w:rsidR="00552397" w:rsidRPr="008E375A" w14:paraId="79D4E1CE"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79C9887A"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COMPUTE_BACKBONE_SHAPE       </w:t>
            </w:r>
          </w:p>
        </w:tc>
        <w:tc>
          <w:tcPr>
            <w:tcW w:w="5839" w:type="dxa"/>
            <w:tcBorders>
              <w:top w:val="nil"/>
              <w:left w:val="nil"/>
              <w:bottom w:val="single" w:sz="4" w:space="0" w:color="auto"/>
              <w:right w:val="single" w:sz="4" w:space="0" w:color="auto"/>
            </w:tcBorders>
            <w:shd w:val="clear" w:color="auto" w:fill="auto"/>
            <w:noWrap/>
            <w:vAlign w:val="center"/>
            <w:hideMark/>
          </w:tcPr>
          <w:p w14:paraId="4385A9EE"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None</w:t>
            </w:r>
          </w:p>
        </w:tc>
      </w:tr>
      <w:tr w:rsidR="00552397" w:rsidRPr="008E375A" w14:paraId="2A475DA5"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76E78D93"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DETECTION_MAX_INSTANCES     </w:t>
            </w:r>
          </w:p>
        </w:tc>
        <w:tc>
          <w:tcPr>
            <w:tcW w:w="5839" w:type="dxa"/>
            <w:tcBorders>
              <w:top w:val="nil"/>
              <w:left w:val="nil"/>
              <w:bottom w:val="single" w:sz="4" w:space="0" w:color="auto"/>
              <w:right w:val="single" w:sz="4" w:space="0" w:color="auto"/>
            </w:tcBorders>
            <w:shd w:val="clear" w:color="auto" w:fill="auto"/>
            <w:noWrap/>
            <w:vAlign w:val="center"/>
            <w:hideMark/>
          </w:tcPr>
          <w:p w14:paraId="2C2F366A"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00</w:t>
            </w:r>
          </w:p>
        </w:tc>
      </w:tr>
      <w:tr w:rsidR="00552397" w:rsidRPr="008E375A" w14:paraId="1CA05043"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EE05451"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DETECTION_MIN_CONFIDENCE    </w:t>
            </w:r>
          </w:p>
        </w:tc>
        <w:tc>
          <w:tcPr>
            <w:tcW w:w="5839" w:type="dxa"/>
            <w:tcBorders>
              <w:top w:val="nil"/>
              <w:left w:val="nil"/>
              <w:bottom w:val="single" w:sz="4" w:space="0" w:color="auto"/>
              <w:right w:val="single" w:sz="4" w:space="0" w:color="auto"/>
            </w:tcBorders>
            <w:shd w:val="clear" w:color="auto" w:fill="auto"/>
            <w:noWrap/>
            <w:vAlign w:val="center"/>
            <w:hideMark/>
          </w:tcPr>
          <w:p w14:paraId="4F0F64F1"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0.9</w:t>
            </w:r>
          </w:p>
        </w:tc>
      </w:tr>
      <w:tr w:rsidR="00552397" w:rsidRPr="008E375A" w14:paraId="4A0131BC"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4D33E498"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DETECTION_NMS_THRESHOLD     </w:t>
            </w:r>
          </w:p>
        </w:tc>
        <w:tc>
          <w:tcPr>
            <w:tcW w:w="5839" w:type="dxa"/>
            <w:tcBorders>
              <w:top w:val="nil"/>
              <w:left w:val="nil"/>
              <w:bottom w:val="single" w:sz="4" w:space="0" w:color="auto"/>
              <w:right w:val="single" w:sz="4" w:space="0" w:color="auto"/>
            </w:tcBorders>
            <w:shd w:val="clear" w:color="auto" w:fill="auto"/>
            <w:noWrap/>
            <w:vAlign w:val="center"/>
            <w:hideMark/>
          </w:tcPr>
          <w:p w14:paraId="5AD57548"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0.3</w:t>
            </w:r>
          </w:p>
        </w:tc>
      </w:tr>
      <w:tr w:rsidR="00552397" w:rsidRPr="008E375A" w14:paraId="4FF46F0D"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2ADDC653"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FPN_CLASSIF_FC_LAYERS_SIZE   </w:t>
            </w:r>
          </w:p>
        </w:tc>
        <w:tc>
          <w:tcPr>
            <w:tcW w:w="5839" w:type="dxa"/>
            <w:tcBorders>
              <w:top w:val="nil"/>
              <w:left w:val="nil"/>
              <w:bottom w:val="single" w:sz="4" w:space="0" w:color="auto"/>
              <w:right w:val="single" w:sz="4" w:space="0" w:color="auto"/>
            </w:tcBorders>
            <w:shd w:val="clear" w:color="auto" w:fill="auto"/>
            <w:noWrap/>
            <w:vAlign w:val="center"/>
            <w:hideMark/>
          </w:tcPr>
          <w:p w14:paraId="190E2D81"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024</w:t>
            </w:r>
          </w:p>
        </w:tc>
      </w:tr>
      <w:tr w:rsidR="00552397" w:rsidRPr="008E375A" w14:paraId="7C416F67"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6F55209C"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GPU_COUNT                 </w:t>
            </w:r>
          </w:p>
        </w:tc>
        <w:tc>
          <w:tcPr>
            <w:tcW w:w="5839" w:type="dxa"/>
            <w:tcBorders>
              <w:top w:val="nil"/>
              <w:left w:val="nil"/>
              <w:bottom w:val="single" w:sz="4" w:space="0" w:color="auto"/>
              <w:right w:val="single" w:sz="4" w:space="0" w:color="auto"/>
            </w:tcBorders>
            <w:shd w:val="clear" w:color="auto" w:fill="auto"/>
            <w:noWrap/>
            <w:vAlign w:val="center"/>
            <w:hideMark/>
          </w:tcPr>
          <w:p w14:paraId="2FD0E72D" w14:textId="77777777" w:rsidR="00552397" w:rsidRPr="008E375A" w:rsidRDefault="00552397" w:rsidP="00102DC9">
            <w:pPr>
              <w:spacing w:after="0" w:line="240" w:lineRule="auto"/>
              <w:rPr>
                <w:rFonts w:ascii="Consolas" w:eastAsia="Times New Roman" w:hAnsi="Consolas" w:cs="Calibri"/>
                <w:color w:val="000000"/>
                <w:sz w:val="20"/>
                <w:szCs w:val="20"/>
              </w:rPr>
            </w:pPr>
            <w:r>
              <w:rPr>
                <w:rFonts w:ascii="Consolas" w:eastAsia="Times New Roman" w:hAnsi="Consolas" w:cs="Calibri"/>
                <w:color w:val="000000"/>
                <w:sz w:val="20"/>
                <w:szCs w:val="20"/>
              </w:rPr>
              <w:t>2</w:t>
            </w:r>
          </w:p>
        </w:tc>
      </w:tr>
      <w:tr w:rsidR="00552397" w:rsidRPr="008E375A" w14:paraId="6BD555D2"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755BBC40"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GRADIENT_CLIP_NORM          </w:t>
            </w:r>
          </w:p>
        </w:tc>
        <w:tc>
          <w:tcPr>
            <w:tcW w:w="5839" w:type="dxa"/>
            <w:tcBorders>
              <w:top w:val="nil"/>
              <w:left w:val="nil"/>
              <w:bottom w:val="single" w:sz="4" w:space="0" w:color="auto"/>
              <w:right w:val="single" w:sz="4" w:space="0" w:color="auto"/>
            </w:tcBorders>
            <w:shd w:val="clear" w:color="auto" w:fill="auto"/>
            <w:noWrap/>
            <w:vAlign w:val="center"/>
            <w:hideMark/>
          </w:tcPr>
          <w:p w14:paraId="5B51CA93"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5</w:t>
            </w:r>
          </w:p>
        </w:tc>
      </w:tr>
      <w:tr w:rsidR="00552397" w:rsidRPr="008E375A" w14:paraId="13ED6DEB"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724A531F"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IMAGES_PER_GPU            </w:t>
            </w:r>
          </w:p>
        </w:tc>
        <w:tc>
          <w:tcPr>
            <w:tcW w:w="5839" w:type="dxa"/>
            <w:tcBorders>
              <w:top w:val="nil"/>
              <w:left w:val="nil"/>
              <w:bottom w:val="single" w:sz="4" w:space="0" w:color="auto"/>
              <w:right w:val="single" w:sz="4" w:space="0" w:color="auto"/>
            </w:tcBorders>
            <w:shd w:val="clear" w:color="auto" w:fill="auto"/>
            <w:noWrap/>
            <w:vAlign w:val="center"/>
            <w:hideMark/>
          </w:tcPr>
          <w:p w14:paraId="2863B397"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w:t>
            </w:r>
          </w:p>
        </w:tc>
      </w:tr>
      <w:tr w:rsidR="00552397" w:rsidRPr="008E375A" w14:paraId="1E271E8C"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169E7D7B"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IMAGE_CHANNEL_COUNT       </w:t>
            </w:r>
          </w:p>
        </w:tc>
        <w:tc>
          <w:tcPr>
            <w:tcW w:w="5839" w:type="dxa"/>
            <w:tcBorders>
              <w:top w:val="nil"/>
              <w:left w:val="nil"/>
              <w:bottom w:val="single" w:sz="4" w:space="0" w:color="auto"/>
              <w:right w:val="single" w:sz="4" w:space="0" w:color="auto"/>
            </w:tcBorders>
            <w:shd w:val="clear" w:color="auto" w:fill="auto"/>
            <w:noWrap/>
            <w:vAlign w:val="center"/>
            <w:hideMark/>
          </w:tcPr>
          <w:p w14:paraId="5940987F"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3</w:t>
            </w:r>
          </w:p>
        </w:tc>
      </w:tr>
      <w:tr w:rsidR="00552397" w:rsidRPr="008E375A" w14:paraId="637929DA"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5DCBB59A"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IMAGE_MAX_DIM                </w:t>
            </w:r>
          </w:p>
        </w:tc>
        <w:tc>
          <w:tcPr>
            <w:tcW w:w="5839" w:type="dxa"/>
            <w:tcBorders>
              <w:top w:val="nil"/>
              <w:left w:val="nil"/>
              <w:bottom w:val="single" w:sz="4" w:space="0" w:color="auto"/>
              <w:right w:val="single" w:sz="4" w:space="0" w:color="auto"/>
            </w:tcBorders>
            <w:shd w:val="clear" w:color="auto" w:fill="auto"/>
            <w:noWrap/>
            <w:vAlign w:val="center"/>
            <w:hideMark/>
          </w:tcPr>
          <w:p w14:paraId="6B02BF7E"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024</w:t>
            </w:r>
          </w:p>
        </w:tc>
      </w:tr>
      <w:tr w:rsidR="00552397" w:rsidRPr="008E375A" w14:paraId="5BD9E4F9"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3A476B62"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IMAGE_META_SIZE            </w:t>
            </w:r>
          </w:p>
        </w:tc>
        <w:tc>
          <w:tcPr>
            <w:tcW w:w="5839" w:type="dxa"/>
            <w:tcBorders>
              <w:top w:val="nil"/>
              <w:left w:val="nil"/>
              <w:bottom w:val="single" w:sz="4" w:space="0" w:color="auto"/>
              <w:right w:val="single" w:sz="4" w:space="0" w:color="auto"/>
            </w:tcBorders>
            <w:shd w:val="clear" w:color="auto" w:fill="auto"/>
            <w:noWrap/>
            <w:vAlign w:val="center"/>
            <w:hideMark/>
          </w:tcPr>
          <w:p w14:paraId="60EF6A9D"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4</w:t>
            </w:r>
          </w:p>
        </w:tc>
      </w:tr>
      <w:tr w:rsidR="00552397" w:rsidRPr="008E375A" w14:paraId="35A66FA7"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5131F96D"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IMAGE_MIN_DIM               </w:t>
            </w:r>
          </w:p>
        </w:tc>
        <w:tc>
          <w:tcPr>
            <w:tcW w:w="5839" w:type="dxa"/>
            <w:tcBorders>
              <w:top w:val="nil"/>
              <w:left w:val="nil"/>
              <w:bottom w:val="single" w:sz="4" w:space="0" w:color="auto"/>
              <w:right w:val="single" w:sz="4" w:space="0" w:color="auto"/>
            </w:tcBorders>
            <w:shd w:val="clear" w:color="auto" w:fill="auto"/>
            <w:noWrap/>
            <w:vAlign w:val="center"/>
            <w:hideMark/>
          </w:tcPr>
          <w:p w14:paraId="053AA3B1"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800</w:t>
            </w:r>
          </w:p>
        </w:tc>
      </w:tr>
      <w:tr w:rsidR="00552397" w:rsidRPr="008E375A" w14:paraId="01153473"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4D1635E7"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IMAGE_MIN_SCALE           </w:t>
            </w:r>
          </w:p>
        </w:tc>
        <w:tc>
          <w:tcPr>
            <w:tcW w:w="5839" w:type="dxa"/>
            <w:tcBorders>
              <w:top w:val="nil"/>
              <w:left w:val="nil"/>
              <w:bottom w:val="single" w:sz="4" w:space="0" w:color="auto"/>
              <w:right w:val="single" w:sz="4" w:space="0" w:color="auto"/>
            </w:tcBorders>
            <w:shd w:val="clear" w:color="auto" w:fill="auto"/>
            <w:noWrap/>
            <w:vAlign w:val="center"/>
            <w:hideMark/>
          </w:tcPr>
          <w:p w14:paraId="681ECFC2"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0</w:t>
            </w:r>
          </w:p>
        </w:tc>
      </w:tr>
      <w:tr w:rsidR="00552397" w:rsidRPr="008E375A" w14:paraId="19E184DE"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2589D3A1"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IMAGE_RESIZE_MODE             </w:t>
            </w:r>
          </w:p>
        </w:tc>
        <w:tc>
          <w:tcPr>
            <w:tcW w:w="5839" w:type="dxa"/>
            <w:tcBorders>
              <w:top w:val="nil"/>
              <w:left w:val="nil"/>
              <w:bottom w:val="single" w:sz="4" w:space="0" w:color="auto"/>
              <w:right w:val="single" w:sz="4" w:space="0" w:color="auto"/>
            </w:tcBorders>
            <w:shd w:val="clear" w:color="auto" w:fill="auto"/>
            <w:noWrap/>
            <w:vAlign w:val="center"/>
            <w:hideMark/>
          </w:tcPr>
          <w:p w14:paraId="338895A4"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square</w:t>
            </w:r>
          </w:p>
        </w:tc>
      </w:tr>
      <w:tr w:rsidR="00552397" w:rsidRPr="008E375A" w14:paraId="1087A9E1"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7BB2F107"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IMAGE_SHAPE             </w:t>
            </w:r>
          </w:p>
        </w:tc>
        <w:tc>
          <w:tcPr>
            <w:tcW w:w="5839" w:type="dxa"/>
            <w:tcBorders>
              <w:top w:val="nil"/>
              <w:left w:val="nil"/>
              <w:bottom w:val="single" w:sz="4" w:space="0" w:color="auto"/>
              <w:right w:val="single" w:sz="4" w:space="0" w:color="auto"/>
            </w:tcBorders>
            <w:shd w:val="clear" w:color="auto" w:fill="auto"/>
            <w:noWrap/>
            <w:vAlign w:val="center"/>
            <w:hideMark/>
          </w:tcPr>
          <w:p w14:paraId="1AD5A0D4"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024 1024    3]</w:t>
            </w:r>
          </w:p>
        </w:tc>
      </w:tr>
      <w:tr w:rsidR="00552397" w:rsidRPr="008E375A" w14:paraId="2CF8551B"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3F8CCD71"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LEARNING_MOMENTUM           </w:t>
            </w:r>
          </w:p>
        </w:tc>
        <w:tc>
          <w:tcPr>
            <w:tcW w:w="5839" w:type="dxa"/>
            <w:tcBorders>
              <w:top w:val="nil"/>
              <w:left w:val="nil"/>
              <w:bottom w:val="single" w:sz="4" w:space="0" w:color="auto"/>
              <w:right w:val="single" w:sz="4" w:space="0" w:color="auto"/>
            </w:tcBorders>
            <w:shd w:val="clear" w:color="auto" w:fill="auto"/>
            <w:noWrap/>
            <w:vAlign w:val="center"/>
            <w:hideMark/>
          </w:tcPr>
          <w:p w14:paraId="17B24471"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0.9</w:t>
            </w:r>
          </w:p>
        </w:tc>
      </w:tr>
      <w:tr w:rsidR="00552397" w:rsidRPr="008E375A" w14:paraId="213B7063"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4DE5AD2C"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LEARNING_RATE                 </w:t>
            </w:r>
          </w:p>
        </w:tc>
        <w:tc>
          <w:tcPr>
            <w:tcW w:w="5839" w:type="dxa"/>
            <w:tcBorders>
              <w:top w:val="nil"/>
              <w:left w:val="nil"/>
              <w:bottom w:val="single" w:sz="4" w:space="0" w:color="auto"/>
              <w:right w:val="single" w:sz="4" w:space="0" w:color="auto"/>
            </w:tcBorders>
            <w:shd w:val="clear" w:color="auto" w:fill="auto"/>
            <w:noWrap/>
            <w:vAlign w:val="center"/>
            <w:hideMark/>
          </w:tcPr>
          <w:p w14:paraId="7F314BF2"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0.001</w:t>
            </w:r>
          </w:p>
        </w:tc>
      </w:tr>
      <w:tr w:rsidR="00552397" w:rsidRPr="008E375A" w14:paraId="2A405263"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05347FB"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LOSS_WEIGHTS</w:t>
            </w:r>
          </w:p>
        </w:tc>
        <w:tc>
          <w:tcPr>
            <w:tcW w:w="5839" w:type="dxa"/>
            <w:tcBorders>
              <w:top w:val="nil"/>
              <w:left w:val="nil"/>
              <w:bottom w:val="single" w:sz="4" w:space="0" w:color="auto"/>
              <w:right w:val="single" w:sz="4" w:space="0" w:color="auto"/>
            </w:tcBorders>
            <w:shd w:val="clear" w:color="auto" w:fill="auto"/>
            <w:noWrap/>
            <w:vAlign w:val="center"/>
            <w:hideMark/>
          </w:tcPr>
          <w:p w14:paraId="15FD1CA3"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w:t>
            </w:r>
            <w:proofErr w:type="spellStart"/>
            <w:r w:rsidRPr="008E375A">
              <w:rPr>
                <w:rFonts w:ascii="Consolas" w:eastAsia="Times New Roman" w:hAnsi="Consolas" w:cs="Calibri"/>
                <w:color w:val="000000"/>
                <w:sz w:val="20"/>
                <w:szCs w:val="20"/>
              </w:rPr>
              <w:t>rpn_class_loss</w:t>
            </w:r>
            <w:proofErr w:type="spellEnd"/>
            <w:r w:rsidRPr="008E375A">
              <w:rPr>
                <w:rFonts w:ascii="Consolas" w:eastAsia="Times New Roman" w:hAnsi="Consolas" w:cs="Calibri"/>
                <w:color w:val="000000"/>
                <w:sz w:val="20"/>
                <w:szCs w:val="20"/>
              </w:rPr>
              <w:t>': 1.0, '</w:t>
            </w:r>
            <w:proofErr w:type="spellStart"/>
            <w:r w:rsidRPr="008E375A">
              <w:rPr>
                <w:rFonts w:ascii="Consolas" w:eastAsia="Times New Roman" w:hAnsi="Consolas" w:cs="Calibri"/>
                <w:color w:val="000000"/>
                <w:sz w:val="20"/>
                <w:szCs w:val="20"/>
              </w:rPr>
              <w:t>rpn_bbox_loss</w:t>
            </w:r>
            <w:proofErr w:type="spellEnd"/>
            <w:r w:rsidRPr="008E375A">
              <w:rPr>
                <w:rFonts w:ascii="Consolas" w:eastAsia="Times New Roman" w:hAnsi="Consolas" w:cs="Calibri"/>
                <w:color w:val="000000"/>
                <w:sz w:val="20"/>
                <w:szCs w:val="20"/>
              </w:rPr>
              <w:t>': 1.0, '</w:t>
            </w:r>
            <w:proofErr w:type="spellStart"/>
            <w:r w:rsidRPr="008E375A">
              <w:rPr>
                <w:rFonts w:ascii="Consolas" w:eastAsia="Times New Roman" w:hAnsi="Consolas" w:cs="Calibri"/>
                <w:color w:val="000000"/>
                <w:sz w:val="20"/>
                <w:szCs w:val="20"/>
              </w:rPr>
              <w:t>mrcnn_class_loss</w:t>
            </w:r>
            <w:proofErr w:type="spellEnd"/>
            <w:r w:rsidRPr="008E375A">
              <w:rPr>
                <w:rFonts w:ascii="Consolas" w:eastAsia="Times New Roman" w:hAnsi="Consolas" w:cs="Calibri"/>
                <w:color w:val="000000"/>
                <w:sz w:val="20"/>
                <w:szCs w:val="20"/>
              </w:rPr>
              <w:t>': 1.0, '</w:t>
            </w:r>
            <w:proofErr w:type="spellStart"/>
            <w:r w:rsidRPr="008E375A">
              <w:rPr>
                <w:rFonts w:ascii="Consolas" w:eastAsia="Times New Roman" w:hAnsi="Consolas" w:cs="Calibri"/>
                <w:color w:val="000000"/>
                <w:sz w:val="20"/>
                <w:szCs w:val="20"/>
              </w:rPr>
              <w:t>mrcnn_bbox_loss</w:t>
            </w:r>
            <w:proofErr w:type="spellEnd"/>
            <w:r w:rsidRPr="008E375A">
              <w:rPr>
                <w:rFonts w:ascii="Consolas" w:eastAsia="Times New Roman" w:hAnsi="Consolas" w:cs="Calibri"/>
                <w:color w:val="000000"/>
                <w:sz w:val="20"/>
                <w:szCs w:val="20"/>
              </w:rPr>
              <w:t>': 1.0, '</w:t>
            </w:r>
            <w:proofErr w:type="spellStart"/>
            <w:r w:rsidRPr="008E375A">
              <w:rPr>
                <w:rFonts w:ascii="Consolas" w:eastAsia="Times New Roman" w:hAnsi="Consolas" w:cs="Calibri"/>
                <w:color w:val="000000"/>
                <w:sz w:val="20"/>
                <w:szCs w:val="20"/>
              </w:rPr>
              <w:t>mrcnn_mask_loss</w:t>
            </w:r>
            <w:proofErr w:type="spellEnd"/>
            <w:r w:rsidRPr="008E375A">
              <w:rPr>
                <w:rFonts w:ascii="Consolas" w:eastAsia="Times New Roman" w:hAnsi="Consolas" w:cs="Calibri"/>
                <w:color w:val="000000"/>
                <w:sz w:val="20"/>
                <w:szCs w:val="20"/>
              </w:rPr>
              <w:t>': 1.0}</w:t>
            </w:r>
          </w:p>
        </w:tc>
      </w:tr>
      <w:tr w:rsidR="00552397" w:rsidRPr="008E375A" w14:paraId="7B225AF8"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0A57884"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MASK_POOL_SIZE             </w:t>
            </w:r>
          </w:p>
        </w:tc>
        <w:tc>
          <w:tcPr>
            <w:tcW w:w="5839" w:type="dxa"/>
            <w:tcBorders>
              <w:top w:val="nil"/>
              <w:left w:val="nil"/>
              <w:bottom w:val="single" w:sz="4" w:space="0" w:color="auto"/>
              <w:right w:val="single" w:sz="4" w:space="0" w:color="auto"/>
            </w:tcBorders>
            <w:shd w:val="clear" w:color="auto" w:fill="auto"/>
            <w:noWrap/>
            <w:vAlign w:val="center"/>
            <w:hideMark/>
          </w:tcPr>
          <w:p w14:paraId="670D0FC1"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4</w:t>
            </w:r>
          </w:p>
        </w:tc>
      </w:tr>
      <w:tr w:rsidR="00552397" w:rsidRPr="008E375A" w14:paraId="1CE15DA4"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7008CB0F"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MASK_SHAPE      </w:t>
            </w:r>
          </w:p>
        </w:tc>
        <w:tc>
          <w:tcPr>
            <w:tcW w:w="5839" w:type="dxa"/>
            <w:tcBorders>
              <w:top w:val="nil"/>
              <w:left w:val="nil"/>
              <w:bottom w:val="single" w:sz="4" w:space="0" w:color="auto"/>
              <w:right w:val="single" w:sz="4" w:space="0" w:color="auto"/>
            </w:tcBorders>
            <w:shd w:val="clear" w:color="auto" w:fill="auto"/>
            <w:noWrap/>
            <w:vAlign w:val="center"/>
            <w:hideMark/>
          </w:tcPr>
          <w:p w14:paraId="1C62FF1B"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28, 28]</w:t>
            </w:r>
          </w:p>
        </w:tc>
      </w:tr>
      <w:tr w:rsidR="00552397" w:rsidRPr="008E375A" w14:paraId="1D0CC275"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CD22437"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MAX_GT_INSTANCES            </w:t>
            </w:r>
          </w:p>
        </w:tc>
        <w:tc>
          <w:tcPr>
            <w:tcW w:w="5839" w:type="dxa"/>
            <w:tcBorders>
              <w:top w:val="nil"/>
              <w:left w:val="nil"/>
              <w:bottom w:val="single" w:sz="4" w:space="0" w:color="auto"/>
              <w:right w:val="single" w:sz="4" w:space="0" w:color="auto"/>
            </w:tcBorders>
            <w:shd w:val="clear" w:color="auto" w:fill="auto"/>
            <w:noWrap/>
            <w:vAlign w:val="center"/>
            <w:hideMark/>
          </w:tcPr>
          <w:p w14:paraId="74C3F7F7"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00</w:t>
            </w:r>
          </w:p>
        </w:tc>
      </w:tr>
      <w:tr w:rsidR="00552397" w:rsidRPr="008E375A" w14:paraId="67243B94"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D8CC292"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MEAN_PIXEL                 </w:t>
            </w:r>
          </w:p>
        </w:tc>
        <w:tc>
          <w:tcPr>
            <w:tcW w:w="5839" w:type="dxa"/>
            <w:tcBorders>
              <w:top w:val="nil"/>
              <w:left w:val="nil"/>
              <w:bottom w:val="single" w:sz="4" w:space="0" w:color="auto"/>
              <w:right w:val="single" w:sz="4" w:space="0" w:color="auto"/>
            </w:tcBorders>
            <w:shd w:val="clear" w:color="auto" w:fill="auto"/>
            <w:noWrap/>
            <w:vAlign w:val="center"/>
            <w:hideMark/>
          </w:tcPr>
          <w:p w14:paraId="6C111A20"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23.7 116.8 103.9]</w:t>
            </w:r>
          </w:p>
        </w:tc>
      </w:tr>
      <w:tr w:rsidR="00552397" w:rsidRPr="008E375A" w14:paraId="1B41148D"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740E83A4"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MINI_MASK_SHAPE </w:t>
            </w:r>
          </w:p>
        </w:tc>
        <w:tc>
          <w:tcPr>
            <w:tcW w:w="5839" w:type="dxa"/>
            <w:tcBorders>
              <w:top w:val="nil"/>
              <w:left w:val="nil"/>
              <w:bottom w:val="single" w:sz="4" w:space="0" w:color="auto"/>
              <w:right w:val="single" w:sz="4" w:space="0" w:color="auto"/>
            </w:tcBorders>
            <w:shd w:val="clear" w:color="auto" w:fill="auto"/>
            <w:noWrap/>
            <w:vAlign w:val="center"/>
            <w:hideMark/>
          </w:tcPr>
          <w:p w14:paraId="6BDD137A"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56, 56)</w:t>
            </w:r>
          </w:p>
        </w:tc>
      </w:tr>
      <w:tr w:rsidR="00552397" w:rsidRPr="008E375A" w14:paraId="09FB7A1E"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2ABE27FC"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lastRenderedPageBreak/>
              <w:t>NAME              </w:t>
            </w:r>
          </w:p>
        </w:tc>
        <w:tc>
          <w:tcPr>
            <w:tcW w:w="5839" w:type="dxa"/>
            <w:tcBorders>
              <w:top w:val="nil"/>
              <w:left w:val="nil"/>
              <w:bottom w:val="single" w:sz="4" w:space="0" w:color="auto"/>
              <w:right w:val="single" w:sz="4" w:space="0" w:color="auto"/>
            </w:tcBorders>
            <w:shd w:val="clear" w:color="auto" w:fill="auto"/>
            <w:noWrap/>
            <w:vAlign w:val="center"/>
            <w:hideMark/>
          </w:tcPr>
          <w:p w14:paraId="5C10C251" w14:textId="77777777" w:rsidR="00552397" w:rsidRPr="008E375A" w:rsidRDefault="00552397" w:rsidP="00102DC9">
            <w:pPr>
              <w:spacing w:after="0" w:line="240" w:lineRule="auto"/>
              <w:rPr>
                <w:rFonts w:ascii="Consolas" w:eastAsia="Times New Roman" w:hAnsi="Consolas" w:cs="Calibri"/>
                <w:color w:val="000000"/>
                <w:sz w:val="20"/>
                <w:szCs w:val="20"/>
              </w:rPr>
            </w:pPr>
            <w:proofErr w:type="spellStart"/>
            <w:r w:rsidRPr="008E375A">
              <w:rPr>
                <w:rFonts w:ascii="Consolas" w:eastAsia="Times New Roman" w:hAnsi="Consolas" w:cs="Calibri"/>
                <w:color w:val="000000"/>
                <w:sz w:val="20"/>
                <w:szCs w:val="20"/>
              </w:rPr>
              <w:t>leaves_zed</w:t>
            </w:r>
            <w:proofErr w:type="spellEnd"/>
          </w:p>
        </w:tc>
      </w:tr>
      <w:tr w:rsidR="00552397" w:rsidRPr="008E375A" w14:paraId="77A397A1"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F887877"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NUM_CLASSES               </w:t>
            </w:r>
          </w:p>
        </w:tc>
        <w:tc>
          <w:tcPr>
            <w:tcW w:w="5839" w:type="dxa"/>
            <w:tcBorders>
              <w:top w:val="nil"/>
              <w:left w:val="nil"/>
              <w:bottom w:val="single" w:sz="4" w:space="0" w:color="auto"/>
              <w:right w:val="single" w:sz="4" w:space="0" w:color="auto"/>
            </w:tcBorders>
            <w:shd w:val="clear" w:color="auto" w:fill="auto"/>
            <w:noWrap/>
            <w:vAlign w:val="center"/>
            <w:hideMark/>
          </w:tcPr>
          <w:p w14:paraId="01821D1D"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2</w:t>
            </w:r>
          </w:p>
        </w:tc>
      </w:tr>
      <w:tr w:rsidR="00552397" w:rsidRPr="008E375A" w14:paraId="636EFFB5"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59FD013C"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POOL_SIZE                 </w:t>
            </w:r>
          </w:p>
        </w:tc>
        <w:tc>
          <w:tcPr>
            <w:tcW w:w="5839" w:type="dxa"/>
            <w:tcBorders>
              <w:top w:val="nil"/>
              <w:left w:val="nil"/>
              <w:bottom w:val="single" w:sz="4" w:space="0" w:color="auto"/>
              <w:right w:val="single" w:sz="4" w:space="0" w:color="auto"/>
            </w:tcBorders>
            <w:shd w:val="clear" w:color="auto" w:fill="auto"/>
            <w:noWrap/>
            <w:vAlign w:val="center"/>
            <w:hideMark/>
          </w:tcPr>
          <w:p w14:paraId="5A254904"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7</w:t>
            </w:r>
          </w:p>
        </w:tc>
      </w:tr>
      <w:tr w:rsidR="00552397" w:rsidRPr="008E375A" w14:paraId="69A6B123"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3454BA1E"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POST_NMS_ROIS_INFERENCE      </w:t>
            </w:r>
          </w:p>
        </w:tc>
        <w:tc>
          <w:tcPr>
            <w:tcW w:w="5839" w:type="dxa"/>
            <w:tcBorders>
              <w:top w:val="nil"/>
              <w:left w:val="nil"/>
              <w:bottom w:val="single" w:sz="4" w:space="0" w:color="auto"/>
              <w:right w:val="single" w:sz="4" w:space="0" w:color="auto"/>
            </w:tcBorders>
            <w:shd w:val="clear" w:color="auto" w:fill="auto"/>
            <w:noWrap/>
            <w:vAlign w:val="center"/>
            <w:hideMark/>
          </w:tcPr>
          <w:p w14:paraId="3174D1F0"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000</w:t>
            </w:r>
          </w:p>
        </w:tc>
      </w:tr>
      <w:tr w:rsidR="00552397" w:rsidRPr="008E375A" w14:paraId="676386DC"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3AE67A76"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POST_NMS_ROIS_TRAINING       </w:t>
            </w:r>
          </w:p>
        </w:tc>
        <w:tc>
          <w:tcPr>
            <w:tcW w:w="5839" w:type="dxa"/>
            <w:tcBorders>
              <w:top w:val="nil"/>
              <w:left w:val="nil"/>
              <w:bottom w:val="single" w:sz="4" w:space="0" w:color="auto"/>
              <w:right w:val="single" w:sz="4" w:space="0" w:color="auto"/>
            </w:tcBorders>
            <w:shd w:val="clear" w:color="auto" w:fill="auto"/>
            <w:noWrap/>
            <w:vAlign w:val="center"/>
            <w:hideMark/>
          </w:tcPr>
          <w:p w14:paraId="36F4C62D"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2000</w:t>
            </w:r>
          </w:p>
        </w:tc>
      </w:tr>
      <w:tr w:rsidR="00552397" w:rsidRPr="008E375A" w14:paraId="13332C84"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70398FF1"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PRE_NMS_LIMIT                </w:t>
            </w:r>
          </w:p>
        </w:tc>
        <w:tc>
          <w:tcPr>
            <w:tcW w:w="5839" w:type="dxa"/>
            <w:tcBorders>
              <w:top w:val="nil"/>
              <w:left w:val="nil"/>
              <w:bottom w:val="single" w:sz="4" w:space="0" w:color="auto"/>
              <w:right w:val="single" w:sz="4" w:space="0" w:color="auto"/>
            </w:tcBorders>
            <w:shd w:val="clear" w:color="auto" w:fill="auto"/>
            <w:noWrap/>
            <w:vAlign w:val="center"/>
            <w:hideMark/>
          </w:tcPr>
          <w:p w14:paraId="6B541193"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6000</w:t>
            </w:r>
          </w:p>
        </w:tc>
      </w:tr>
      <w:tr w:rsidR="00552397" w:rsidRPr="008E375A" w14:paraId="611BEE9E"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2D3F7E06"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ROI_POSITIVE_RATIO           </w:t>
            </w:r>
          </w:p>
        </w:tc>
        <w:tc>
          <w:tcPr>
            <w:tcW w:w="5839" w:type="dxa"/>
            <w:tcBorders>
              <w:top w:val="nil"/>
              <w:left w:val="nil"/>
              <w:bottom w:val="single" w:sz="4" w:space="0" w:color="auto"/>
              <w:right w:val="single" w:sz="4" w:space="0" w:color="auto"/>
            </w:tcBorders>
            <w:shd w:val="clear" w:color="auto" w:fill="auto"/>
            <w:noWrap/>
            <w:vAlign w:val="center"/>
            <w:hideMark/>
          </w:tcPr>
          <w:p w14:paraId="77D27D40"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0.33</w:t>
            </w:r>
          </w:p>
        </w:tc>
      </w:tr>
      <w:tr w:rsidR="00552397" w:rsidRPr="008E375A" w14:paraId="4903B77F"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79E12AC"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RPN_ANCHOR_RATIOS  </w:t>
            </w:r>
          </w:p>
        </w:tc>
        <w:tc>
          <w:tcPr>
            <w:tcW w:w="5839" w:type="dxa"/>
            <w:tcBorders>
              <w:top w:val="nil"/>
              <w:left w:val="nil"/>
              <w:bottom w:val="single" w:sz="4" w:space="0" w:color="auto"/>
              <w:right w:val="single" w:sz="4" w:space="0" w:color="auto"/>
            </w:tcBorders>
            <w:shd w:val="clear" w:color="auto" w:fill="auto"/>
            <w:noWrap/>
            <w:vAlign w:val="center"/>
            <w:hideMark/>
          </w:tcPr>
          <w:p w14:paraId="563EF9D8"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0.5, 1, 2]</w:t>
            </w:r>
          </w:p>
        </w:tc>
      </w:tr>
      <w:tr w:rsidR="00552397" w:rsidRPr="008E375A" w14:paraId="6F4CF1B7"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2EA36FC9"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RPN_ANCHOR_SCALES             </w:t>
            </w:r>
          </w:p>
        </w:tc>
        <w:tc>
          <w:tcPr>
            <w:tcW w:w="5839" w:type="dxa"/>
            <w:tcBorders>
              <w:top w:val="nil"/>
              <w:left w:val="nil"/>
              <w:bottom w:val="single" w:sz="4" w:space="0" w:color="auto"/>
              <w:right w:val="single" w:sz="4" w:space="0" w:color="auto"/>
            </w:tcBorders>
            <w:shd w:val="clear" w:color="auto" w:fill="auto"/>
            <w:noWrap/>
            <w:vAlign w:val="center"/>
            <w:hideMark/>
          </w:tcPr>
          <w:p w14:paraId="4F043408"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32, 64, 128, 256, 512)</w:t>
            </w:r>
          </w:p>
        </w:tc>
      </w:tr>
      <w:tr w:rsidR="00552397" w:rsidRPr="008E375A" w14:paraId="2B1319EA"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75E1FF60"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RPN_ANCHOR_STRIDE         </w:t>
            </w:r>
          </w:p>
        </w:tc>
        <w:tc>
          <w:tcPr>
            <w:tcW w:w="5839" w:type="dxa"/>
            <w:tcBorders>
              <w:top w:val="nil"/>
              <w:left w:val="nil"/>
              <w:bottom w:val="single" w:sz="4" w:space="0" w:color="auto"/>
              <w:right w:val="single" w:sz="4" w:space="0" w:color="auto"/>
            </w:tcBorders>
            <w:shd w:val="clear" w:color="auto" w:fill="auto"/>
            <w:noWrap/>
            <w:vAlign w:val="center"/>
            <w:hideMark/>
          </w:tcPr>
          <w:p w14:paraId="7A0EF67D"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w:t>
            </w:r>
          </w:p>
        </w:tc>
      </w:tr>
      <w:tr w:rsidR="00552397" w:rsidRPr="008E375A" w14:paraId="0D6E0E5F"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16D5ED44"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RPN_BBOX_STD_DEV         </w:t>
            </w:r>
          </w:p>
        </w:tc>
        <w:tc>
          <w:tcPr>
            <w:tcW w:w="5839" w:type="dxa"/>
            <w:tcBorders>
              <w:top w:val="nil"/>
              <w:left w:val="nil"/>
              <w:bottom w:val="single" w:sz="4" w:space="0" w:color="auto"/>
              <w:right w:val="single" w:sz="4" w:space="0" w:color="auto"/>
            </w:tcBorders>
            <w:shd w:val="clear" w:color="auto" w:fill="auto"/>
            <w:noWrap/>
            <w:vAlign w:val="center"/>
            <w:hideMark/>
          </w:tcPr>
          <w:p w14:paraId="27FC1994"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0.1 0.1 0.2 0.2]</w:t>
            </w:r>
          </w:p>
        </w:tc>
      </w:tr>
      <w:tr w:rsidR="00552397" w:rsidRPr="008E375A" w14:paraId="04CA5C1B"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522A108D"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RPN_NMS_THRESHOLD           </w:t>
            </w:r>
          </w:p>
        </w:tc>
        <w:tc>
          <w:tcPr>
            <w:tcW w:w="5839" w:type="dxa"/>
            <w:tcBorders>
              <w:top w:val="nil"/>
              <w:left w:val="nil"/>
              <w:bottom w:val="single" w:sz="4" w:space="0" w:color="auto"/>
              <w:right w:val="single" w:sz="4" w:space="0" w:color="auto"/>
            </w:tcBorders>
            <w:shd w:val="clear" w:color="auto" w:fill="auto"/>
            <w:noWrap/>
            <w:vAlign w:val="center"/>
            <w:hideMark/>
          </w:tcPr>
          <w:p w14:paraId="32C9DA59"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0.7</w:t>
            </w:r>
          </w:p>
        </w:tc>
      </w:tr>
      <w:tr w:rsidR="00552397" w:rsidRPr="008E375A" w14:paraId="79F22608"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623C2E21"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RPN_TRAIN_ANCHORS_PER_IMAGE </w:t>
            </w:r>
          </w:p>
        </w:tc>
        <w:tc>
          <w:tcPr>
            <w:tcW w:w="5839" w:type="dxa"/>
            <w:tcBorders>
              <w:top w:val="nil"/>
              <w:left w:val="nil"/>
              <w:bottom w:val="single" w:sz="4" w:space="0" w:color="auto"/>
              <w:right w:val="single" w:sz="4" w:space="0" w:color="auto"/>
            </w:tcBorders>
            <w:shd w:val="clear" w:color="auto" w:fill="auto"/>
            <w:noWrap/>
            <w:vAlign w:val="center"/>
            <w:hideMark/>
          </w:tcPr>
          <w:p w14:paraId="39C29C47"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256</w:t>
            </w:r>
          </w:p>
        </w:tc>
      </w:tr>
      <w:tr w:rsidR="00552397" w:rsidRPr="008E375A" w14:paraId="32AB51C6"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59AA03BB"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STEPS_PER_EPOCH             </w:t>
            </w:r>
          </w:p>
        </w:tc>
        <w:tc>
          <w:tcPr>
            <w:tcW w:w="5839" w:type="dxa"/>
            <w:tcBorders>
              <w:top w:val="nil"/>
              <w:left w:val="nil"/>
              <w:bottom w:val="single" w:sz="4" w:space="0" w:color="auto"/>
              <w:right w:val="single" w:sz="4" w:space="0" w:color="auto"/>
            </w:tcBorders>
            <w:shd w:val="clear" w:color="auto" w:fill="auto"/>
            <w:noWrap/>
            <w:vAlign w:val="center"/>
            <w:hideMark/>
          </w:tcPr>
          <w:p w14:paraId="6A5DFC77"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100</w:t>
            </w:r>
          </w:p>
        </w:tc>
      </w:tr>
      <w:tr w:rsidR="00552397" w:rsidRPr="008E375A" w14:paraId="08D46065"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716CEC06"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TOP_DOWN_PYRAMID_SIZE       </w:t>
            </w:r>
          </w:p>
        </w:tc>
        <w:tc>
          <w:tcPr>
            <w:tcW w:w="5839" w:type="dxa"/>
            <w:tcBorders>
              <w:top w:val="nil"/>
              <w:left w:val="nil"/>
              <w:bottom w:val="single" w:sz="4" w:space="0" w:color="auto"/>
              <w:right w:val="single" w:sz="4" w:space="0" w:color="auto"/>
            </w:tcBorders>
            <w:shd w:val="clear" w:color="auto" w:fill="auto"/>
            <w:noWrap/>
            <w:vAlign w:val="center"/>
            <w:hideMark/>
          </w:tcPr>
          <w:p w14:paraId="7AA78CE0"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256</w:t>
            </w:r>
          </w:p>
        </w:tc>
      </w:tr>
      <w:tr w:rsidR="00552397" w:rsidRPr="008E375A" w14:paraId="62BA45B1"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5682AF46"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TRAIN_BN                      </w:t>
            </w:r>
          </w:p>
        </w:tc>
        <w:tc>
          <w:tcPr>
            <w:tcW w:w="5839" w:type="dxa"/>
            <w:tcBorders>
              <w:top w:val="nil"/>
              <w:left w:val="nil"/>
              <w:bottom w:val="single" w:sz="4" w:space="0" w:color="auto"/>
              <w:right w:val="single" w:sz="4" w:space="0" w:color="auto"/>
            </w:tcBorders>
            <w:shd w:val="clear" w:color="auto" w:fill="auto"/>
            <w:noWrap/>
            <w:vAlign w:val="center"/>
            <w:hideMark/>
          </w:tcPr>
          <w:p w14:paraId="6E8AED30"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FALSE</w:t>
            </w:r>
          </w:p>
        </w:tc>
      </w:tr>
      <w:tr w:rsidR="00552397" w:rsidRPr="008E375A" w14:paraId="17E68D50"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1F108FDD"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TRAIN_ROIS_PER_IMAGE        </w:t>
            </w:r>
          </w:p>
        </w:tc>
        <w:tc>
          <w:tcPr>
            <w:tcW w:w="5839" w:type="dxa"/>
            <w:tcBorders>
              <w:top w:val="nil"/>
              <w:left w:val="nil"/>
              <w:bottom w:val="single" w:sz="4" w:space="0" w:color="auto"/>
              <w:right w:val="single" w:sz="4" w:space="0" w:color="auto"/>
            </w:tcBorders>
            <w:shd w:val="clear" w:color="auto" w:fill="auto"/>
            <w:noWrap/>
            <w:vAlign w:val="center"/>
            <w:hideMark/>
          </w:tcPr>
          <w:p w14:paraId="596BCEBA"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200</w:t>
            </w:r>
          </w:p>
        </w:tc>
      </w:tr>
      <w:tr w:rsidR="00552397" w:rsidRPr="008E375A" w14:paraId="30EA4AFA"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2C80471"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USE_MINI_MASK                </w:t>
            </w:r>
          </w:p>
        </w:tc>
        <w:tc>
          <w:tcPr>
            <w:tcW w:w="5839" w:type="dxa"/>
            <w:tcBorders>
              <w:top w:val="nil"/>
              <w:left w:val="nil"/>
              <w:bottom w:val="single" w:sz="4" w:space="0" w:color="auto"/>
              <w:right w:val="single" w:sz="4" w:space="0" w:color="auto"/>
            </w:tcBorders>
            <w:shd w:val="clear" w:color="auto" w:fill="auto"/>
            <w:noWrap/>
            <w:vAlign w:val="center"/>
            <w:hideMark/>
          </w:tcPr>
          <w:p w14:paraId="4E5F1660"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TRUE</w:t>
            </w:r>
          </w:p>
        </w:tc>
      </w:tr>
      <w:tr w:rsidR="00552397" w:rsidRPr="008E375A" w14:paraId="4B95519C"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274B2B18"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USE_RPN_ROIS                 </w:t>
            </w:r>
          </w:p>
        </w:tc>
        <w:tc>
          <w:tcPr>
            <w:tcW w:w="5839" w:type="dxa"/>
            <w:tcBorders>
              <w:top w:val="nil"/>
              <w:left w:val="nil"/>
              <w:bottom w:val="single" w:sz="4" w:space="0" w:color="auto"/>
              <w:right w:val="single" w:sz="4" w:space="0" w:color="auto"/>
            </w:tcBorders>
            <w:shd w:val="clear" w:color="auto" w:fill="auto"/>
            <w:noWrap/>
            <w:vAlign w:val="center"/>
            <w:hideMark/>
          </w:tcPr>
          <w:p w14:paraId="09C0FC22"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TRUE</w:t>
            </w:r>
          </w:p>
        </w:tc>
      </w:tr>
      <w:tr w:rsidR="00552397" w:rsidRPr="008E375A" w14:paraId="3EB391E9"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3A689C6C"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VALIDATION_STEPS           </w:t>
            </w:r>
          </w:p>
        </w:tc>
        <w:tc>
          <w:tcPr>
            <w:tcW w:w="5839" w:type="dxa"/>
            <w:tcBorders>
              <w:top w:val="nil"/>
              <w:left w:val="nil"/>
              <w:bottom w:val="single" w:sz="4" w:space="0" w:color="auto"/>
              <w:right w:val="single" w:sz="4" w:space="0" w:color="auto"/>
            </w:tcBorders>
            <w:shd w:val="clear" w:color="auto" w:fill="auto"/>
            <w:noWrap/>
            <w:vAlign w:val="center"/>
            <w:hideMark/>
          </w:tcPr>
          <w:p w14:paraId="5A45B167"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50</w:t>
            </w:r>
          </w:p>
        </w:tc>
      </w:tr>
      <w:tr w:rsidR="00552397" w:rsidRPr="008E375A" w14:paraId="0E2E8F22" w14:textId="77777777" w:rsidTr="00102DC9">
        <w:trPr>
          <w:trHeight w:val="288"/>
        </w:trPr>
        <w:tc>
          <w:tcPr>
            <w:tcW w:w="3511" w:type="dxa"/>
            <w:tcBorders>
              <w:top w:val="nil"/>
              <w:left w:val="single" w:sz="4" w:space="0" w:color="auto"/>
              <w:bottom w:val="single" w:sz="4" w:space="0" w:color="auto"/>
              <w:right w:val="single" w:sz="4" w:space="0" w:color="auto"/>
            </w:tcBorders>
            <w:shd w:val="clear" w:color="auto" w:fill="auto"/>
            <w:noWrap/>
            <w:vAlign w:val="center"/>
            <w:hideMark/>
          </w:tcPr>
          <w:p w14:paraId="09F17B27"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 xml:space="preserve">WEIGHT_DECAY   </w:t>
            </w:r>
          </w:p>
        </w:tc>
        <w:tc>
          <w:tcPr>
            <w:tcW w:w="5839" w:type="dxa"/>
            <w:tcBorders>
              <w:top w:val="nil"/>
              <w:left w:val="nil"/>
              <w:bottom w:val="single" w:sz="4" w:space="0" w:color="auto"/>
              <w:right w:val="single" w:sz="4" w:space="0" w:color="auto"/>
            </w:tcBorders>
            <w:shd w:val="clear" w:color="auto" w:fill="auto"/>
            <w:noWrap/>
            <w:vAlign w:val="center"/>
            <w:hideMark/>
          </w:tcPr>
          <w:p w14:paraId="100E430A" w14:textId="77777777" w:rsidR="00552397" w:rsidRPr="008E375A" w:rsidRDefault="00552397" w:rsidP="00102DC9">
            <w:pPr>
              <w:spacing w:after="0" w:line="240" w:lineRule="auto"/>
              <w:rPr>
                <w:rFonts w:ascii="Consolas" w:eastAsia="Times New Roman" w:hAnsi="Consolas" w:cs="Calibri"/>
                <w:color w:val="000000"/>
                <w:sz w:val="20"/>
                <w:szCs w:val="20"/>
              </w:rPr>
            </w:pPr>
            <w:r w:rsidRPr="008E375A">
              <w:rPr>
                <w:rFonts w:ascii="Consolas" w:eastAsia="Times New Roman" w:hAnsi="Consolas" w:cs="Calibri"/>
                <w:color w:val="000000"/>
                <w:sz w:val="20"/>
                <w:szCs w:val="20"/>
              </w:rPr>
              <w:t>0.0001</w:t>
            </w:r>
          </w:p>
        </w:tc>
      </w:tr>
    </w:tbl>
    <w:p w14:paraId="2B35BD2E" w14:textId="77777777" w:rsidR="00552397" w:rsidRDefault="00552397" w:rsidP="00552397"/>
    <w:p w14:paraId="4A4B79B4" w14:textId="77777777" w:rsidR="001A3A42" w:rsidRDefault="001A3A42" w:rsidP="001A3A42">
      <w:pPr>
        <w:rPr>
          <w:rFonts w:ascii="Times New Roman" w:hAnsi="Times New Roman"/>
          <w:szCs w:val="24"/>
        </w:rPr>
      </w:pPr>
      <w:r>
        <w:rPr>
          <w:rFonts w:ascii="Times New Roman" w:hAnsi="Times New Roman"/>
          <w:szCs w:val="24"/>
        </w:rPr>
        <w:br w:type="page"/>
      </w:r>
    </w:p>
    <w:p w14:paraId="03506D32" w14:textId="57CE517C" w:rsidR="001A3A42" w:rsidRDefault="001A3A42" w:rsidP="001A3A42">
      <w:pPr>
        <w:pStyle w:val="Heading1"/>
      </w:pPr>
      <w:bookmarkStart w:id="148" w:name="_Toc137089147"/>
      <w:r>
        <w:lastRenderedPageBreak/>
        <w:t xml:space="preserve">Appendix </w:t>
      </w:r>
      <w:r w:rsidR="00607734">
        <w:t>C</w:t>
      </w:r>
      <w:r>
        <w:t xml:space="preserve">: </w:t>
      </w:r>
      <w:r w:rsidR="00E40164">
        <w:t>Leaf Width Measurement Code</w:t>
      </w:r>
      <w:bookmarkEnd w:id="148"/>
    </w:p>
    <w:p w14:paraId="73B3807C" w14:textId="4A63B16F" w:rsidR="009A6966" w:rsidRDefault="009A6966" w:rsidP="001A3A42">
      <w:pPr>
        <w:spacing w:line="360" w:lineRule="auto"/>
      </w:pPr>
    </w:p>
    <w:p w14:paraId="6D9AC078" w14:textId="2BB423E4" w:rsidR="00A97182" w:rsidRDefault="00607734" w:rsidP="00A97182">
      <w:pPr>
        <w:pStyle w:val="Heading2"/>
      </w:pPr>
      <w:bookmarkStart w:id="149" w:name="_Toc137089148"/>
      <w:r>
        <w:t>C</w:t>
      </w:r>
      <w:r w:rsidR="00A97182">
        <w:t xml:space="preserve">.1 </w:t>
      </w:r>
      <w:r>
        <w:t>Cropping with Mask</w:t>
      </w:r>
      <w:bookmarkEnd w:id="149"/>
    </w:p>
    <w:p w14:paraId="2BB6F0FC" w14:textId="5B55ABAD" w:rsidR="009A6966" w:rsidRPr="009A6966" w:rsidRDefault="009A6966" w:rsidP="001A3A42">
      <w:pPr>
        <w:spacing w:line="360" w:lineRule="auto"/>
      </w:pPr>
      <w:r>
        <w:t>TO DO</w:t>
      </w:r>
    </w:p>
    <w:p w14:paraId="207DF347" w14:textId="5C763634" w:rsidR="001A3A42" w:rsidRDefault="00607734" w:rsidP="00A97182">
      <w:pPr>
        <w:pStyle w:val="Heading2"/>
      </w:pPr>
      <w:bookmarkStart w:id="150" w:name="_Toc137089149"/>
      <w:r>
        <w:t>C</w:t>
      </w:r>
      <w:r w:rsidR="00A97182">
        <w:t>.2 Distance Measurement</w:t>
      </w:r>
      <w:bookmarkEnd w:id="150"/>
    </w:p>
    <w:p w14:paraId="0708F836" w14:textId="06DE9AD0" w:rsidR="00A97182" w:rsidRPr="00A97182" w:rsidRDefault="00A97182" w:rsidP="00A97182">
      <w:r>
        <w:t>TO DO</w:t>
      </w:r>
    </w:p>
    <w:p w14:paraId="1AEAB3C7" w14:textId="00CE1529" w:rsidR="001A3A42" w:rsidRPr="00043E99" w:rsidRDefault="001A3A42" w:rsidP="001A3A42">
      <w:pPr>
        <w:rPr>
          <w:rFonts w:asciiTheme="majorHAnsi" w:eastAsiaTheme="majorEastAsia" w:hAnsiTheme="majorHAnsi" w:cstheme="majorBidi"/>
          <w:b/>
          <w:bCs/>
          <w:color w:val="365F91" w:themeColor="accent1" w:themeShade="BF"/>
          <w:sz w:val="28"/>
          <w:szCs w:val="28"/>
        </w:rPr>
      </w:pPr>
      <w:r w:rsidRPr="00043E99">
        <w:rPr>
          <w:rFonts w:asciiTheme="majorHAnsi" w:eastAsiaTheme="majorEastAsia" w:hAnsiTheme="majorHAnsi" w:cstheme="majorBidi"/>
          <w:b/>
          <w:bCs/>
          <w:color w:val="365F91" w:themeColor="accent1" w:themeShade="BF"/>
          <w:sz w:val="28"/>
          <w:szCs w:val="28"/>
        </w:rPr>
        <w:br w:type="page"/>
      </w:r>
    </w:p>
    <w:p w14:paraId="7A1F646F" w14:textId="77777777" w:rsidR="00F851C6" w:rsidRDefault="00F851C6" w:rsidP="00F851C6">
      <w:pPr>
        <w:pStyle w:val="Heading1"/>
      </w:pPr>
      <w:bookmarkStart w:id="151" w:name="_Toc137089150"/>
      <w:r>
        <w:lastRenderedPageBreak/>
        <w:t>References</w:t>
      </w:r>
      <w:bookmarkEnd w:id="151"/>
    </w:p>
    <w:p w14:paraId="184C2C8B" w14:textId="2413DF6F" w:rsidR="00043E99" w:rsidRDefault="00043E99" w:rsidP="00633340"/>
    <w:p w14:paraId="1C75BB72" w14:textId="54E84BC0" w:rsidR="006C6C6F" w:rsidRPr="006C6C6F" w:rsidRDefault="009806B7" w:rsidP="006C6C6F">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6C6C6F" w:rsidRPr="006C6C6F">
        <w:rPr>
          <w:rFonts w:ascii="Calibri" w:hAnsi="Calibri" w:cs="Calibri"/>
          <w:noProof/>
          <w:szCs w:val="24"/>
        </w:rPr>
        <w:t>[1]</w:t>
      </w:r>
      <w:r w:rsidR="006C6C6F" w:rsidRPr="006C6C6F">
        <w:rPr>
          <w:rFonts w:ascii="Calibri" w:hAnsi="Calibri" w:cs="Calibri"/>
          <w:noProof/>
          <w:szCs w:val="24"/>
        </w:rPr>
        <w:tab/>
        <w:t xml:space="preserve">J. Weyler, F. Magistri, P. Seitz, J. Behley, and C. Stachniss, “In-Field Phenotyping Based on Crop Leaf and Plant Instance Segmentation,” </w:t>
      </w:r>
      <w:r w:rsidR="006C6C6F" w:rsidRPr="006C6C6F">
        <w:rPr>
          <w:rFonts w:ascii="Calibri" w:hAnsi="Calibri" w:cs="Calibri"/>
          <w:i/>
          <w:iCs/>
          <w:noProof/>
          <w:szCs w:val="24"/>
        </w:rPr>
        <w:t>Proc. - 2022 IEEE/CVF Winter Conf. Appl. Comput. Vision, WACV 2022</w:t>
      </w:r>
      <w:r w:rsidR="006C6C6F" w:rsidRPr="006C6C6F">
        <w:rPr>
          <w:rFonts w:ascii="Calibri" w:hAnsi="Calibri" w:cs="Calibri"/>
          <w:noProof/>
          <w:szCs w:val="24"/>
        </w:rPr>
        <w:t>, pp. 2968–2977, 2022, doi: 10.1109/WACV51458.2022.00302.</w:t>
      </w:r>
    </w:p>
    <w:p w14:paraId="6BA4CE97" w14:textId="77777777" w:rsidR="006C6C6F" w:rsidRPr="006C6C6F" w:rsidRDefault="006C6C6F" w:rsidP="006C6C6F">
      <w:pPr>
        <w:widowControl w:val="0"/>
        <w:autoSpaceDE w:val="0"/>
        <w:autoSpaceDN w:val="0"/>
        <w:adjustRightInd w:val="0"/>
        <w:spacing w:line="240" w:lineRule="auto"/>
        <w:ind w:left="640" w:hanging="640"/>
        <w:rPr>
          <w:rFonts w:ascii="Calibri" w:hAnsi="Calibri" w:cs="Calibri"/>
          <w:noProof/>
          <w:szCs w:val="24"/>
        </w:rPr>
      </w:pPr>
      <w:r w:rsidRPr="006C6C6F">
        <w:rPr>
          <w:rFonts w:ascii="Calibri" w:hAnsi="Calibri" w:cs="Calibri"/>
          <w:noProof/>
          <w:szCs w:val="24"/>
        </w:rPr>
        <w:t>[2]</w:t>
      </w:r>
      <w:r w:rsidRPr="006C6C6F">
        <w:rPr>
          <w:rFonts w:ascii="Calibri" w:hAnsi="Calibri" w:cs="Calibri"/>
          <w:noProof/>
          <w:szCs w:val="24"/>
        </w:rPr>
        <w:tab/>
        <w:t xml:space="preserve">G. C. Nelson </w:t>
      </w:r>
      <w:r w:rsidRPr="006C6C6F">
        <w:rPr>
          <w:rFonts w:ascii="Calibri" w:hAnsi="Calibri" w:cs="Calibri"/>
          <w:i/>
          <w:iCs/>
          <w:noProof/>
          <w:szCs w:val="24"/>
        </w:rPr>
        <w:t>et al.</w:t>
      </w:r>
      <w:r w:rsidRPr="006C6C6F">
        <w:rPr>
          <w:rFonts w:ascii="Calibri" w:hAnsi="Calibri" w:cs="Calibri"/>
          <w:noProof/>
          <w:szCs w:val="24"/>
        </w:rPr>
        <w:t xml:space="preserve">, “Climate change effects on agriculture: Economic responses to biophysical shocks,” </w:t>
      </w:r>
      <w:r w:rsidRPr="006C6C6F">
        <w:rPr>
          <w:rFonts w:ascii="Calibri" w:hAnsi="Calibri" w:cs="Calibri"/>
          <w:i/>
          <w:iCs/>
          <w:noProof/>
          <w:szCs w:val="24"/>
        </w:rPr>
        <w:t>Proc. Natl. Acad. Sci. U. S. A.</w:t>
      </w:r>
      <w:r w:rsidRPr="006C6C6F">
        <w:rPr>
          <w:rFonts w:ascii="Calibri" w:hAnsi="Calibri" w:cs="Calibri"/>
          <w:noProof/>
          <w:szCs w:val="24"/>
        </w:rPr>
        <w:t>, vol. 111, no. 9, pp. 3274–3279, Mar. 2014, doi: 10.1073/PNAS.1222465110/SUPPL_FILE/SD03.TXT.</w:t>
      </w:r>
    </w:p>
    <w:p w14:paraId="2C967051" w14:textId="77777777" w:rsidR="006C6C6F" w:rsidRPr="006C6C6F" w:rsidRDefault="006C6C6F" w:rsidP="006C6C6F">
      <w:pPr>
        <w:widowControl w:val="0"/>
        <w:autoSpaceDE w:val="0"/>
        <w:autoSpaceDN w:val="0"/>
        <w:adjustRightInd w:val="0"/>
        <w:spacing w:line="240" w:lineRule="auto"/>
        <w:ind w:left="640" w:hanging="640"/>
        <w:rPr>
          <w:rFonts w:ascii="Calibri" w:hAnsi="Calibri" w:cs="Calibri"/>
          <w:noProof/>
          <w:szCs w:val="24"/>
        </w:rPr>
      </w:pPr>
      <w:r w:rsidRPr="006C6C6F">
        <w:rPr>
          <w:rFonts w:ascii="Calibri" w:hAnsi="Calibri" w:cs="Calibri"/>
          <w:noProof/>
          <w:szCs w:val="24"/>
        </w:rPr>
        <w:t>[3]</w:t>
      </w:r>
      <w:r w:rsidRPr="006C6C6F">
        <w:rPr>
          <w:rFonts w:ascii="Calibri" w:hAnsi="Calibri" w:cs="Calibri"/>
          <w:noProof/>
          <w:szCs w:val="24"/>
        </w:rPr>
        <w:tab/>
        <w:t xml:space="preserve">Y. Li </w:t>
      </w:r>
      <w:r w:rsidRPr="006C6C6F">
        <w:rPr>
          <w:rFonts w:ascii="Calibri" w:hAnsi="Calibri" w:cs="Calibri"/>
          <w:i/>
          <w:iCs/>
          <w:noProof/>
          <w:szCs w:val="24"/>
        </w:rPr>
        <w:t>et al.</w:t>
      </w:r>
      <w:r w:rsidRPr="006C6C6F">
        <w:rPr>
          <w:rFonts w:ascii="Calibri" w:hAnsi="Calibri" w:cs="Calibri"/>
          <w:noProof/>
          <w:szCs w:val="24"/>
        </w:rPr>
        <w:t xml:space="preserve">, “Automatic organ-level point cloud segmentation of maize shoots by integrating high-throughput data acquisition and deep learning,” </w:t>
      </w:r>
      <w:r w:rsidRPr="006C6C6F">
        <w:rPr>
          <w:rFonts w:ascii="Calibri" w:hAnsi="Calibri" w:cs="Calibri"/>
          <w:i/>
          <w:iCs/>
          <w:noProof/>
          <w:szCs w:val="24"/>
        </w:rPr>
        <w:t>Comput. Electron. Agric.</w:t>
      </w:r>
      <w:r w:rsidRPr="006C6C6F">
        <w:rPr>
          <w:rFonts w:ascii="Calibri" w:hAnsi="Calibri" w:cs="Calibri"/>
          <w:noProof/>
          <w:szCs w:val="24"/>
        </w:rPr>
        <w:t>, vol. 193, p. 106702, Feb. 2022, doi: 10.1016/J.COMPAG.2022.106702.</w:t>
      </w:r>
    </w:p>
    <w:p w14:paraId="225F97D6" w14:textId="77777777" w:rsidR="006C6C6F" w:rsidRPr="006C6C6F" w:rsidRDefault="006C6C6F" w:rsidP="006C6C6F">
      <w:pPr>
        <w:widowControl w:val="0"/>
        <w:autoSpaceDE w:val="0"/>
        <w:autoSpaceDN w:val="0"/>
        <w:adjustRightInd w:val="0"/>
        <w:spacing w:line="240" w:lineRule="auto"/>
        <w:ind w:left="640" w:hanging="640"/>
        <w:rPr>
          <w:rFonts w:ascii="Calibri" w:hAnsi="Calibri" w:cs="Calibri"/>
          <w:noProof/>
          <w:szCs w:val="24"/>
        </w:rPr>
      </w:pPr>
      <w:r w:rsidRPr="006C6C6F">
        <w:rPr>
          <w:rFonts w:ascii="Calibri" w:hAnsi="Calibri" w:cs="Calibri"/>
          <w:noProof/>
          <w:szCs w:val="24"/>
        </w:rPr>
        <w:t>[4]</w:t>
      </w:r>
      <w:r w:rsidRPr="006C6C6F">
        <w:rPr>
          <w:rFonts w:ascii="Calibri" w:hAnsi="Calibri" w:cs="Calibri"/>
          <w:noProof/>
          <w:szCs w:val="24"/>
        </w:rPr>
        <w:tab/>
        <w:t xml:space="preserve">J. Schrader, G. Pillar, and H. Kreft, “Leaf-IT: An Android application for measuring leaf area,” </w:t>
      </w:r>
      <w:r w:rsidRPr="006C6C6F">
        <w:rPr>
          <w:rFonts w:ascii="Calibri" w:hAnsi="Calibri" w:cs="Calibri"/>
          <w:i/>
          <w:iCs/>
          <w:noProof/>
          <w:szCs w:val="24"/>
        </w:rPr>
        <w:t>Ecol. Evol.</w:t>
      </w:r>
      <w:r w:rsidRPr="006C6C6F">
        <w:rPr>
          <w:rFonts w:ascii="Calibri" w:hAnsi="Calibri" w:cs="Calibri"/>
          <w:noProof/>
          <w:szCs w:val="24"/>
        </w:rPr>
        <w:t>, vol. 7, no. 22, pp. 9731–9738, Nov. 2017, doi: 10.1002/ECE3.3485.</w:t>
      </w:r>
    </w:p>
    <w:p w14:paraId="4850C05D" w14:textId="77777777" w:rsidR="006C6C6F" w:rsidRPr="006C6C6F" w:rsidRDefault="006C6C6F" w:rsidP="006C6C6F">
      <w:pPr>
        <w:widowControl w:val="0"/>
        <w:autoSpaceDE w:val="0"/>
        <w:autoSpaceDN w:val="0"/>
        <w:adjustRightInd w:val="0"/>
        <w:spacing w:line="240" w:lineRule="auto"/>
        <w:ind w:left="640" w:hanging="640"/>
        <w:rPr>
          <w:rFonts w:ascii="Calibri" w:hAnsi="Calibri" w:cs="Calibri"/>
          <w:noProof/>
          <w:szCs w:val="24"/>
        </w:rPr>
      </w:pPr>
      <w:r w:rsidRPr="006C6C6F">
        <w:rPr>
          <w:rFonts w:ascii="Calibri" w:hAnsi="Calibri" w:cs="Calibri"/>
          <w:noProof/>
          <w:szCs w:val="24"/>
        </w:rPr>
        <w:t>[5]</w:t>
      </w:r>
      <w:r w:rsidRPr="006C6C6F">
        <w:rPr>
          <w:rFonts w:ascii="Calibri" w:hAnsi="Calibri" w:cs="Calibri"/>
          <w:noProof/>
          <w:szCs w:val="24"/>
        </w:rPr>
        <w:tab/>
        <w:t xml:space="preserve">D. Li </w:t>
      </w:r>
      <w:r w:rsidRPr="006C6C6F">
        <w:rPr>
          <w:rFonts w:ascii="Calibri" w:hAnsi="Calibri" w:cs="Calibri"/>
          <w:i/>
          <w:iCs/>
          <w:noProof/>
          <w:szCs w:val="24"/>
        </w:rPr>
        <w:t>et al.</w:t>
      </w:r>
      <w:r w:rsidRPr="006C6C6F">
        <w:rPr>
          <w:rFonts w:ascii="Calibri" w:hAnsi="Calibri" w:cs="Calibri"/>
          <w:noProof/>
          <w:szCs w:val="24"/>
        </w:rPr>
        <w:t xml:space="preserve">, “PlantNet: A dual-function point cloud segmentation network for multiple plant species,” </w:t>
      </w:r>
      <w:r w:rsidRPr="006C6C6F">
        <w:rPr>
          <w:rFonts w:ascii="Calibri" w:hAnsi="Calibri" w:cs="Calibri"/>
          <w:i/>
          <w:iCs/>
          <w:noProof/>
          <w:szCs w:val="24"/>
        </w:rPr>
        <w:t>ISPRS J. Photogramm. Remote Sens.</w:t>
      </w:r>
      <w:r w:rsidRPr="006C6C6F">
        <w:rPr>
          <w:rFonts w:ascii="Calibri" w:hAnsi="Calibri" w:cs="Calibri"/>
          <w:noProof/>
          <w:szCs w:val="24"/>
        </w:rPr>
        <w:t>, vol. 184, pp. 243–263, Feb. 2022, doi: 10.1016/J.ISPRSJPRS.2022.01.007.</w:t>
      </w:r>
    </w:p>
    <w:p w14:paraId="5CF07E89" w14:textId="77777777" w:rsidR="006C6C6F" w:rsidRPr="006C6C6F" w:rsidRDefault="006C6C6F" w:rsidP="006C6C6F">
      <w:pPr>
        <w:widowControl w:val="0"/>
        <w:autoSpaceDE w:val="0"/>
        <w:autoSpaceDN w:val="0"/>
        <w:adjustRightInd w:val="0"/>
        <w:spacing w:line="240" w:lineRule="auto"/>
        <w:ind w:left="640" w:hanging="640"/>
        <w:rPr>
          <w:rFonts w:ascii="Calibri" w:hAnsi="Calibri" w:cs="Calibri"/>
          <w:noProof/>
          <w:szCs w:val="24"/>
        </w:rPr>
      </w:pPr>
      <w:r w:rsidRPr="006C6C6F">
        <w:rPr>
          <w:rFonts w:ascii="Calibri" w:hAnsi="Calibri" w:cs="Calibri"/>
          <w:noProof/>
          <w:szCs w:val="24"/>
        </w:rPr>
        <w:t>[6]</w:t>
      </w:r>
      <w:r w:rsidRPr="006C6C6F">
        <w:rPr>
          <w:rFonts w:ascii="Calibri" w:hAnsi="Calibri" w:cs="Calibri"/>
          <w:noProof/>
          <w:szCs w:val="24"/>
        </w:rPr>
        <w:tab/>
        <w:t xml:space="preserve">K. Turgut, H. Dutagaci, G. Galopin, and D. Rousseau, “Segmentation of structural parts of rosebush plants with 3D point-based deep learning methods,” </w:t>
      </w:r>
      <w:r w:rsidRPr="006C6C6F">
        <w:rPr>
          <w:rFonts w:ascii="Calibri" w:hAnsi="Calibri" w:cs="Calibri"/>
          <w:i/>
          <w:iCs/>
          <w:noProof/>
          <w:szCs w:val="24"/>
        </w:rPr>
        <w:t>Plant Methods</w:t>
      </w:r>
      <w:r w:rsidRPr="006C6C6F">
        <w:rPr>
          <w:rFonts w:ascii="Calibri" w:hAnsi="Calibri" w:cs="Calibri"/>
          <w:noProof/>
          <w:szCs w:val="24"/>
        </w:rPr>
        <w:t>, vol. 18, no. 1, pp. 1–23, Dec. 2022, doi: 10.1186/S13007-022-00857-3/TABLES/11.</w:t>
      </w:r>
    </w:p>
    <w:p w14:paraId="113323F1" w14:textId="77777777" w:rsidR="006C6C6F" w:rsidRPr="006C6C6F" w:rsidRDefault="006C6C6F" w:rsidP="006C6C6F">
      <w:pPr>
        <w:widowControl w:val="0"/>
        <w:autoSpaceDE w:val="0"/>
        <w:autoSpaceDN w:val="0"/>
        <w:adjustRightInd w:val="0"/>
        <w:spacing w:line="240" w:lineRule="auto"/>
        <w:ind w:left="640" w:hanging="640"/>
        <w:rPr>
          <w:rFonts w:ascii="Calibri" w:hAnsi="Calibri" w:cs="Calibri"/>
          <w:noProof/>
          <w:szCs w:val="24"/>
        </w:rPr>
      </w:pPr>
      <w:r w:rsidRPr="006C6C6F">
        <w:rPr>
          <w:rFonts w:ascii="Calibri" w:hAnsi="Calibri" w:cs="Calibri"/>
          <w:noProof/>
          <w:szCs w:val="24"/>
        </w:rPr>
        <w:t>[7]</w:t>
      </w:r>
      <w:r w:rsidRPr="006C6C6F">
        <w:rPr>
          <w:rFonts w:ascii="Calibri" w:hAnsi="Calibri" w:cs="Calibri"/>
          <w:noProof/>
          <w:szCs w:val="24"/>
        </w:rPr>
        <w:tab/>
        <w:t xml:space="preserve">L. Xu, Y. Li, Y. Sun, L. Song, and S. Jin, “Leaf instance segmentation and counting based on deep object detection and segmentation networks,” </w:t>
      </w:r>
      <w:r w:rsidRPr="006C6C6F">
        <w:rPr>
          <w:rFonts w:ascii="Calibri" w:hAnsi="Calibri" w:cs="Calibri"/>
          <w:i/>
          <w:iCs/>
          <w:noProof/>
          <w:szCs w:val="24"/>
        </w:rPr>
        <w:t>Proc. - 2018 Jt. 10th Int. Conf. Soft Comput. Intell. Syst. 19th Int. Symp. Adv. Intell. Syst. SCIS-ISIS 2018</w:t>
      </w:r>
      <w:r w:rsidRPr="006C6C6F">
        <w:rPr>
          <w:rFonts w:ascii="Calibri" w:hAnsi="Calibri" w:cs="Calibri"/>
          <w:noProof/>
          <w:szCs w:val="24"/>
        </w:rPr>
        <w:t>, pp. 180–185, Jul. 2018, doi: 10.1109/SCIS-ISIS.2018.00038.</w:t>
      </w:r>
    </w:p>
    <w:p w14:paraId="71F683AE" w14:textId="77777777" w:rsidR="006C6C6F" w:rsidRPr="006C6C6F" w:rsidRDefault="006C6C6F" w:rsidP="006C6C6F">
      <w:pPr>
        <w:widowControl w:val="0"/>
        <w:autoSpaceDE w:val="0"/>
        <w:autoSpaceDN w:val="0"/>
        <w:adjustRightInd w:val="0"/>
        <w:spacing w:line="240" w:lineRule="auto"/>
        <w:ind w:left="640" w:hanging="640"/>
        <w:rPr>
          <w:rFonts w:ascii="Calibri" w:hAnsi="Calibri" w:cs="Calibri"/>
          <w:noProof/>
          <w:szCs w:val="24"/>
        </w:rPr>
      </w:pPr>
      <w:r w:rsidRPr="006C6C6F">
        <w:rPr>
          <w:rFonts w:ascii="Calibri" w:hAnsi="Calibri" w:cs="Calibri"/>
          <w:noProof/>
          <w:szCs w:val="24"/>
        </w:rPr>
        <w:t>[8]</w:t>
      </w:r>
      <w:r w:rsidRPr="006C6C6F">
        <w:rPr>
          <w:rFonts w:ascii="Calibri" w:hAnsi="Calibri" w:cs="Calibri"/>
          <w:noProof/>
          <w:szCs w:val="24"/>
        </w:rPr>
        <w:tab/>
        <w:t xml:space="preserve">J. Champ, A. Mora-Fallas, H. Goëau, E. Mata-Montero, P. Bonnet, and A. Joly, “Instance segmentation for the fine detection of crop and weed plants by precision agricultural robots,” </w:t>
      </w:r>
      <w:r w:rsidRPr="006C6C6F">
        <w:rPr>
          <w:rFonts w:ascii="Calibri" w:hAnsi="Calibri" w:cs="Calibri"/>
          <w:i/>
          <w:iCs/>
          <w:noProof/>
          <w:szCs w:val="24"/>
        </w:rPr>
        <w:t>Appl. Plant Sci.</w:t>
      </w:r>
      <w:r w:rsidRPr="006C6C6F">
        <w:rPr>
          <w:rFonts w:ascii="Calibri" w:hAnsi="Calibri" w:cs="Calibri"/>
          <w:noProof/>
          <w:szCs w:val="24"/>
        </w:rPr>
        <w:t>, vol. 8, no. 7, p. e11373, Jul. 2020, doi: 10.1002/APS3.11373.</w:t>
      </w:r>
    </w:p>
    <w:p w14:paraId="19268DB8" w14:textId="77777777" w:rsidR="006C6C6F" w:rsidRPr="006C6C6F" w:rsidRDefault="006C6C6F" w:rsidP="006C6C6F">
      <w:pPr>
        <w:widowControl w:val="0"/>
        <w:autoSpaceDE w:val="0"/>
        <w:autoSpaceDN w:val="0"/>
        <w:adjustRightInd w:val="0"/>
        <w:spacing w:line="240" w:lineRule="auto"/>
        <w:ind w:left="640" w:hanging="640"/>
        <w:rPr>
          <w:rFonts w:ascii="Calibri" w:hAnsi="Calibri" w:cs="Calibri"/>
          <w:noProof/>
          <w:szCs w:val="24"/>
        </w:rPr>
      </w:pPr>
      <w:r w:rsidRPr="006C6C6F">
        <w:rPr>
          <w:rFonts w:ascii="Calibri" w:hAnsi="Calibri" w:cs="Calibri"/>
          <w:noProof/>
          <w:szCs w:val="24"/>
        </w:rPr>
        <w:t>[9]</w:t>
      </w:r>
      <w:r w:rsidRPr="006C6C6F">
        <w:rPr>
          <w:rFonts w:ascii="Calibri" w:hAnsi="Calibri" w:cs="Calibri"/>
          <w:noProof/>
          <w:szCs w:val="24"/>
        </w:rPr>
        <w:tab/>
        <w:t>C. R. Qi, H. Su, K. Mo, and L. J. Guibas, “PointNet: Deep Learning on Point Sets for 3D Classification and Segmentation.” pp. 652–660, 2017.</w:t>
      </w:r>
    </w:p>
    <w:p w14:paraId="771787B5" w14:textId="77777777" w:rsidR="006C6C6F" w:rsidRPr="006C6C6F" w:rsidRDefault="006C6C6F" w:rsidP="006C6C6F">
      <w:pPr>
        <w:widowControl w:val="0"/>
        <w:autoSpaceDE w:val="0"/>
        <w:autoSpaceDN w:val="0"/>
        <w:adjustRightInd w:val="0"/>
        <w:spacing w:line="240" w:lineRule="auto"/>
        <w:ind w:left="640" w:hanging="640"/>
        <w:rPr>
          <w:rFonts w:ascii="Calibri" w:hAnsi="Calibri" w:cs="Calibri"/>
          <w:noProof/>
          <w:szCs w:val="24"/>
        </w:rPr>
      </w:pPr>
      <w:r w:rsidRPr="006C6C6F">
        <w:rPr>
          <w:rFonts w:ascii="Calibri" w:hAnsi="Calibri" w:cs="Calibri"/>
          <w:noProof/>
          <w:szCs w:val="24"/>
        </w:rPr>
        <w:t>[10]</w:t>
      </w:r>
      <w:r w:rsidRPr="006C6C6F">
        <w:rPr>
          <w:rFonts w:ascii="Calibri" w:hAnsi="Calibri" w:cs="Calibri"/>
          <w:noProof/>
          <w:szCs w:val="24"/>
        </w:rPr>
        <w:tab/>
        <w:t>R. Girshick, “Fast R-CNN.” pp. 1440–1448, 2015. Accessed: Jun. 05, 2023. [Online]. Available: https://github.com/rbgirshick/</w:t>
      </w:r>
    </w:p>
    <w:p w14:paraId="5CBE2FFA" w14:textId="77777777" w:rsidR="006C6C6F" w:rsidRPr="006C6C6F" w:rsidRDefault="006C6C6F" w:rsidP="006C6C6F">
      <w:pPr>
        <w:widowControl w:val="0"/>
        <w:autoSpaceDE w:val="0"/>
        <w:autoSpaceDN w:val="0"/>
        <w:adjustRightInd w:val="0"/>
        <w:spacing w:line="240" w:lineRule="auto"/>
        <w:ind w:left="640" w:hanging="640"/>
        <w:rPr>
          <w:rFonts w:ascii="Calibri" w:hAnsi="Calibri" w:cs="Calibri"/>
          <w:noProof/>
          <w:szCs w:val="24"/>
        </w:rPr>
      </w:pPr>
      <w:r w:rsidRPr="006C6C6F">
        <w:rPr>
          <w:rFonts w:ascii="Calibri" w:hAnsi="Calibri" w:cs="Calibri"/>
          <w:noProof/>
          <w:szCs w:val="24"/>
        </w:rPr>
        <w:t>[11]</w:t>
      </w:r>
      <w:r w:rsidRPr="006C6C6F">
        <w:rPr>
          <w:rFonts w:ascii="Calibri" w:hAnsi="Calibri" w:cs="Calibri"/>
          <w:noProof/>
          <w:szCs w:val="24"/>
        </w:rPr>
        <w:tab/>
        <w:t xml:space="preserve">S. Ren, K. He, R. Girshick, and J. Sun, “Faster R-CNN: Towards Real-Time Object Detection with Region Proposal Networks,” </w:t>
      </w:r>
      <w:r w:rsidRPr="006C6C6F">
        <w:rPr>
          <w:rFonts w:ascii="Calibri" w:hAnsi="Calibri" w:cs="Calibri"/>
          <w:i/>
          <w:iCs/>
          <w:noProof/>
          <w:szCs w:val="24"/>
        </w:rPr>
        <w:t>Adv. Neural Inf. Process. Syst.</w:t>
      </w:r>
      <w:r w:rsidRPr="006C6C6F">
        <w:rPr>
          <w:rFonts w:ascii="Calibri" w:hAnsi="Calibri" w:cs="Calibri"/>
          <w:noProof/>
          <w:szCs w:val="24"/>
        </w:rPr>
        <w:t>, vol. 28, 2015, Accessed: Jun. 05, 2023. [Online]. Available: https://github.com/</w:t>
      </w:r>
    </w:p>
    <w:p w14:paraId="0743622A" w14:textId="77777777" w:rsidR="006C6C6F" w:rsidRPr="006C6C6F" w:rsidRDefault="006C6C6F" w:rsidP="006C6C6F">
      <w:pPr>
        <w:widowControl w:val="0"/>
        <w:autoSpaceDE w:val="0"/>
        <w:autoSpaceDN w:val="0"/>
        <w:adjustRightInd w:val="0"/>
        <w:spacing w:line="240" w:lineRule="auto"/>
        <w:ind w:left="640" w:hanging="640"/>
        <w:rPr>
          <w:rFonts w:ascii="Calibri" w:hAnsi="Calibri" w:cs="Calibri"/>
          <w:noProof/>
        </w:rPr>
      </w:pPr>
      <w:r w:rsidRPr="006C6C6F">
        <w:rPr>
          <w:rFonts w:ascii="Calibri" w:hAnsi="Calibri" w:cs="Calibri"/>
          <w:noProof/>
          <w:szCs w:val="24"/>
        </w:rPr>
        <w:t>[12]</w:t>
      </w:r>
      <w:r w:rsidRPr="006C6C6F">
        <w:rPr>
          <w:rFonts w:ascii="Calibri" w:hAnsi="Calibri" w:cs="Calibri"/>
          <w:noProof/>
          <w:szCs w:val="24"/>
        </w:rPr>
        <w:tab/>
        <w:t xml:space="preserve">K. He, G. Gkioxari, P. Dollár, and R. Girshick, “Mask R-CNN,” </w:t>
      </w:r>
      <w:r w:rsidRPr="006C6C6F">
        <w:rPr>
          <w:rFonts w:ascii="Calibri" w:hAnsi="Calibri" w:cs="Calibri"/>
          <w:i/>
          <w:iCs/>
          <w:noProof/>
          <w:szCs w:val="24"/>
        </w:rPr>
        <w:t>IEEE Trans. Pattern Anal. Mach. Intell.</w:t>
      </w:r>
      <w:r w:rsidRPr="006C6C6F">
        <w:rPr>
          <w:rFonts w:ascii="Calibri" w:hAnsi="Calibri" w:cs="Calibri"/>
          <w:noProof/>
          <w:szCs w:val="24"/>
        </w:rPr>
        <w:t>, vol. 42, no. 2, pp. 386–397, Mar. 2017, doi: 10.1109/TPAMI.2018.2844175.</w:t>
      </w:r>
    </w:p>
    <w:p w14:paraId="342F2E49" w14:textId="438D24BF" w:rsidR="00043E99" w:rsidRPr="00633340" w:rsidRDefault="009806B7" w:rsidP="00633340">
      <w:r>
        <w:fldChar w:fldCharType="end"/>
      </w:r>
    </w:p>
    <w:sectPr w:rsidR="00043E99" w:rsidRPr="00633340" w:rsidSect="00250D27">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Daniel Gros" w:date="2023-08-23T16:45:00Z" w:initials="DG">
    <w:p w14:paraId="210577B4" w14:textId="77777777" w:rsidR="004805FB" w:rsidRDefault="004805FB" w:rsidP="009E4C70">
      <w:pPr>
        <w:pStyle w:val="CommentText"/>
      </w:pPr>
      <w:r>
        <w:rPr>
          <w:rStyle w:val="CommentReference"/>
        </w:rPr>
        <w:annotationRef/>
      </w:r>
      <w:r>
        <w:t>Remember this is also development of a workflow</w:t>
      </w:r>
      <w:r>
        <w:br w:type="page"/>
      </w:r>
    </w:p>
  </w:comment>
  <w:comment w:id="4" w:author="Daniel Gros" w:date="2023-08-23T16:45:00Z" w:initials="DG">
    <w:p w14:paraId="13EC059E" w14:textId="77777777" w:rsidR="004805FB" w:rsidRDefault="004805FB" w:rsidP="00CE4375">
      <w:pPr>
        <w:pStyle w:val="CommentText"/>
      </w:pPr>
      <w:r>
        <w:rPr>
          <w:rStyle w:val="CommentReference"/>
        </w:rPr>
        <w:annotationRef/>
      </w:r>
      <w:r>
        <w:t>Talk more about the work that went into developing this workflow</w:t>
      </w:r>
    </w:p>
  </w:comment>
  <w:comment w:id="8" w:author="Hart, John M" w:date="2023-08-27T10:24:00Z" w:initials="HJM">
    <w:p w14:paraId="210B0CCA" w14:textId="77777777" w:rsidR="00642A22" w:rsidRDefault="00642A22" w:rsidP="00342B55">
      <w:pPr>
        <w:pStyle w:val="CommentText"/>
      </w:pPr>
      <w:r>
        <w:rPr>
          <w:rStyle w:val="CommentReference"/>
        </w:rPr>
        <w:annotationRef/>
      </w:r>
      <w:r>
        <w:t>Reference here would be good.</w:t>
      </w:r>
    </w:p>
  </w:comment>
  <w:comment w:id="14" w:author="Daniel Gros" w:date="2023-08-22T14:58:00Z" w:initials="DG">
    <w:p w14:paraId="17CFF663" w14:textId="54C58E87" w:rsidR="00EA3692" w:rsidRDefault="00EA3692" w:rsidP="00E80763">
      <w:pPr>
        <w:pStyle w:val="CommentText"/>
      </w:pPr>
      <w:r>
        <w:rPr>
          <w:rStyle w:val="CommentReference"/>
        </w:rPr>
        <w:annotationRef/>
      </w:r>
      <w:r>
        <w:t>Elaborate with new stuff</w:t>
      </w:r>
    </w:p>
  </w:comment>
  <w:comment w:id="16" w:author="Gros, Daniel" w:date="2023-08-23T09:07:00Z" w:initials="GD">
    <w:p w14:paraId="3AACA822" w14:textId="77777777" w:rsidR="00DA1C8B" w:rsidRDefault="00DA1C8B" w:rsidP="004B5615">
      <w:r>
        <w:rPr>
          <w:rStyle w:val="CommentReference"/>
        </w:rPr>
        <w:annotationRef/>
      </w:r>
      <w:r>
        <w:rPr>
          <w:color w:val="000000"/>
          <w:sz w:val="20"/>
          <w:szCs w:val="20"/>
        </w:rPr>
        <w:t>Should there be an intro to the intro? Or should this be integrated into the background section of the introduction</w:t>
      </w:r>
    </w:p>
  </w:comment>
  <w:comment w:id="17" w:author="Daniel Gros" w:date="2023-08-23T16:48:00Z" w:initials="DG">
    <w:p w14:paraId="6EB12D3A" w14:textId="77777777" w:rsidR="004805FB" w:rsidRDefault="004805FB" w:rsidP="00BB789C">
      <w:pPr>
        <w:pStyle w:val="CommentText"/>
      </w:pPr>
      <w:r>
        <w:rPr>
          <w:rStyle w:val="CommentReference"/>
        </w:rPr>
        <w:annotationRef/>
      </w:r>
      <w:r>
        <w:t>Yes, intro to intro</w:t>
      </w:r>
    </w:p>
  </w:comment>
  <w:comment w:id="18" w:author="Hart, John M" w:date="2023-08-27T10:26:00Z" w:initials="HJM">
    <w:p w14:paraId="0212AC61" w14:textId="77777777" w:rsidR="00642A22" w:rsidRDefault="00642A22" w:rsidP="0021481A">
      <w:pPr>
        <w:pStyle w:val="CommentText"/>
      </w:pPr>
      <w:r>
        <w:rPr>
          <w:rStyle w:val="CommentReference"/>
        </w:rPr>
        <w:annotationRef/>
      </w:r>
      <w:r>
        <w:t>2nd paragraph more specific to your thesis - can add thesis statement here -  hypothesis.</w:t>
      </w:r>
    </w:p>
  </w:comment>
  <w:comment w:id="20" w:author="Hart, John M" w:date="2023-08-27T10:43:00Z" w:initials="HJM">
    <w:p w14:paraId="0CE635A0" w14:textId="77777777" w:rsidR="009B19ED" w:rsidRDefault="009B19ED" w:rsidP="00806554">
      <w:pPr>
        <w:pStyle w:val="CommentText"/>
      </w:pPr>
      <w:r>
        <w:rPr>
          <w:rStyle w:val="CommentReference"/>
        </w:rPr>
        <w:annotationRef/>
      </w:r>
      <w:r>
        <w:t>From what I can tell about word usage, Phenotyping is the process of gathering the data...phenotype is the characteristic...</w:t>
      </w:r>
    </w:p>
  </w:comment>
  <w:comment w:id="21" w:author="Hart, John M" w:date="2023-08-27T10:51:00Z" w:initials="HJM">
    <w:p w14:paraId="7415401D" w14:textId="77777777" w:rsidR="0096731F" w:rsidRDefault="0096731F" w:rsidP="0055294A">
      <w:pPr>
        <w:pStyle w:val="CommentText"/>
      </w:pPr>
      <w:r>
        <w:rPr>
          <w:rStyle w:val="CommentReference"/>
        </w:rPr>
        <w:annotationRef/>
      </w:r>
      <w:r>
        <w:t>Introduce the concept of area from width later on.</w:t>
      </w:r>
    </w:p>
  </w:comment>
  <w:comment w:id="22" w:author="Hart, John M" w:date="2023-08-27T11:35:00Z" w:initials="HJM">
    <w:p w14:paraId="215A2FCB" w14:textId="77777777" w:rsidR="00B67C92" w:rsidRDefault="00B67C92">
      <w:pPr>
        <w:pStyle w:val="CommentText"/>
      </w:pPr>
      <w:r>
        <w:rPr>
          <w:rStyle w:val="CommentReference"/>
        </w:rPr>
        <w:annotationRef/>
      </w:r>
      <w:r>
        <w:rPr>
          <w:color w:val="4472C4"/>
        </w:rPr>
        <w:t>My thoughts on the usage of terms:</w:t>
      </w:r>
    </w:p>
    <w:p w14:paraId="1BE8300D" w14:textId="77777777" w:rsidR="00B67C92" w:rsidRDefault="00B67C92">
      <w:pPr>
        <w:pStyle w:val="CommentText"/>
      </w:pPr>
    </w:p>
    <w:p w14:paraId="35882A21" w14:textId="77777777" w:rsidR="00B67C92" w:rsidRDefault="00B67C92">
      <w:pPr>
        <w:pStyle w:val="CommentText"/>
      </w:pPr>
      <w:r>
        <w:rPr>
          <w:color w:val="4472C4"/>
        </w:rPr>
        <w:t xml:space="preserve">You </w:t>
      </w:r>
      <w:r>
        <w:rPr>
          <w:color w:val="ED7D31"/>
        </w:rPr>
        <w:t xml:space="preserve">generate a point cloud </w:t>
      </w:r>
      <w:r>
        <w:rPr>
          <w:color w:val="4472C4"/>
        </w:rPr>
        <w:t xml:space="preserve">from the stereo images, etc.  </w:t>
      </w:r>
    </w:p>
    <w:p w14:paraId="43C511CC" w14:textId="77777777" w:rsidR="00B67C92" w:rsidRDefault="00B67C92">
      <w:pPr>
        <w:pStyle w:val="CommentText"/>
      </w:pPr>
      <w:r>
        <w:rPr>
          <w:color w:val="4472C4"/>
        </w:rPr>
        <w:t> </w:t>
      </w:r>
    </w:p>
    <w:p w14:paraId="7A48A8D4" w14:textId="77777777" w:rsidR="00B67C92" w:rsidRDefault="00B67C92">
      <w:pPr>
        <w:pStyle w:val="CommentText"/>
      </w:pPr>
      <w:r>
        <w:rPr>
          <w:color w:val="4472C4"/>
        </w:rPr>
        <w:t xml:space="preserve">Then when you use it you are </w:t>
      </w:r>
      <w:r>
        <w:rPr>
          <w:color w:val="ED7D31"/>
        </w:rPr>
        <w:t>processing point cloud data</w:t>
      </w:r>
      <w:r>
        <w:rPr>
          <w:color w:val="4472C4"/>
        </w:rPr>
        <w:t>.</w:t>
      </w:r>
    </w:p>
    <w:p w14:paraId="5081D888" w14:textId="77777777" w:rsidR="00B67C92" w:rsidRDefault="00B67C92">
      <w:pPr>
        <w:pStyle w:val="CommentText"/>
      </w:pPr>
    </w:p>
    <w:p w14:paraId="1858AC75" w14:textId="77777777" w:rsidR="00B67C92" w:rsidRDefault="00B67C92" w:rsidP="00643534">
      <w:pPr>
        <w:pStyle w:val="CommentText"/>
      </w:pPr>
      <w:r>
        <w:t xml:space="preserve">When you create an image from a 2D or 3D model you are </w:t>
      </w:r>
      <w:r>
        <w:rPr>
          <w:b/>
          <w:bCs/>
        </w:rPr>
        <w:t xml:space="preserve">rendering </w:t>
      </w:r>
      <w:r>
        <w:t>that image using computer graphics techniques.</w:t>
      </w:r>
    </w:p>
  </w:comment>
  <w:comment w:id="24" w:author="Hart, John M" w:date="2023-08-27T10:59:00Z" w:initials="HJM">
    <w:p w14:paraId="2DC8EECD" w14:textId="77777777" w:rsidR="00B67C92" w:rsidRDefault="009518ED" w:rsidP="00B22608">
      <w:pPr>
        <w:pStyle w:val="CommentText"/>
      </w:pPr>
      <w:r>
        <w:rPr>
          <w:rStyle w:val="CommentReference"/>
        </w:rPr>
        <w:annotationRef/>
      </w:r>
      <w:r w:rsidR="00B67C92">
        <w:t>This section should include all of what you did, including choosing greenhouse and plants, setting up camera system, obtaining the data, extracting data, etc.  (Same as you did later in MethodologyOrrj)</w:t>
      </w:r>
    </w:p>
  </w:comment>
  <w:comment w:id="27" w:author="Gros, Daniel" w:date="2023-08-23T09:24:00Z" w:initials="GD">
    <w:p w14:paraId="004FD1AD" w14:textId="6B7B0E90" w:rsidR="00AC5875" w:rsidRDefault="00AC5875" w:rsidP="00823EB8">
      <w:r>
        <w:rPr>
          <w:rStyle w:val="CommentReference"/>
        </w:rPr>
        <w:annotationRef/>
      </w:r>
      <w:r>
        <w:rPr>
          <w:color w:val="000000"/>
          <w:sz w:val="20"/>
          <w:szCs w:val="20"/>
        </w:rPr>
        <w:t>Only pointing out that the code is generic, not really specific to leaves, so it could be applied?? Or is that not a good idea?</w:t>
      </w:r>
    </w:p>
  </w:comment>
  <w:comment w:id="28" w:author="Daniel Gros" w:date="2023-08-23T16:33:00Z" w:initials="DG">
    <w:p w14:paraId="33945E3B" w14:textId="77777777" w:rsidR="00DB66B3" w:rsidRDefault="00DB66B3" w:rsidP="00A975A0">
      <w:pPr>
        <w:pStyle w:val="CommentText"/>
      </w:pPr>
      <w:r>
        <w:rPr>
          <w:rStyle w:val="CommentReference"/>
        </w:rPr>
        <w:annotationRef/>
      </w:r>
      <w:r>
        <w:t>Contribution, here talk about applying state of the art equipment, state of the art computer vision methods to address problem of automating phenotyping data colleciton</w:t>
      </w:r>
    </w:p>
  </w:comment>
  <w:comment w:id="29" w:author="Daniel Gros" w:date="2023-08-23T16:33:00Z" w:initials="DG">
    <w:p w14:paraId="5B4BFEF3" w14:textId="77777777" w:rsidR="00350696" w:rsidRDefault="00350696" w:rsidP="0045304F">
      <w:pPr>
        <w:pStyle w:val="CommentText"/>
      </w:pPr>
      <w:r>
        <w:rPr>
          <w:rStyle w:val="CommentReference"/>
        </w:rPr>
        <w:annotationRef/>
      </w:r>
      <w:r>
        <w:t>Expand</w:t>
      </w:r>
    </w:p>
  </w:comment>
  <w:comment w:id="30" w:author="Daniel Gros" w:date="2023-08-23T16:33:00Z" w:initials="DG">
    <w:p w14:paraId="0ADB4AF4" w14:textId="77777777" w:rsidR="00350696" w:rsidRDefault="00350696" w:rsidP="00A37B17">
      <w:pPr>
        <w:pStyle w:val="CommentText"/>
      </w:pPr>
      <w:r>
        <w:rPr>
          <w:rStyle w:val="CommentReference"/>
        </w:rPr>
        <w:annotationRef/>
      </w:r>
      <w:r>
        <w:t>Extract area, …...</w:t>
      </w:r>
    </w:p>
  </w:comment>
  <w:comment w:id="31" w:author="Daniel Gros" w:date="2023-08-23T16:34:00Z" w:initials="DG">
    <w:p w14:paraId="448B7A95" w14:textId="77777777" w:rsidR="00350696" w:rsidRDefault="00350696" w:rsidP="00CC05DC">
      <w:pPr>
        <w:pStyle w:val="CommentText"/>
      </w:pPr>
      <w:r>
        <w:rPr>
          <w:rStyle w:val="CommentReference"/>
        </w:rPr>
        <w:annotationRef/>
      </w:r>
      <w:r>
        <w:t>Anad "other biological investigations into leaves and properties"</w:t>
      </w:r>
    </w:p>
  </w:comment>
  <w:comment w:id="33" w:author="Hart, John M" w:date="2023-08-27T11:03:00Z" w:initials="HJM">
    <w:p w14:paraId="62BD6A16" w14:textId="77777777" w:rsidR="009518ED" w:rsidRDefault="009518ED" w:rsidP="001E567F">
      <w:pPr>
        <w:pStyle w:val="CommentText"/>
      </w:pPr>
      <w:r>
        <w:rPr>
          <w:rStyle w:val="CommentReference"/>
        </w:rPr>
        <w:annotationRef/>
      </w:r>
      <w:r>
        <w:t>Why is this section needed?  It starts off thesis on a bad note? Want reader to be excited about what is coming next...</w:t>
      </w:r>
    </w:p>
  </w:comment>
  <w:comment w:id="35" w:author="Gros, Daniel" w:date="2023-08-23T09:26:00Z" w:initials="GD">
    <w:p w14:paraId="43649FBE" w14:textId="7CE0B49C" w:rsidR="00B22189" w:rsidRDefault="00B22189" w:rsidP="00D9143D">
      <w:r>
        <w:rPr>
          <w:rStyle w:val="CommentReference"/>
        </w:rPr>
        <w:annotationRef/>
      </w:r>
      <w:r>
        <w:rPr>
          <w:color w:val="000000"/>
          <w:sz w:val="20"/>
          <w:szCs w:val="20"/>
        </w:rPr>
        <w:t>Might remove</w:t>
      </w:r>
    </w:p>
  </w:comment>
  <w:comment w:id="39" w:author="Gros, Daniel" w:date="2023-08-23T09:34:00Z" w:initials="GD">
    <w:p w14:paraId="3A815300" w14:textId="77777777" w:rsidR="00D62B8D" w:rsidRDefault="0010799D" w:rsidP="00135ABE">
      <w:r>
        <w:rPr>
          <w:rStyle w:val="CommentReference"/>
        </w:rPr>
        <w:annotationRef/>
      </w:r>
      <w:r w:rsidR="00D62B8D">
        <w:rPr>
          <w:sz w:val="20"/>
          <w:szCs w:val="20"/>
        </w:rPr>
        <w:t>This is what I want it to be and what I’m going for, let me know what you think. How do I best say the third step</w:t>
      </w:r>
    </w:p>
  </w:comment>
  <w:comment w:id="40" w:author="Daniel Gros" w:date="2023-08-23T16:52:00Z" w:initials="DG">
    <w:p w14:paraId="6C18C5CA" w14:textId="77777777" w:rsidR="004805FB" w:rsidRDefault="004805FB" w:rsidP="00730AB3">
      <w:pPr>
        <w:pStyle w:val="CommentText"/>
      </w:pPr>
      <w:r>
        <w:rPr>
          <w:rStyle w:val="CommentReference"/>
        </w:rPr>
        <w:annotationRef/>
      </w:r>
      <w:r>
        <w:t>It does pertain to the thesis, part of the "global plan", mention the "global plan"</w:t>
      </w:r>
    </w:p>
  </w:comment>
  <w:comment w:id="42" w:author="Gros, Daniel" w:date="2023-08-23T09:30:00Z" w:initials="GD">
    <w:p w14:paraId="0ADA930D" w14:textId="1EA4B13F" w:rsidR="0010799D" w:rsidRDefault="0010799D" w:rsidP="00D7232E">
      <w:r>
        <w:rPr>
          <w:rStyle w:val="CommentReference"/>
        </w:rPr>
        <w:annotationRef/>
      </w:r>
      <w:r>
        <w:rPr>
          <w:color w:val="000000"/>
          <w:sz w:val="20"/>
          <w:szCs w:val="20"/>
        </w:rPr>
        <w:t>I will review the literature review section after I finish the rest, this section has not been reviewed</w:t>
      </w:r>
    </w:p>
  </w:comment>
  <w:comment w:id="48" w:author="Daniel Gros" w:date="2023-08-23T16:53:00Z" w:initials="DG">
    <w:p w14:paraId="4C74B490" w14:textId="77777777" w:rsidR="004805FB" w:rsidRDefault="004805FB" w:rsidP="00CD7E2A">
      <w:pPr>
        <w:pStyle w:val="CommentText"/>
      </w:pPr>
      <w:r>
        <w:rPr>
          <w:rStyle w:val="CommentReference"/>
        </w:rPr>
        <w:annotationRef/>
      </w:r>
      <w:r>
        <w:t>Only mention width in this section, rest area, "because of the curvature of the leaf, width is easier than area…."</w:t>
      </w:r>
    </w:p>
  </w:comment>
  <w:comment w:id="50" w:author="Hart, John M" w:date="2023-08-27T11:43:00Z" w:initials="HJM">
    <w:p w14:paraId="7411B915" w14:textId="77777777" w:rsidR="00B67C92" w:rsidRDefault="00B67C92" w:rsidP="00050873">
      <w:pPr>
        <w:pStyle w:val="CommentText"/>
      </w:pPr>
      <w:r>
        <w:rPr>
          <w:rStyle w:val="CommentReference"/>
        </w:rPr>
        <w:annotationRef/>
      </w:r>
      <w:r>
        <w:t xml:space="preserve">Add sentence or two on how these will be used in your overall approach. </w:t>
      </w:r>
    </w:p>
  </w:comment>
  <w:comment w:id="54" w:author="Hart, John M" w:date="2023-08-27T11:45:00Z" w:initials="HJM">
    <w:p w14:paraId="2B880040" w14:textId="77777777" w:rsidR="00FC0533" w:rsidRDefault="00FC0533" w:rsidP="006D4F5B">
      <w:pPr>
        <w:pStyle w:val="CommentText"/>
      </w:pPr>
      <w:r>
        <w:rPr>
          <w:rStyle w:val="CommentReference"/>
        </w:rPr>
        <w:annotationRef/>
      </w:r>
      <w:r>
        <w:t>Don’t need to say this yet, leave for evaluation section.</w:t>
      </w:r>
    </w:p>
  </w:comment>
  <w:comment w:id="55" w:author="Gros, Daniel" w:date="2023-08-23T10:32:00Z" w:initials="GD">
    <w:p w14:paraId="05983BC1" w14:textId="3741E295" w:rsidR="00A07901" w:rsidRDefault="00A07901" w:rsidP="0003077D">
      <w:r>
        <w:rPr>
          <w:rStyle w:val="CommentReference"/>
        </w:rPr>
        <w:annotationRef/>
      </w:r>
      <w:r>
        <w:rPr>
          <w:color w:val="000000"/>
          <w:sz w:val="20"/>
          <w:szCs w:val="20"/>
        </w:rPr>
        <w:t>Will mention “</w:t>
      </w:r>
      <w:r>
        <w:rPr>
          <w:sz w:val="20"/>
          <w:szCs w:val="20"/>
        </w:rPr>
        <w:t>There is a potential issue here that you should mention.  If there is occlusion the points in the crop by cause issue with the distance measurement calculations, but I assume these crops would be able to be thrown out using the Reject Leaf algorithm.” In the future work and limitations sections of the discussion section</w:t>
      </w:r>
    </w:p>
  </w:comment>
  <w:comment w:id="59" w:author="Hart, John M" w:date="2023-08-27T11:58:00Z" w:initials="HJM">
    <w:p w14:paraId="018D3EDE" w14:textId="77777777" w:rsidR="007B1346" w:rsidRDefault="007B1346" w:rsidP="00245185">
      <w:pPr>
        <w:pStyle w:val="CommentText"/>
      </w:pPr>
      <w:r>
        <w:rPr>
          <w:rStyle w:val="CommentReference"/>
        </w:rPr>
        <w:annotationRef/>
      </w:r>
      <w:r>
        <w:t>In the future section, you can say Maize is similar so methods can also be used on those plants as well.</w:t>
      </w:r>
    </w:p>
  </w:comment>
  <w:comment w:id="105" w:author="Gros, Daniel" w:date="2023-08-23T12:19:00Z" w:initials="DG">
    <w:p w14:paraId="01452C64" w14:textId="13FB1366" w:rsidR="00CB52A1" w:rsidRDefault="00CB52A1" w:rsidP="00956BEF">
      <w:r>
        <w:rPr>
          <w:rStyle w:val="CommentReference"/>
        </w:rPr>
        <w:annotationRef/>
      </w:r>
      <w:r>
        <w:rPr>
          <w:color w:val="000000"/>
          <w:sz w:val="20"/>
          <w:szCs w:val="20"/>
        </w:rPr>
        <w:t>Footer to appendix with code</w:t>
      </w:r>
    </w:p>
  </w:comment>
  <w:comment w:id="110" w:author="Hart, John M" w:date="2023-08-27T12:26:00Z" w:initials="HJM">
    <w:p w14:paraId="2F28554F" w14:textId="77777777" w:rsidR="008A687E" w:rsidRDefault="008A687E" w:rsidP="00FD47CA">
      <w:pPr>
        <w:pStyle w:val="CommentText"/>
      </w:pPr>
      <w:r>
        <w:rPr>
          <w:rStyle w:val="CommentReference"/>
        </w:rPr>
        <w:annotationRef/>
      </w:r>
      <w:r>
        <w:t>Expand</w:t>
      </w:r>
    </w:p>
  </w:comment>
  <w:comment w:id="118" w:author="Hart, John M" w:date="2023-08-27T12:29:00Z" w:initials="HJM">
    <w:p w14:paraId="42E36514" w14:textId="77777777" w:rsidR="008A687E" w:rsidRDefault="008A687E" w:rsidP="00405E7E">
      <w:pPr>
        <w:pStyle w:val="CommentText"/>
      </w:pPr>
      <w:r>
        <w:rPr>
          <w:rStyle w:val="CommentReference"/>
        </w:rPr>
        <w:annotationRef/>
      </w:r>
      <w:r>
        <w:t>Do we want to use Point Cloud Generation and Rendering here?</w:t>
      </w:r>
    </w:p>
  </w:comment>
  <w:comment w:id="121" w:author="Hart, John M" w:date="2023-08-27T12:44:00Z" w:initials="HJM">
    <w:p w14:paraId="58F40382" w14:textId="77777777" w:rsidR="00165D49" w:rsidRDefault="00165D49" w:rsidP="00BE617A">
      <w:pPr>
        <w:pStyle w:val="CommentText"/>
      </w:pPr>
      <w:r>
        <w:rPr>
          <w:rStyle w:val="CommentReference"/>
        </w:rPr>
        <w:annotationRef/>
      </w:r>
      <w:r>
        <w:t>This sounds like a good way to describe the results of your work.</w:t>
      </w:r>
    </w:p>
  </w:comment>
  <w:comment w:id="125" w:author="Gros, Daniel" w:date="2023-08-23T16:01:00Z" w:initials="DG">
    <w:p w14:paraId="123D5F94" w14:textId="3B92D157" w:rsidR="006D31C1" w:rsidRDefault="006D31C1" w:rsidP="00680CD7">
      <w:r>
        <w:rPr>
          <w:rStyle w:val="CommentReference"/>
        </w:rPr>
        <w:annotationRef/>
      </w:r>
      <w:r>
        <w:rPr>
          <w:color w:val="000000"/>
          <w:sz w:val="20"/>
          <w:szCs w:val="20"/>
        </w:rPr>
        <w:t>Charts in discussion section, not results?</w:t>
      </w:r>
    </w:p>
  </w:comment>
  <w:comment w:id="126" w:author="Hart, John M" w:date="2023-08-27T12:46:00Z" w:initials="HJM">
    <w:p w14:paraId="14CC750B" w14:textId="77777777" w:rsidR="00DA7E71" w:rsidRDefault="00DA7E71" w:rsidP="00BB77B9">
      <w:pPr>
        <w:pStyle w:val="CommentText"/>
      </w:pPr>
      <w:r>
        <w:rPr>
          <w:rStyle w:val="CommentReference"/>
        </w:rPr>
        <w:annotationRef/>
      </w:r>
      <w:r>
        <w:t>This sounds good as well.</w:t>
      </w:r>
    </w:p>
  </w:comment>
  <w:comment w:id="130" w:author="Gros, Daniel" w:date="2023-08-23T16:16:00Z" w:initials="DG">
    <w:p w14:paraId="3A14E883" w14:textId="414566C2" w:rsidR="00011208" w:rsidRDefault="00011208" w:rsidP="00284B90">
      <w:r>
        <w:rPr>
          <w:rStyle w:val="CommentReference"/>
        </w:rPr>
        <w:annotationRef/>
      </w:r>
      <w:r>
        <w:rPr>
          <w:color w:val="000000"/>
          <w:sz w:val="20"/>
          <w:szCs w:val="20"/>
        </w:rPr>
        <w:t>Put these only here and methodology or also results section?</w:t>
      </w:r>
    </w:p>
  </w:comment>
  <w:comment w:id="140" w:author="Hart, John M" w:date="2023-08-27T12:53:00Z" w:initials="HJM">
    <w:p w14:paraId="18B059DF" w14:textId="77777777" w:rsidR="00BC50D1" w:rsidRDefault="00BC50D1" w:rsidP="00064A85">
      <w:pPr>
        <w:pStyle w:val="CommentText"/>
      </w:pPr>
      <w:r>
        <w:rPr>
          <w:rStyle w:val="CommentReference"/>
        </w:rPr>
        <w:annotationRef/>
      </w:r>
      <w:r>
        <w:t>Can mention that it is extendable to other plants, like maize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0577B4" w15:done="1"/>
  <w15:commentEx w15:paraId="13EC059E" w15:paraIdParent="210577B4" w15:done="1"/>
  <w15:commentEx w15:paraId="210B0CCA" w15:done="1"/>
  <w15:commentEx w15:paraId="17CFF663" w15:done="1"/>
  <w15:commentEx w15:paraId="3AACA822" w15:done="1"/>
  <w15:commentEx w15:paraId="6EB12D3A" w15:paraIdParent="3AACA822" w15:done="1"/>
  <w15:commentEx w15:paraId="0212AC61" w15:paraIdParent="3AACA822" w15:done="1"/>
  <w15:commentEx w15:paraId="0CE635A0" w15:done="1"/>
  <w15:commentEx w15:paraId="7415401D" w15:done="1"/>
  <w15:commentEx w15:paraId="1858AC75" w15:done="1"/>
  <w15:commentEx w15:paraId="2DC8EECD" w15:done="1"/>
  <w15:commentEx w15:paraId="004FD1AD" w15:done="1"/>
  <w15:commentEx w15:paraId="33945E3B" w15:paraIdParent="004FD1AD" w15:done="1"/>
  <w15:commentEx w15:paraId="5B4BFEF3" w15:paraIdParent="004FD1AD" w15:done="1"/>
  <w15:commentEx w15:paraId="0ADB4AF4" w15:paraIdParent="004FD1AD" w15:done="1"/>
  <w15:commentEx w15:paraId="448B7A95" w15:paraIdParent="004FD1AD" w15:done="1"/>
  <w15:commentEx w15:paraId="62BD6A16" w15:done="1"/>
  <w15:commentEx w15:paraId="43649FBE" w15:done="1"/>
  <w15:commentEx w15:paraId="3A815300" w15:done="1"/>
  <w15:commentEx w15:paraId="6C18C5CA" w15:paraIdParent="3A815300" w15:done="1"/>
  <w15:commentEx w15:paraId="0ADA930D" w15:done="1"/>
  <w15:commentEx w15:paraId="4C74B490" w15:done="1"/>
  <w15:commentEx w15:paraId="7411B915" w15:done="1"/>
  <w15:commentEx w15:paraId="2B880040" w15:done="1"/>
  <w15:commentEx w15:paraId="05983BC1" w15:done="1"/>
  <w15:commentEx w15:paraId="018D3EDE" w15:done="1"/>
  <w15:commentEx w15:paraId="01452C64" w15:done="1"/>
  <w15:commentEx w15:paraId="2F28554F" w15:done="1"/>
  <w15:commentEx w15:paraId="42E36514" w15:done="1"/>
  <w15:commentEx w15:paraId="58F40382" w15:done="1"/>
  <w15:commentEx w15:paraId="123D5F94" w15:done="1"/>
  <w15:commentEx w15:paraId="14CC750B" w15:done="1"/>
  <w15:commentEx w15:paraId="3A14E883" w15:done="1"/>
  <w15:commentEx w15:paraId="18B059D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90B614" w16cex:dateUtc="2023-08-23T21:45:00Z"/>
  <w16cex:commentExtensible w16cex:durableId="2890B642" w16cex:dateUtc="2023-08-23T21:45:00Z"/>
  <w16cex:commentExtensible w16cex:durableId="2895A2F8" w16cex:dateUtc="2023-08-27T15:24:00Z"/>
  <w16cex:commentExtensible w16cex:durableId="288F4B8A" w16cex:dateUtc="2023-08-22T19:58:00Z"/>
  <w16cex:commentExtensible w16cex:durableId="28904AEB" w16cex:dateUtc="2023-08-23T14:07:00Z"/>
  <w16cex:commentExtensible w16cex:durableId="2890B6ED" w16cex:dateUtc="2023-08-23T21:48:00Z"/>
  <w16cex:commentExtensible w16cex:durableId="2895A356" w16cex:dateUtc="2023-08-27T15:26:00Z"/>
  <w16cex:commentExtensible w16cex:durableId="2895A76F" w16cex:dateUtc="2023-08-27T15:43:00Z"/>
  <w16cex:commentExtensible w16cex:durableId="2895A92B" w16cex:dateUtc="2023-08-27T15:51:00Z"/>
  <w16cex:commentExtensible w16cex:durableId="2895B377" w16cex:dateUtc="2023-08-27T16:35:00Z"/>
  <w16cex:commentExtensible w16cex:durableId="2895AB12" w16cex:dateUtc="2023-08-27T15:59:00Z"/>
  <w16cex:commentExtensible w16cex:durableId="28904EB2" w16cex:dateUtc="2023-08-23T14:24:00Z"/>
  <w16cex:commentExtensible w16cex:durableId="2890B34C" w16cex:dateUtc="2023-08-23T21:33:00Z"/>
  <w16cex:commentExtensible w16cex:durableId="2890B357" w16cex:dateUtc="2023-08-23T21:33:00Z"/>
  <w16cex:commentExtensible w16cex:durableId="2890B362" w16cex:dateUtc="2023-08-23T21:33:00Z"/>
  <w16cex:commentExtensible w16cex:durableId="2890B392" w16cex:dateUtc="2023-08-23T21:34:00Z"/>
  <w16cex:commentExtensible w16cex:durableId="2895AC0F" w16cex:dateUtc="2023-08-27T16:03:00Z"/>
  <w16cex:commentExtensible w16cex:durableId="28904F4D" w16cex:dateUtc="2023-08-23T14:26:00Z"/>
  <w16cex:commentExtensible w16cex:durableId="28905120" w16cex:dateUtc="2023-08-23T14:34:00Z"/>
  <w16cex:commentExtensible w16cex:durableId="2890B7B5" w16cex:dateUtc="2023-08-23T21:52:00Z"/>
  <w16cex:commentExtensible w16cex:durableId="2890503E" w16cex:dateUtc="2023-08-23T14:30:00Z"/>
  <w16cex:commentExtensible w16cex:durableId="2890B808" w16cex:dateUtc="2023-08-23T21:53:00Z"/>
  <w16cex:commentExtensible w16cex:durableId="2895B56E" w16cex:dateUtc="2023-08-27T16:43:00Z"/>
  <w16cex:commentExtensible w16cex:durableId="2895B5E0" w16cex:dateUtc="2023-08-27T16:45:00Z"/>
  <w16cex:commentExtensible w16cex:durableId="28905EA8" w16cex:dateUtc="2023-08-23T15:32:00Z"/>
  <w16cex:commentExtensible w16cex:durableId="2895B901" w16cex:dateUtc="2023-08-27T16:58:00Z"/>
  <w16cex:commentExtensible w16cex:durableId="289077B7" w16cex:dateUtc="2023-08-23T17:19:00Z"/>
  <w16cex:commentExtensible w16cex:durableId="2895BF5F" w16cex:dateUtc="2023-08-27T17:26:00Z"/>
  <w16cex:commentExtensible w16cex:durableId="2895C047" w16cex:dateUtc="2023-08-27T17:29:00Z"/>
  <w16cex:commentExtensible w16cex:durableId="2895C3BB" w16cex:dateUtc="2023-08-27T17:44:00Z"/>
  <w16cex:commentExtensible w16cex:durableId="2890ABC7" w16cex:dateUtc="2023-08-23T21:01:00Z"/>
  <w16cex:commentExtensible w16cex:durableId="2895C435" w16cex:dateUtc="2023-08-27T17:46:00Z"/>
  <w16cex:commentExtensible w16cex:durableId="2890AF51" w16cex:dateUtc="2023-08-23T21:16:00Z"/>
  <w16cex:commentExtensible w16cex:durableId="2895C5B8" w16cex:dateUtc="2023-08-27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0577B4" w16cid:durableId="2890B614"/>
  <w16cid:commentId w16cid:paraId="13EC059E" w16cid:durableId="2890B642"/>
  <w16cid:commentId w16cid:paraId="210B0CCA" w16cid:durableId="2895A2F8"/>
  <w16cid:commentId w16cid:paraId="17CFF663" w16cid:durableId="288F4B8A"/>
  <w16cid:commentId w16cid:paraId="3AACA822" w16cid:durableId="28904AEB"/>
  <w16cid:commentId w16cid:paraId="6EB12D3A" w16cid:durableId="2890B6ED"/>
  <w16cid:commentId w16cid:paraId="0212AC61" w16cid:durableId="2895A356"/>
  <w16cid:commentId w16cid:paraId="0CE635A0" w16cid:durableId="2895A76F"/>
  <w16cid:commentId w16cid:paraId="7415401D" w16cid:durableId="2895A92B"/>
  <w16cid:commentId w16cid:paraId="1858AC75" w16cid:durableId="2895B377"/>
  <w16cid:commentId w16cid:paraId="2DC8EECD" w16cid:durableId="2895AB12"/>
  <w16cid:commentId w16cid:paraId="004FD1AD" w16cid:durableId="28904EB2"/>
  <w16cid:commentId w16cid:paraId="33945E3B" w16cid:durableId="2890B34C"/>
  <w16cid:commentId w16cid:paraId="5B4BFEF3" w16cid:durableId="2890B357"/>
  <w16cid:commentId w16cid:paraId="0ADB4AF4" w16cid:durableId="2890B362"/>
  <w16cid:commentId w16cid:paraId="448B7A95" w16cid:durableId="2890B392"/>
  <w16cid:commentId w16cid:paraId="62BD6A16" w16cid:durableId="2895AC0F"/>
  <w16cid:commentId w16cid:paraId="43649FBE" w16cid:durableId="28904F4D"/>
  <w16cid:commentId w16cid:paraId="3A815300" w16cid:durableId="28905120"/>
  <w16cid:commentId w16cid:paraId="6C18C5CA" w16cid:durableId="2890B7B5"/>
  <w16cid:commentId w16cid:paraId="0ADA930D" w16cid:durableId="2890503E"/>
  <w16cid:commentId w16cid:paraId="4C74B490" w16cid:durableId="2890B808"/>
  <w16cid:commentId w16cid:paraId="7411B915" w16cid:durableId="2895B56E"/>
  <w16cid:commentId w16cid:paraId="2B880040" w16cid:durableId="2895B5E0"/>
  <w16cid:commentId w16cid:paraId="05983BC1" w16cid:durableId="28905EA8"/>
  <w16cid:commentId w16cid:paraId="018D3EDE" w16cid:durableId="2895B901"/>
  <w16cid:commentId w16cid:paraId="01452C64" w16cid:durableId="289077B7"/>
  <w16cid:commentId w16cid:paraId="2F28554F" w16cid:durableId="2895BF5F"/>
  <w16cid:commentId w16cid:paraId="42E36514" w16cid:durableId="2895C047"/>
  <w16cid:commentId w16cid:paraId="58F40382" w16cid:durableId="2895C3BB"/>
  <w16cid:commentId w16cid:paraId="123D5F94" w16cid:durableId="2890ABC7"/>
  <w16cid:commentId w16cid:paraId="14CC750B" w16cid:durableId="2895C435"/>
  <w16cid:commentId w16cid:paraId="3A14E883" w16cid:durableId="2890AF51"/>
  <w16cid:commentId w16cid:paraId="18B059DF" w16cid:durableId="2895C5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3D21F9" w14:textId="77777777" w:rsidR="000E2D10" w:rsidRDefault="000E2D10" w:rsidP="005C1DAB">
      <w:pPr>
        <w:spacing w:after="0" w:line="240" w:lineRule="auto"/>
      </w:pPr>
      <w:r>
        <w:separator/>
      </w:r>
    </w:p>
  </w:endnote>
  <w:endnote w:type="continuationSeparator" w:id="0">
    <w:p w14:paraId="675D34A8" w14:textId="77777777" w:rsidR="000E2D10" w:rsidRDefault="000E2D10" w:rsidP="005C1D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haris SIL">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3607052"/>
      <w:docPartObj>
        <w:docPartGallery w:val="Page Numbers (Bottom of Page)"/>
        <w:docPartUnique/>
      </w:docPartObj>
    </w:sdtPr>
    <w:sdtEndPr>
      <w:rPr>
        <w:noProof/>
      </w:rPr>
    </w:sdtEndPr>
    <w:sdtContent>
      <w:p w14:paraId="284219CF" w14:textId="77777777" w:rsidR="003A589A" w:rsidRDefault="003A589A">
        <w:pPr>
          <w:pStyle w:val="Footer"/>
          <w:jc w:val="center"/>
        </w:pPr>
        <w:r>
          <w:fldChar w:fldCharType="begin"/>
        </w:r>
        <w:r>
          <w:instrText xml:space="preserve"> PAGE   \* MERGEFORMAT </w:instrText>
        </w:r>
        <w:r>
          <w:fldChar w:fldCharType="separate"/>
        </w:r>
        <w:r w:rsidR="00971B98">
          <w:rPr>
            <w:noProof/>
          </w:rPr>
          <w:t>6</w:t>
        </w:r>
        <w:r>
          <w:rPr>
            <w:noProof/>
          </w:rPr>
          <w:fldChar w:fldCharType="end"/>
        </w:r>
      </w:p>
    </w:sdtContent>
  </w:sdt>
  <w:p w14:paraId="0AE4DBFD" w14:textId="77777777" w:rsidR="003A589A" w:rsidRDefault="003A58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EC3D2" w14:textId="77777777" w:rsidR="003A589A" w:rsidRDefault="003A589A" w:rsidP="00250D27">
    <w:pPr>
      <w:pStyle w:val="Footer"/>
    </w:pPr>
  </w:p>
  <w:p w14:paraId="64DB3EB5" w14:textId="77777777" w:rsidR="003A589A" w:rsidRDefault="003A58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A23893" w14:textId="77777777" w:rsidR="000E2D10" w:rsidRDefault="000E2D10" w:rsidP="005C1DAB">
      <w:pPr>
        <w:spacing w:after="0" w:line="240" w:lineRule="auto"/>
      </w:pPr>
      <w:r>
        <w:separator/>
      </w:r>
    </w:p>
  </w:footnote>
  <w:footnote w:type="continuationSeparator" w:id="0">
    <w:p w14:paraId="34335F5A" w14:textId="77777777" w:rsidR="000E2D10" w:rsidRDefault="000E2D10" w:rsidP="005C1DAB">
      <w:pPr>
        <w:spacing w:after="0" w:line="240" w:lineRule="auto"/>
      </w:pPr>
      <w:r>
        <w:continuationSeparator/>
      </w:r>
    </w:p>
  </w:footnote>
  <w:footnote w:id="1">
    <w:p w14:paraId="03A917BC" w14:textId="6AFD2760" w:rsidR="00B0370A" w:rsidRDefault="00B0370A">
      <w:pPr>
        <w:pStyle w:val="FootnoteText"/>
      </w:pPr>
      <w:r>
        <w:rPr>
          <w:rStyle w:val="FootnoteReference"/>
        </w:rPr>
        <w:footnoteRef/>
      </w:r>
      <w:r>
        <w:t xml:space="preserve"> For more information read Appendix A</w:t>
      </w:r>
    </w:p>
  </w:footnote>
  <w:footnote w:id="2">
    <w:p w14:paraId="07B832DB" w14:textId="0C910316" w:rsidR="000C773D" w:rsidRDefault="000C773D">
      <w:pPr>
        <w:pStyle w:val="FootnoteText"/>
      </w:pPr>
      <w:r>
        <w:rPr>
          <w:rStyle w:val="FootnoteReference"/>
        </w:rPr>
        <w:footnoteRef/>
      </w:r>
      <w:r>
        <w:t xml:space="preserve"> For more information read Appendix A</w:t>
      </w:r>
    </w:p>
  </w:footnote>
  <w:footnote w:id="3">
    <w:p w14:paraId="53092E2F" w14:textId="2FEEE6FE" w:rsidR="006C6C6F" w:rsidRDefault="006C6C6F">
      <w:pPr>
        <w:pStyle w:val="FootnoteText"/>
      </w:pPr>
      <w:r>
        <w:rPr>
          <w:rStyle w:val="FootnoteReference"/>
        </w:rPr>
        <w:footnoteRef/>
      </w:r>
      <w:r>
        <w:t xml:space="preserve"> For more information on how the model is trained read “Mask R-CNN” </w:t>
      </w:r>
      <w:r>
        <w:fldChar w:fldCharType="begin" w:fldLock="1"/>
      </w:r>
      <w:r>
        <w:instrText>ADDIN CSL_CITATION {"citationItems":[{"id":"ITEM-1","itemData":{"DOI":"10.1109/TPAMI.2018.2844175","ISSN":"19393539","PMID":"29994331","abstract":"We present a conceptually simple, flexible, and general framework for object\ninstance segmentation. Our approach efficiently detects objects in an image\nwhile simultaneously generating a high-quality segmentation mask for each\ninstance. The method, called Mask R-CNN, extends Faster R-CNN by adding a\nbranch for predicting an object mask in parallel with the existing branch for\nbounding box recognition. Mask R-CNN is simple to train and adds only a small\noverhead to Faster R-CNN, running at 5 fps. Moreover, Mask R-CNN is easy to\ngeneralize to other tasks, e.g., allowing us to estimate human poses in the\nsame framework. We show top results in all three tracks of the COCO suite of\nchallenges, including instance segmentation, bounding-box object detection, and\nperson keypoint detection. Without bells and whistles, Mask R-CNN outperforms\nall existing, single-model entries on every task, including the COCO 2016\nchallenge winners. We hope our simple and effective approach will serve as a\nsolid baseline and help ease future research in instance-level recognition.\nCode has been made available at: https://github.com/facebookresearch/Detectron","author":[{"dropping-particle":"","family":"He","given":"Kaiming","non-dropping-particle":"","parse-names":false,"suffix":""},{"dropping-particle":"","family":"Gkioxari","given":"Georgia","non-dropping-particle":"","parse-names":false,"suffix":""},{"dropping-particle":"","family":"Dollár","given":"Piotr","non-dropping-particle":"","parse-names":false,"suffix":""},{"dropping-particle":"","family":"Girshick","given":"Ross","non-dropping-particle":"","parse-names":false,"suffix":""}],"container-title":"IEEE Transactions on Pattern Analysis and Machine Intelligence","id":"ITEM-1","issue":"2","issued":{"date-parts":[["2017","3","20"]]},"page":"386-397","publisher":"IEEE Computer Society","title":"Mask R-CNN","type":"article-journal","volume":"42"},"uris":["http://www.mendeley.com/documents/?uuid=6f182d0a-80eb-3be7-a674-dd309b645dce"]}],"mendeley":{"formattedCitation":"[12]","plainTextFormattedCitation":"[12]"},"properties":{"noteIndex":0},"schema":"https://github.com/citation-style-language/schema/raw/master/csl-citation.json"}</w:instrText>
      </w:r>
      <w:r>
        <w:fldChar w:fldCharType="separate"/>
      </w:r>
      <w:r w:rsidRPr="006C6C6F">
        <w:rPr>
          <w:noProof/>
        </w:rPr>
        <w:t>[12]</w:t>
      </w:r>
      <w:r>
        <w:fldChar w:fldCharType="end"/>
      </w:r>
    </w:p>
  </w:footnote>
  <w:footnote w:id="4">
    <w:p w14:paraId="3A282D05" w14:textId="01F50DBF" w:rsidR="0065074B" w:rsidRDefault="0065074B">
      <w:pPr>
        <w:pStyle w:val="FootnoteText"/>
      </w:pPr>
      <w:r>
        <w:rPr>
          <w:rStyle w:val="FootnoteReference"/>
        </w:rPr>
        <w:footnoteRef/>
      </w:r>
      <w:r>
        <w:t xml:space="preserve"> For more information read section ‘1.2’</w:t>
      </w:r>
      <w:r w:rsidR="00B312CB">
        <w:t xml:space="preserve"> of this pap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52BB5"/>
    <w:multiLevelType w:val="hybridMultilevel"/>
    <w:tmpl w:val="0D9C928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7A07E8"/>
    <w:multiLevelType w:val="hybridMultilevel"/>
    <w:tmpl w:val="E3920E08"/>
    <w:lvl w:ilvl="0" w:tplc="A3F6AC64">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522142"/>
    <w:multiLevelType w:val="hybridMultilevel"/>
    <w:tmpl w:val="C5F62916"/>
    <w:lvl w:ilvl="0" w:tplc="12D024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7F146CA"/>
    <w:multiLevelType w:val="hybridMultilevel"/>
    <w:tmpl w:val="EAA8F3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8458E7"/>
    <w:multiLevelType w:val="hybridMultilevel"/>
    <w:tmpl w:val="6EE83A8A"/>
    <w:lvl w:ilvl="0" w:tplc="4768E0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266194"/>
    <w:multiLevelType w:val="hybridMultilevel"/>
    <w:tmpl w:val="A1360BCE"/>
    <w:lvl w:ilvl="0" w:tplc="38904A3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0C6DE7"/>
    <w:multiLevelType w:val="multilevel"/>
    <w:tmpl w:val="5E92986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19273473"/>
    <w:multiLevelType w:val="hybridMultilevel"/>
    <w:tmpl w:val="89E47C3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B51508"/>
    <w:multiLevelType w:val="hybridMultilevel"/>
    <w:tmpl w:val="A1687F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635794"/>
    <w:multiLevelType w:val="hybridMultilevel"/>
    <w:tmpl w:val="FC620396"/>
    <w:lvl w:ilvl="0" w:tplc="3664E6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FB33DB0"/>
    <w:multiLevelType w:val="hybridMultilevel"/>
    <w:tmpl w:val="C5B095B6"/>
    <w:lvl w:ilvl="0" w:tplc="D30401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0C4261A"/>
    <w:multiLevelType w:val="multilevel"/>
    <w:tmpl w:val="CCDC8AA2"/>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9CF348A"/>
    <w:multiLevelType w:val="hybridMultilevel"/>
    <w:tmpl w:val="B21C8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F0117C"/>
    <w:multiLevelType w:val="hybridMultilevel"/>
    <w:tmpl w:val="9F088F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801831"/>
    <w:multiLevelType w:val="hybridMultilevel"/>
    <w:tmpl w:val="C8C02A80"/>
    <w:lvl w:ilvl="0" w:tplc="79CC2444">
      <w:start w:val="3"/>
      <w:numFmt w:val="bullet"/>
      <w:lvlText w:val="-"/>
      <w:lvlJc w:val="left"/>
      <w:pPr>
        <w:ind w:left="720" w:hanging="360"/>
      </w:pPr>
      <w:rPr>
        <w:rFonts w:ascii="Calibri" w:eastAsiaTheme="minorHAnsi" w:hAnsi="Calibri" w:cs="Calibri"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9B32A3"/>
    <w:multiLevelType w:val="hybridMultilevel"/>
    <w:tmpl w:val="A216A07E"/>
    <w:lvl w:ilvl="0" w:tplc="89C4A7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93A320A"/>
    <w:multiLevelType w:val="hybridMultilevel"/>
    <w:tmpl w:val="63B6D3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142C6C"/>
    <w:multiLevelType w:val="hybridMultilevel"/>
    <w:tmpl w:val="8F52C4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AF0056"/>
    <w:multiLevelType w:val="multilevel"/>
    <w:tmpl w:val="0C70642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466420BE"/>
    <w:multiLevelType w:val="hybridMultilevel"/>
    <w:tmpl w:val="8398DE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F736EA"/>
    <w:multiLevelType w:val="hybridMultilevel"/>
    <w:tmpl w:val="BB02F4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6865F5"/>
    <w:multiLevelType w:val="hybridMultilevel"/>
    <w:tmpl w:val="4C1A0F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472B75"/>
    <w:multiLevelType w:val="hybridMultilevel"/>
    <w:tmpl w:val="1A88538E"/>
    <w:lvl w:ilvl="0" w:tplc="B9DEFA5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50C7C26"/>
    <w:multiLevelType w:val="multilevel"/>
    <w:tmpl w:val="5E92986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5A7C19D2"/>
    <w:multiLevelType w:val="hybridMultilevel"/>
    <w:tmpl w:val="BB8C8B8A"/>
    <w:lvl w:ilvl="0" w:tplc="3C40AFD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6A1615"/>
    <w:multiLevelType w:val="hybridMultilevel"/>
    <w:tmpl w:val="46300F26"/>
    <w:lvl w:ilvl="0" w:tplc="0B144A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7E6E5A"/>
    <w:multiLevelType w:val="hybridMultilevel"/>
    <w:tmpl w:val="A0EAD82E"/>
    <w:lvl w:ilvl="0" w:tplc="42C6133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B620E5"/>
    <w:multiLevelType w:val="hybridMultilevel"/>
    <w:tmpl w:val="C20281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D4B22D0"/>
    <w:multiLevelType w:val="hybridMultilevel"/>
    <w:tmpl w:val="249E2D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F92E86"/>
    <w:multiLevelType w:val="hybridMultilevel"/>
    <w:tmpl w:val="1E146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5E4083"/>
    <w:multiLevelType w:val="multilevel"/>
    <w:tmpl w:val="C5B095B6"/>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31" w15:restartNumberingAfterBreak="0">
    <w:nsid w:val="7D4226E2"/>
    <w:multiLevelType w:val="multilevel"/>
    <w:tmpl w:val="7578DB1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2" w15:restartNumberingAfterBreak="0">
    <w:nsid w:val="7F9975E8"/>
    <w:multiLevelType w:val="hybridMultilevel"/>
    <w:tmpl w:val="819244BE"/>
    <w:lvl w:ilvl="0" w:tplc="4768E0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80946995">
    <w:abstractNumId w:val="8"/>
  </w:num>
  <w:num w:numId="2" w16cid:durableId="1281762783">
    <w:abstractNumId w:val="28"/>
  </w:num>
  <w:num w:numId="3" w16cid:durableId="1145776233">
    <w:abstractNumId w:val="0"/>
  </w:num>
  <w:num w:numId="4" w16cid:durableId="1634098482">
    <w:abstractNumId w:val="32"/>
  </w:num>
  <w:num w:numId="5" w16cid:durableId="1408652744">
    <w:abstractNumId w:val="4"/>
  </w:num>
  <w:num w:numId="6" w16cid:durableId="586764456">
    <w:abstractNumId w:val="18"/>
  </w:num>
  <w:num w:numId="7" w16cid:durableId="1744837924">
    <w:abstractNumId w:val="29"/>
  </w:num>
  <w:num w:numId="8" w16cid:durableId="1998027123">
    <w:abstractNumId w:val="21"/>
  </w:num>
  <w:num w:numId="9" w16cid:durableId="785854849">
    <w:abstractNumId w:val="19"/>
  </w:num>
  <w:num w:numId="10" w16cid:durableId="2076582251">
    <w:abstractNumId w:val="3"/>
  </w:num>
  <w:num w:numId="11" w16cid:durableId="519125513">
    <w:abstractNumId w:val="7"/>
  </w:num>
  <w:num w:numId="12" w16cid:durableId="885533034">
    <w:abstractNumId w:val="13"/>
  </w:num>
  <w:num w:numId="13" w16cid:durableId="686101188">
    <w:abstractNumId w:val="16"/>
  </w:num>
  <w:num w:numId="14" w16cid:durableId="500124422">
    <w:abstractNumId w:val="27"/>
  </w:num>
  <w:num w:numId="15" w16cid:durableId="429787627">
    <w:abstractNumId w:val="15"/>
  </w:num>
  <w:num w:numId="16" w16cid:durableId="1466044861">
    <w:abstractNumId w:val="23"/>
  </w:num>
  <w:num w:numId="17" w16cid:durableId="887955115">
    <w:abstractNumId w:val="6"/>
  </w:num>
  <w:num w:numId="18" w16cid:durableId="678699324">
    <w:abstractNumId w:val="31"/>
  </w:num>
  <w:num w:numId="19" w16cid:durableId="546187288">
    <w:abstractNumId w:val="20"/>
  </w:num>
  <w:num w:numId="20" w16cid:durableId="66995341">
    <w:abstractNumId w:val="10"/>
  </w:num>
  <w:num w:numId="21" w16cid:durableId="1930960629">
    <w:abstractNumId w:val="30"/>
  </w:num>
  <w:num w:numId="22" w16cid:durableId="536744759">
    <w:abstractNumId w:val="9"/>
  </w:num>
  <w:num w:numId="23" w16cid:durableId="703946023">
    <w:abstractNumId w:val="2"/>
  </w:num>
  <w:num w:numId="24" w16cid:durableId="613637219">
    <w:abstractNumId w:val="24"/>
  </w:num>
  <w:num w:numId="25" w16cid:durableId="154146466">
    <w:abstractNumId w:val="25"/>
  </w:num>
  <w:num w:numId="26" w16cid:durableId="369646204">
    <w:abstractNumId w:val="5"/>
  </w:num>
  <w:num w:numId="27" w16cid:durableId="458106801">
    <w:abstractNumId w:val="12"/>
  </w:num>
  <w:num w:numId="28" w16cid:durableId="1777671995">
    <w:abstractNumId w:val="17"/>
  </w:num>
  <w:num w:numId="29" w16cid:durableId="1887521755">
    <w:abstractNumId w:val="11"/>
  </w:num>
  <w:num w:numId="30" w16cid:durableId="1226523124">
    <w:abstractNumId w:val="22"/>
  </w:num>
  <w:num w:numId="31" w16cid:durableId="1214343710">
    <w:abstractNumId w:val="1"/>
  </w:num>
  <w:num w:numId="32" w16cid:durableId="569535522">
    <w:abstractNumId w:val="26"/>
  </w:num>
  <w:num w:numId="33" w16cid:durableId="50735818">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rt, John M">
    <w15:presenceInfo w15:providerId="AD" w15:userId="S::jmhart3@illinois.edu::f95a7d07-9aeb-467e-8139-cba6bdabe50a"/>
  </w15:person>
  <w15:person w15:author="Daniel Gros">
    <w15:presenceInfo w15:providerId="Windows Live" w15:userId="e52125e1f19bac67"/>
  </w15:person>
  <w15:person w15:author="Gros, Daniel">
    <w15:presenceInfo w15:providerId="AD" w15:userId="S::231025@corpaa.aa.com::e559dc7c-7d8f-475b-bfa2-17280959f9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28B8"/>
    <w:rsid w:val="00001B93"/>
    <w:rsid w:val="0000228C"/>
    <w:rsid w:val="00005F4E"/>
    <w:rsid w:val="0001067B"/>
    <w:rsid w:val="00011208"/>
    <w:rsid w:val="000128A2"/>
    <w:rsid w:val="0001358F"/>
    <w:rsid w:val="00014CBE"/>
    <w:rsid w:val="00015BB1"/>
    <w:rsid w:val="00016738"/>
    <w:rsid w:val="0002005E"/>
    <w:rsid w:val="00024BC4"/>
    <w:rsid w:val="0003008E"/>
    <w:rsid w:val="00033031"/>
    <w:rsid w:val="000362C0"/>
    <w:rsid w:val="00037BE6"/>
    <w:rsid w:val="00040982"/>
    <w:rsid w:val="00043E99"/>
    <w:rsid w:val="0004783D"/>
    <w:rsid w:val="000550D3"/>
    <w:rsid w:val="000551BE"/>
    <w:rsid w:val="00057F62"/>
    <w:rsid w:val="000632BB"/>
    <w:rsid w:val="00063D81"/>
    <w:rsid w:val="00067AFC"/>
    <w:rsid w:val="000704E8"/>
    <w:rsid w:val="00074D56"/>
    <w:rsid w:val="00075FD9"/>
    <w:rsid w:val="00082772"/>
    <w:rsid w:val="00082D56"/>
    <w:rsid w:val="00092397"/>
    <w:rsid w:val="00094E20"/>
    <w:rsid w:val="000A45FA"/>
    <w:rsid w:val="000A531F"/>
    <w:rsid w:val="000B1ED4"/>
    <w:rsid w:val="000B501D"/>
    <w:rsid w:val="000B5EAA"/>
    <w:rsid w:val="000B6FE3"/>
    <w:rsid w:val="000B76F3"/>
    <w:rsid w:val="000B7C51"/>
    <w:rsid w:val="000C54E2"/>
    <w:rsid w:val="000C5A37"/>
    <w:rsid w:val="000C773D"/>
    <w:rsid w:val="000D041B"/>
    <w:rsid w:val="000D6D07"/>
    <w:rsid w:val="000D72CD"/>
    <w:rsid w:val="000D76DB"/>
    <w:rsid w:val="000E2D10"/>
    <w:rsid w:val="000E36C3"/>
    <w:rsid w:val="000E5A1D"/>
    <w:rsid w:val="000E6792"/>
    <w:rsid w:val="000E732C"/>
    <w:rsid w:val="000F6D6D"/>
    <w:rsid w:val="001015F2"/>
    <w:rsid w:val="00102376"/>
    <w:rsid w:val="001039AD"/>
    <w:rsid w:val="00104577"/>
    <w:rsid w:val="00104CF1"/>
    <w:rsid w:val="00104EA8"/>
    <w:rsid w:val="0010606E"/>
    <w:rsid w:val="0010799D"/>
    <w:rsid w:val="00111542"/>
    <w:rsid w:val="00116CFF"/>
    <w:rsid w:val="0012092D"/>
    <w:rsid w:val="001301B1"/>
    <w:rsid w:val="00130B85"/>
    <w:rsid w:val="00133A92"/>
    <w:rsid w:val="00133CD7"/>
    <w:rsid w:val="00135959"/>
    <w:rsid w:val="00137EF6"/>
    <w:rsid w:val="00140BDE"/>
    <w:rsid w:val="00147DDA"/>
    <w:rsid w:val="0015099B"/>
    <w:rsid w:val="00153E1C"/>
    <w:rsid w:val="001611EE"/>
    <w:rsid w:val="00163BBA"/>
    <w:rsid w:val="00165D49"/>
    <w:rsid w:val="001703B3"/>
    <w:rsid w:val="00171238"/>
    <w:rsid w:val="001722DF"/>
    <w:rsid w:val="0017539B"/>
    <w:rsid w:val="00176D42"/>
    <w:rsid w:val="00177143"/>
    <w:rsid w:val="00177B74"/>
    <w:rsid w:val="00193C13"/>
    <w:rsid w:val="00194EF8"/>
    <w:rsid w:val="001A0A9C"/>
    <w:rsid w:val="001A1A44"/>
    <w:rsid w:val="001A1D65"/>
    <w:rsid w:val="001A32F6"/>
    <w:rsid w:val="001A340B"/>
    <w:rsid w:val="001A3460"/>
    <w:rsid w:val="001A3A42"/>
    <w:rsid w:val="001A7953"/>
    <w:rsid w:val="001B122F"/>
    <w:rsid w:val="001B7BBD"/>
    <w:rsid w:val="001C2B92"/>
    <w:rsid w:val="001D372B"/>
    <w:rsid w:val="001D5F0C"/>
    <w:rsid w:val="001E1EBC"/>
    <w:rsid w:val="001E4686"/>
    <w:rsid w:val="001E60E8"/>
    <w:rsid w:val="001E6F18"/>
    <w:rsid w:val="001E7974"/>
    <w:rsid w:val="001F04D1"/>
    <w:rsid w:val="00202291"/>
    <w:rsid w:val="002035AB"/>
    <w:rsid w:val="0020710A"/>
    <w:rsid w:val="0020752C"/>
    <w:rsid w:val="00207963"/>
    <w:rsid w:val="00207B07"/>
    <w:rsid w:val="00210771"/>
    <w:rsid w:val="00222C46"/>
    <w:rsid w:val="00235659"/>
    <w:rsid w:val="00241848"/>
    <w:rsid w:val="00243AF4"/>
    <w:rsid w:val="00250D27"/>
    <w:rsid w:val="00252228"/>
    <w:rsid w:val="002529D7"/>
    <w:rsid w:val="002546C5"/>
    <w:rsid w:val="00254FFB"/>
    <w:rsid w:val="00256152"/>
    <w:rsid w:val="00257B1E"/>
    <w:rsid w:val="0026083F"/>
    <w:rsid w:val="00281465"/>
    <w:rsid w:val="002826DE"/>
    <w:rsid w:val="002911C2"/>
    <w:rsid w:val="002956C9"/>
    <w:rsid w:val="00295865"/>
    <w:rsid w:val="002A143F"/>
    <w:rsid w:val="002A38D4"/>
    <w:rsid w:val="002A3BE8"/>
    <w:rsid w:val="002A62E3"/>
    <w:rsid w:val="002B28B8"/>
    <w:rsid w:val="002C01AA"/>
    <w:rsid w:val="002C63D3"/>
    <w:rsid w:val="002D1AD4"/>
    <w:rsid w:val="002D28C2"/>
    <w:rsid w:val="002D3037"/>
    <w:rsid w:val="002D45C3"/>
    <w:rsid w:val="002D4EED"/>
    <w:rsid w:val="002E032E"/>
    <w:rsid w:val="002E126A"/>
    <w:rsid w:val="002E45BF"/>
    <w:rsid w:val="002E4EB4"/>
    <w:rsid w:val="002E7FFA"/>
    <w:rsid w:val="002F0E0C"/>
    <w:rsid w:val="002F14E1"/>
    <w:rsid w:val="002F287D"/>
    <w:rsid w:val="002F62C9"/>
    <w:rsid w:val="002F7088"/>
    <w:rsid w:val="00300861"/>
    <w:rsid w:val="003040C3"/>
    <w:rsid w:val="00307B6E"/>
    <w:rsid w:val="0031563F"/>
    <w:rsid w:val="00322903"/>
    <w:rsid w:val="003234AC"/>
    <w:rsid w:val="00325CD8"/>
    <w:rsid w:val="00330A02"/>
    <w:rsid w:val="0033113B"/>
    <w:rsid w:val="00334511"/>
    <w:rsid w:val="00336025"/>
    <w:rsid w:val="00350696"/>
    <w:rsid w:val="00356494"/>
    <w:rsid w:val="00365F8C"/>
    <w:rsid w:val="00367A19"/>
    <w:rsid w:val="00367D59"/>
    <w:rsid w:val="00374BC7"/>
    <w:rsid w:val="00376E9C"/>
    <w:rsid w:val="003874C7"/>
    <w:rsid w:val="0039020A"/>
    <w:rsid w:val="00390678"/>
    <w:rsid w:val="00391722"/>
    <w:rsid w:val="0039436D"/>
    <w:rsid w:val="00395946"/>
    <w:rsid w:val="003A0198"/>
    <w:rsid w:val="003A3BEE"/>
    <w:rsid w:val="003A532B"/>
    <w:rsid w:val="003A589A"/>
    <w:rsid w:val="003B12C5"/>
    <w:rsid w:val="003B3F98"/>
    <w:rsid w:val="003B6D21"/>
    <w:rsid w:val="003C2ADF"/>
    <w:rsid w:val="003D2A2F"/>
    <w:rsid w:val="003D5E32"/>
    <w:rsid w:val="003E3888"/>
    <w:rsid w:val="003E4825"/>
    <w:rsid w:val="003F4B2E"/>
    <w:rsid w:val="00400B10"/>
    <w:rsid w:val="004016C2"/>
    <w:rsid w:val="004031D4"/>
    <w:rsid w:val="0041041C"/>
    <w:rsid w:val="00411987"/>
    <w:rsid w:val="00414F02"/>
    <w:rsid w:val="00430CF2"/>
    <w:rsid w:val="0043462F"/>
    <w:rsid w:val="00435461"/>
    <w:rsid w:val="00436A7D"/>
    <w:rsid w:val="004408DA"/>
    <w:rsid w:val="00442072"/>
    <w:rsid w:val="0044321B"/>
    <w:rsid w:val="00445A28"/>
    <w:rsid w:val="00446C3A"/>
    <w:rsid w:val="004521D7"/>
    <w:rsid w:val="004531A2"/>
    <w:rsid w:val="00453A67"/>
    <w:rsid w:val="00456E78"/>
    <w:rsid w:val="004612C1"/>
    <w:rsid w:val="004623D5"/>
    <w:rsid w:val="00472986"/>
    <w:rsid w:val="00473D69"/>
    <w:rsid w:val="004744BB"/>
    <w:rsid w:val="0047726A"/>
    <w:rsid w:val="004805FB"/>
    <w:rsid w:val="00481BF4"/>
    <w:rsid w:val="00483BD7"/>
    <w:rsid w:val="004A0F43"/>
    <w:rsid w:val="004A5B78"/>
    <w:rsid w:val="004A6308"/>
    <w:rsid w:val="004A6643"/>
    <w:rsid w:val="004B0440"/>
    <w:rsid w:val="004B2288"/>
    <w:rsid w:val="004B26F7"/>
    <w:rsid w:val="004B4CC9"/>
    <w:rsid w:val="004B4E48"/>
    <w:rsid w:val="004C0EFA"/>
    <w:rsid w:val="004C5121"/>
    <w:rsid w:val="004C5BF3"/>
    <w:rsid w:val="004D2710"/>
    <w:rsid w:val="004D459F"/>
    <w:rsid w:val="004E0B37"/>
    <w:rsid w:val="004E10DD"/>
    <w:rsid w:val="004E4464"/>
    <w:rsid w:val="004E4E0B"/>
    <w:rsid w:val="004E528D"/>
    <w:rsid w:val="004E7332"/>
    <w:rsid w:val="004F24EE"/>
    <w:rsid w:val="004F3E78"/>
    <w:rsid w:val="004F6310"/>
    <w:rsid w:val="00501FF1"/>
    <w:rsid w:val="00502487"/>
    <w:rsid w:val="005025EE"/>
    <w:rsid w:val="00502B75"/>
    <w:rsid w:val="00503743"/>
    <w:rsid w:val="0051586B"/>
    <w:rsid w:val="00522FC4"/>
    <w:rsid w:val="00525659"/>
    <w:rsid w:val="00527794"/>
    <w:rsid w:val="00527C6B"/>
    <w:rsid w:val="00530F97"/>
    <w:rsid w:val="0054066F"/>
    <w:rsid w:val="00545027"/>
    <w:rsid w:val="00545600"/>
    <w:rsid w:val="0054788A"/>
    <w:rsid w:val="00547FAD"/>
    <w:rsid w:val="00550B6F"/>
    <w:rsid w:val="00551C3C"/>
    <w:rsid w:val="00552397"/>
    <w:rsid w:val="00553558"/>
    <w:rsid w:val="00553B30"/>
    <w:rsid w:val="00554157"/>
    <w:rsid w:val="005605E5"/>
    <w:rsid w:val="0056194A"/>
    <w:rsid w:val="005623E7"/>
    <w:rsid w:val="00564ACC"/>
    <w:rsid w:val="00567F91"/>
    <w:rsid w:val="005724EB"/>
    <w:rsid w:val="005725E8"/>
    <w:rsid w:val="0057469F"/>
    <w:rsid w:val="0057534D"/>
    <w:rsid w:val="0057539D"/>
    <w:rsid w:val="00580E06"/>
    <w:rsid w:val="00582648"/>
    <w:rsid w:val="00586782"/>
    <w:rsid w:val="00590553"/>
    <w:rsid w:val="0059267F"/>
    <w:rsid w:val="0059540D"/>
    <w:rsid w:val="005A28CD"/>
    <w:rsid w:val="005A43A8"/>
    <w:rsid w:val="005B4260"/>
    <w:rsid w:val="005B5528"/>
    <w:rsid w:val="005B7B2E"/>
    <w:rsid w:val="005C05F6"/>
    <w:rsid w:val="005C1DAB"/>
    <w:rsid w:val="005C1F40"/>
    <w:rsid w:val="005C3850"/>
    <w:rsid w:val="005D0FFA"/>
    <w:rsid w:val="005D4E97"/>
    <w:rsid w:val="005E03DE"/>
    <w:rsid w:val="005E3A8A"/>
    <w:rsid w:val="005E5C01"/>
    <w:rsid w:val="005E7B05"/>
    <w:rsid w:val="005F2753"/>
    <w:rsid w:val="00600E88"/>
    <w:rsid w:val="006017A2"/>
    <w:rsid w:val="00605717"/>
    <w:rsid w:val="006064B1"/>
    <w:rsid w:val="00606B2E"/>
    <w:rsid w:val="00606DC2"/>
    <w:rsid w:val="0060768F"/>
    <w:rsid w:val="00607734"/>
    <w:rsid w:val="00617708"/>
    <w:rsid w:val="00617C04"/>
    <w:rsid w:val="006231A7"/>
    <w:rsid w:val="00625F11"/>
    <w:rsid w:val="006261EC"/>
    <w:rsid w:val="006324F1"/>
    <w:rsid w:val="00633340"/>
    <w:rsid w:val="00633C01"/>
    <w:rsid w:val="00635081"/>
    <w:rsid w:val="0063738A"/>
    <w:rsid w:val="0063743A"/>
    <w:rsid w:val="00640B6A"/>
    <w:rsid w:val="00641A01"/>
    <w:rsid w:val="0064284F"/>
    <w:rsid w:val="00642A1C"/>
    <w:rsid w:val="00642A22"/>
    <w:rsid w:val="00647167"/>
    <w:rsid w:val="0065074B"/>
    <w:rsid w:val="00651D99"/>
    <w:rsid w:val="00652A03"/>
    <w:rsid w:val="006553E4"/>
    <w:rsid w:val="00656605"/>
    <w:rsid w:val="00657A5A"/>
    <w:rsid w:val="00666D1B"/>
    <w:rsid w:val="00667609"/>
    <w:rsid w:val="00671585"/>
    <w:rsid w:val="00677872"/>
    <w:rsid w:val="00682928"/>
    <w:rsid w:val="0068577D"/>
    <w:rsid w:val="00690B74"/>
    <w:rsid w:val="00690C56"/>
    <w:rsid w:val="00692212"/>
    <w:rsid w:val="006949AF"/>
    <w:rsid w:val="006957A5"/>
    <w:rsid w:val="00695ACD"/>
    <w:rsid w:val="00695DA5"/>
    <w:rsid w:val="00697D36"/>
    <w:rsid w:val="006A237D"/>
    <w:rsid w:val="006A593B"/>
    <w:rsid w:val="006B1C23"/>
    <w:rsid w:val="006B227D"/>
    <w:rsid w:val="006B45D1"/>
    <w:rsid w:val="006B70AB"/>
    <w:rsid w:val="006C4127"/>
    <w:rsid w:val="006C6C6F"/>
    <w:rsid w:val="006D3022"/>
    <w:rsid w:val="006D31C1"/>
    <w:rsid w:val="006D3B5F"/>
    <w:rsid w:val="006E0814"/>
    <w:rsid w:val="006E35CF"/>
    <w:rsid w:val="006E4E73"/>
    <w:rsid w:val="006E6789"/>
    <w:rsid w:val="006F3C93"/>
    <w:rsid w:val="006F6F4E"/>
    <w:rsid w:val="00700C56"/>
    <w:rsid w:val="0070292D"/>
    <w:rsid w:val="00704281"/>
    <w:rsid w:val="0070707B"/>
    <w:rsid w:val="007106A5"/>
    <w:rsid w:val="0071382A"/>
    <w:rsid w:val="00716B12"/>
    <w:rsid w:val="00730645"/>
    <w:rsid w:val="0073146E"/>
    <w:rsid w:val="007403AE"/>
    <w:rsid w:val="007413A6"/>
    <w:rsid w:val="00742133"/>
    <w:rsid w:val="007422FF"/>
    <w:rsid w:val="0074284A"/>
    <w:rsid w:val="00742E91"/>
    <w:rsid w:val="0074387D"/>
    <w:rsid w:val="00743F55"/>
    <w:rsid w:val="007459A9"/>
    <w:rsid w:val="00746FD4"/>
    <w:rsid w:val="00751012"/>
    <w:rsid w:val="00754C7D"/>
    <w:rsid w:val="00756D16"/>
    <w:rsid w:val="00765277"/>
    <w:rsid w:val="00766B5B"/>
    <w:rsid w:val="00773526"/>
    <w:rsid w:val="00774CF7"/>
    <w:rsid w:val="007758D7"/>
    <w:rsid w:val="00775B9E"/>
    <w:rsid w:val="007763C6"/>
    <w:rsid w:val="007779F6"/>
    <w:rsid w:val="00780533"/>
    <w:rsid w:val="00782192"/>
    <w:rsid w:val="00785896"/>
    <w:rsid w:val="00794336"/>
    <w:rsid w:val="007A05E2"/>
    <w:rsid w:val="007A324E"/>
    <w:rsid w:val="007A32BD"/>
    <w:rsid w:val="007B1346"/>
    <w:rsid w:val="007B1D5A"/>
    <w:rsid w:val="007B2434"/>
    <w:rsid w:val="007B4A38"/>
    <w:rsid w:val="007B559A"/>
    <w:rsid w:val="007C15F8"/>
    <w:rsid w:val="007C382B"/>
    <w:rsid w:val="007C567A"/>
    <w:rsid w:val="007C57A7"/>
    <w:rsid w:val="007D0170"/>
    <w:rsid w:val="007D1C81"/>
    <w:rsid w:val="007D58DB"/>
    <w:rsid w:val="007D5C69"/>
    <w:rsid w:val="007D70F3"/>
    <w:rsid w:val="007E0D71"/>
    <w:rsid w:val="007E4BAF"/>
    <w:rsid w:val="007F0F4D"/>
    <w:rsid w:val="007F1FBD"/>
    <w:rsid w:val="007F632C"/>
    <w:rsid w:val="007F64C2"/>
    <w:rsid w:val="00801C79"/>
    <w:rsid w:val="00804760"/>
    <w:rsid w:val="00804954"/>
    <w:rsid w:val="00810F81"/>
    <w:rsid w:val="0081301B"/>
    <w:rsid w:val="00813D15"/>
    <w:rsid w:val="00814D9B"/>
    <w:rsid w:val="008162F3"/>
    <w:rsid w:val="00817D33"/>
    <w:rsid w:val="00817F29"/>
    <w:rsid w:val="008208C9"/>
    <w:rsid w:val="00826106"/>
    <w:rsid w:val="00835049"/>
    <w:rsid w:val="008356C9"/>
    <w:rsid w:val="008404E5"/>
    <w:rsid w:val="0084130E"/>
    <w:rsid w:val="00841C16"/>
    <w:rsid w:val="00842227"/>
    <w:rsid w:val="00847430"/>
    <w:rsid w:val="00852FF7"/>
    <w:rsid w:val="008554A9"/>
    <w:rsid w:val="00856762"/>
    <w:rsid w:val="00861481"/>
    <w:rsid w:val="00862A3E"/>
    <w:rsid w:val="008636A4"/>
    <w:rsid w:val="0086371A"/>
    <w:rsid w:val="00866297"/>
    <w:rsid w:val="00867158"/>
    <w:rsid w:val="00873962"/>
    <w:rsid w:val="00874A33"/>
    <w:rsid w:val="0087526A"/>
    <w:rsid w:val="0088616A"/>
    <w:rsid w:val="00892971"/>
    <w:rsid w:val="00892BA0"/>
    <w:rsid w:val="00892F9F"/>
    <w:rsid w:val="00893E97"/>
    <w:rsid w:val="00894F3D"/>
    <w:rsid w:val="008959D4"/>
    <w:rsid w:val="008A4317"/>
    <w:rsid w:val="008A47A8"/>
    <w:rsid w:val="008A687E"/>
    <w:rsid w:val="008B1FB3"/>
    <w:rsid w:val="008C6CD1"/>
    <w:rsid w:val="008D07CA"/>
    <w:rsid w:val="008D0B45"/>
    <w:rsid w:val="008D0FFB"/>
    <w:rsid w:val="008D3BB8"/>
    <w:rsid w:val="008D43F9"/>
    <w:rsid w:val="008D4BC2"/>
    <w:rsid w:val="008E375A"/>
    <w:rsid w:val="008F15B8"/>
    <w:rsid w:val="00902A3B"/>
    <w:rsid w:val="00906282"/>
    <w:rsid w:val="00911503"/>
    <w:rsid w:val="009119FF"/>
    <w:rsid w:val="0091449C"/>
    <w:rsid w:val="009146C4"/>
    <w:rsid w:val="00916098"/>
    <w:rsid w:val="00921346"/>
    <w:rsid w:val="00922371"/>
    <w:rsid w:val="009231CE"/>
    <w:rsid w:val="00924079"/>
    <w:rsid w:val="0092418E"/>
    <w:rsid w:val="00927570"/>
    <w:rsid w:val="00930806"/>
    <w:rsid w:val="0094637B"/>
    <w:rsid w:val="009518ED"/>
    <w:rsid w:val="00951BF3"/>
    <w:rsid w:val="00952C34"/>
    <w:rsid w:val="00955E50"/>
    <w:rsid w:val="00957750"/>
    <w:rsid w:val="0096731F"/>
    <w:rsid w:val="009704EF"/>
    <w:rsid w:val="00971B98"/>
    <w:rsid w:val="0097210D"/>
    <w:rsid w:val="009728B6"/>
    <w:rsid w:val="00972D04"/>
    <w:rsid w:val="00972FAB"/>
    <w:rsid w:val="0097581E"/>
    <w:rsid w:val="009806B7"/>
    <w:rsid w:val="009834AC"/>
    <w:rsid w:val="009837CC"/>
    <w:rsid w:val="009859BE"/>
    <w:rsid w:val="0098677B"/>
    <w:rsid w:val="00986FB1"/>
    <w:rsid w:val="00987772"/>
    <w:rsid w:val="009916D6"/>
    <w:rsid w:val="009919D6"/>
    <w:rsid w:val="009A2007"/>
    <w:rsid w:val="009A2991"/>
    <w:rsid w:val="009A6966"/>
    <w:rsid w:val="009A7F1E"/>
    <w:rsid w:val="009B0C9C"/>
    <w:rsid w:val="009B19C3"/>
    <w:rsid w:val="009B19ED"/>
    <w:rsid w:val="009B416E"/>
    <w:rsid w:val="009B46F3"/>
    <w:rsid w:val="009C1089"/>
    <w:rsid w:val="009C3E73"/>
    <w:rsid w:val="009C46EC"/>
    <w:rsid w:val="009D5753"/>
    <w:rsid w:val="009E3116"/>
    <w:rsid w:val="009F456B"/>
    <w:rsid w:val="009F4C95"/>
    <w:rsid w:val="00A023DC"/>
    <w:rsid w:val="00A02EA1"/>
    <w:rsid w:val="00A0308D"/>
    <w:rsid w:val="00A047D7"/>
    <w:rsid w:val="00A04B00"/>
    <w:rsid w:val="00A07901"/>
    <w:rsid w:val="00A07A8A"/>
    <w:rsid w:val="00A07AE1"/>
    <w:rsid w:val="00A13B3F"/>
    <w:rsid w:val="00A1658C"/>
    <w:rsid w:val="00A21230"/>
    <w:rsid w:val="00A32CA5"/>
    <w:rsid w:val="00A33420"/>
    <w:rsid w:val="00A34C71"/>
    <w:rsid w:val="00A3599A"/>
    <w:rsid w:val="00A3753A"/>
    <w:rsid w:val="00A401E3"/>
    <w:rsid w:val="00A419EF"/>
    <w:rsid w:val="00A44417"/>
    <w:rsid w:val="00A44C81"/>
    <w:rsid w:val="00A47060"/>
    <w:rsid w:val="00A474AD"/>
    <w:rsid w:val="00A47D87"/>
    <w:rsid w:val="00A51F5A"/>
    <w:rsid w:val="00A52C98"/>
    <w:rsid w:val="00A54026"/>
    <w:rsid w:val="00A606CE"/>
    <w:rsid w:val="00A61730"/>
    <w:rsid w:val="00A644FA"/>
    <w:rsid w:val="00A726A1"/>
    <w:rsid w:val="00A73EEB"/>
    <w:rsid w:val="00A7508A"/>
    <w:rsid w:val="00A7661F"/>
    <w:rsid w:val="00A76855"/>
    <w:rsid w:val="00A77218"/>
    <w:rsid w:val="00A825F8"/>
    <w:rsid w:val="00A82B1F"/>
    <w:rsid w:val="00A85175"/>
    <w:rsid w:val="00A9087F"/>
    <w:rsid w:val="00A95DE0"/>
    <w:rsid w:val="00A97182"/>
    <w:rsid w:val="00A97600"/>
    <w:rsid w:val="00AA4F83"/>
    <w:rsid w:val="00AA5A3C"/>
    <w:rsid w:val="00AA7461"/>
    <w:rsid w:val="00AA7664"/>
    <w:rsid w:val="00AB1279"/>
    <w:rsid w:val="00AB426D"/>
    <w:rsid w:val="00AB727E"/>
    <w:rsid w:val="00AB7DC6"/>
    <w:rsid w:val="00AC41A4"/>
    <w:rsid w:val="00AC5002"/>
    <w:rsid w:val="00AC5875"/>
    <w:rsid w:val="00AC72F7"/>
    <w:rsid w:val="00AD13DE"/>
    <w:rsid w:val="00AD1DC1"/>
    <w:rsid w:val="00AD4AEC"/>
    <w:rsid w:val="00AE1040"/>
    <w:rsid w:val="00AE4D6A"/>
    <w:rsid w:val="00AF0021"/>
    <w:rsid w:val="00AF39DC"/>
    <w:rsid w:val="00AF6EF9"/>
    <w:rsid w:val="00AF6F9F"/>
    <w:rsid w:val="00B0122F"/>
    <w:rsid w:val="00B03322"/>
    <w:rsid w:val="00B0370A"/>
    <w:rsid w:val="00B11DAC"/>
    <w:rsid w:val="00B16AD8"/>
    <w:rsid w:val="00B16E7C"/>
    <w:rsid w:val="00B16EDA"/>
    <w:rsid w:val="00B20190"/>
    <w:rsid w:val="00B208B3"/>
    <w:rsid w:val="00B22189"/>
    <w:rsid w:val="00B312CB"/>
    <w:rsid w:val="00B341F9"/>
    <w:rsid w:val="00B428A5"/>
    <w:rsid w:val="00B431D5"/>
    <w:rsid w:val="00B53345"/>
    <w:rsid w:val="00B67C92"/>
    <w:rsid w:val="00B72A1B"/>
    <w:rsid w:val="00B74FD3"/>
    <w:rsid w:val="00B772EF"/>
    <w:rsid w:val="00B83118"/>
    <w:rsid w:val="00B94BE8"/>
    <w:rsid w:val="00B9775C"/>
    <w:rsid w:val="00BA6811"/>
    <w:rsid w:val="00BB3F66"/>
    <w:rsid w:val="00BB6441"/>
    <w:rsid w:val="00BC17C4"/>
    <w:rsid w:val="00BC1B92"/>
    <w:rsid w:val="00BC314E"/>
    <w:rsid w:val="00BC50D1"/>
    <w:rsid w:val="00BC681C"/>
    <w:rsid w:val="00BD0801"/>
    <w:rsid w:val="00BD492F"/>
    <w:rsid w:val="00BD4A65"/>
    <w:rsid w:val="00BE33C7"/>
    <w:rsid w:val="00BF27F3"/>
    <w:rsid w:val="00BF332E"/>
    <w:rsid w:val="00BF6254"/>
    <w:rsid w:val="00C02345"/>
    <w:rsid w:val="00C03EE6"/>
    <w:rsid w:val="00C13B40"/>
    <w:rsid w:val="00C154B2"/>
    <w:rsid w:val="00C15AEB"/>
    <w:rsid w:val="00C2133A"/>
    <w:rsid w:val="00C24893"/>
    <w:rsid w:val="00C27F35"/>
    <w:rsid w:val="00C31064"/>
    <w:rsid w:val="00C34440"/>
    <w:rsid w:val="00C353D1"/>
    <w:rsid w:val="00C438EE"/>
    <w:rsid w:val="00C45212"/>
    <w:rsid w:val="00C5105B"/>
    <w:rsid w:val="00C54FB7"/>
    <w:rsid w:val="00C57796"/>
    <w:rsid w:val="00C60589"/>
    <w:rsid w:val="00C60C9C"/>
    <w:rsid w:val="00C65EAD"/>
    <w:rsid w:val="00C665AD"/>
    <w:rsid w:val="00C7134A"/>
    <w:rsid w:val="00C730AF"/>
    <w:rsid w:val="00C735A3"/>
    <w:rsid w:val="00C762AE"/>
    <w:rsid w:val="00C76521"/>
    <w:rsid w:val="00C8075F"/>
    <w:rsid w:val="00C82B45"/>
    <w:rsid w:val="00C84A47"/>
    <w:rsid w:val="00C86461"/>
    <w:rsid w:val="00C868F1"/>
    <w:rsid w:val="00C93F76"/>
    <w:rsid w:val="00CB52A1"/>
    <w:rsid w:val="00CB6329"/>
    <w:rsid w:val="00CB7F9B"/>
    <w:rsid w:val="00CC0B42"/>
    <w:rsid w:val="00CC2722"/>
    <w:rsid w:val="00CC606A"/>
    <w:rsid w:val="00CC60CE"/>
    <w:rsid w:val="00CD0BF8"/>
    <w:rsid w:val="00CD414B"/>
    <w:rsid w:val="00CE2097"/>
    <w:rsid w:val="00D03703"/>
    <w:rsid w:val="00D04A50"/>
    <w:rsid w:val="00D04D8E"/>
    <w:rsid w:val="00D053C5"/>
    <w:rsid w:val="00D056D2"/>
    <w:rsid w:val="00D10FDA"/>
    <w:rsid w:val="00D167A0"/>
    <w:rsid w:val="00D20F18"/>
    <w:rsid w:val="00D22210"/>
    <w:rsid w:val="00D22DF0"/>
    <w:rsid w:val="00D2420C"/>
    <w:rsid w:val="00D25ED0"/>
    <w:rsid w:val="00D40169"/>
    <w:rsid w:val="00D47422"/>
    <w:rsid w:val="00D51E9C"/>
    <w:rsid w:val="00D52A22"/>
    <w:rsid w:val="00D54BAA"/>
    <w:rsid w:val="00D54DB6"/>
    <w:rsid w:val="00D6204D"/>
    <w:rsid w:val="00D6272D"/>
    <w:rsid w:val="00D62B8D"/>
    <w:rsid w:val="00D63279"/>
    <w:rsid w:val="00D6363A"/>
    <w:rsid w:val="00D65249"/>
    <w:rsid w:val="00D71513"/>
    <w:rsid w:val="00D730F1"/>
    <w:rsid w:val="00D746B2"/>
    <w:rsid w:val="00D833F4"/>
    <w:rsid w:val="00D83DF0"/>
    <w:rsid w:val="00D8491E"/>
    <w:rsid w:val="00D85959"/>
    <w:rsid w:val="00D85B56"/>
    <w:rsid w:val="00D85ECB"/>
    <w:rsid w:val="00D8616D"/>
    <w:rsid w:val="00D90F5D"/>
    <w:rsid w:val="00D936F8"/>
    <w:rsid w:val="00DA1B4F"/>
    <w:rsid w:val="00DA1C8B"/>
    <w:rsid w:val="00DA235E"/>
    <w:rsid w:val="00DA2ADC"/>
    <w:rsid w:val="00DA32B5"/>
    <w:rsid w:val="00DA34D0"/>
    <w:rsid w:val="00DA478F"/>
    <w:rsid w:val="00DA69C5"/>
    <w:rsid w:val="00DA7E71"/>
    <w:rsid w:val="00DB12C1"/>
    <w:rsid w:val="00DB2C63"/>
    <w:rsid w:val="00DB5F36"/>
    <w:rsid w:val="00DB66B3"/>
    <w:rsid w:val="00DB692F"/>
    <w:rsid w:val="00DC4610"/>
    <w:rsid w:val="00DC6647"/>
    <w:rsid w:val="00DC667C"/>
    <w:rsid w:val="00DC68CA"/>
    <w:rsid w:val="00DC7235"/>
    <w:rsid w:val="00DD0681"/>
    <w:rsid w:val="00DD4A55"/>
    <w:rsid w:val="00DD6B08"/>
    <w:rsid w:val="00DE159B"/>
    <w:rsid w:val="00DE2918"/>
    <w:rsid w:val="00DE2C40"/>
    <w:rsid w:val="00DE71D0"/>
    <w:rsid w:val="00DF22D1"/>
    <w:rsid w:val="00DF3584"/>
    <w:rsid w:val="00DF49DC"/>
    <w:rsid w:val="00DF5060"/>
    <w:rsid w:val="00E0329D"/>
    <w:rsid w:val="00E12251"/>
    <w:rsid w:val="00E21E7E"/>
    <w:rsid w:val="00E262AF"/>
    <w:rsid w:val="00E26D24"/>
    <w:rsid w:val="00E2709A"/>
    <w:rsid w:val="00E33F56"/>
    <w:rsid w:val="00E40164"/>
    <w:rsid w:val="00E40BE2"/>
    <w:rsid w:val="00E41ECD"/>
    <w:rsid w:val="00E4274F"/>
    <w:rsid w:val="00E43B14"/>
    <w:rsid w:val="00E4595F"/>
    <w:rsid w:val="00E47B64"/>
    <w:rsid w:val="00E52B82"/>
    <w:rsid w:val="00E538CF"/>
    <w:rsid w:val="00E552F3"/>
    <w:rsid w:val="00E55FF7"/>
    <w:rsid w:val="00E56907"/>
    <w:rsid w:val="00E56CD2"/>
    <w:rsid w:val="00E6015F"/>
    <w:rsid w:val="00E71C31"/>
    <w:rsid w:val="00E77A01"/>
    <w:rsid w:val="00E80C76"/>
    <w:rsid w:val="00E85FA6"/>
    <w:rsid w:val="00E867AE"/>
    <w:rsid w:val="00E91110"/>
    <w:rsid w:val="00E91562"/>
    <w:rsid w:val="00E963C8"/>
    <w:rsid w:val="00EA0FF9"/>
    <w:rsid w:val="00EA3692"/>
    <w:rsid w:val="00EA7BB0"/>
    <w:rsid w:val="00EB00FF"/>
    <w:rsid w:val="00EB2E3D"/>
    <w:rsid w:val="00EB4C2C"/>
    <w:rsid w:val="00EB5A8D"/>
    <w:rsid w:val="00EC152A"/>
    <w:rsid w:val="00EC2DF9"/>
    <w:rsid w:val="00EC3D40"/>
    <w:rsid w:val="00EC56F2"/>
    <w:rsid w:val="00EC616D"/>
    <w:rsid w:val="00EC6B8F"/>
    <w:rsid w:val="00ED44AC"/>
    <w:rsid w:val="00ED64BA"/>
    <w:rsid w:val="00ED7623"/>
    <w:rsid w:val="00EE05C1"/>
    <w:rsid w:val="00EE060C"/>
    <w:rsid w:val="00EE0650"/>
    <w:rsid w:val="00EE4143"/>
    <w:rsid w:val="00EE4311"/>
    <w:rsid w:val="00EF0E0C"/>
    <w:rsid w:val="00EF524D"/>
    <w:rsid w:val="00EF5E3D"/>
    <w:rsid w:val="00F02261"/>
    <w:rsid w:val="00F027EB"/>
    <w:rsid w:val="00F03095"/>
    <w:rsid w:val="00F07883"/>
    <w:rsid w:val="00F109B3"/>
    <w:rsid w:val="00F11002"/>
    <w:rsid w:val="00F11285"/>
    <w:rsid w:val="00F155BA"/>
    <w:rsid w:val="00F21F0C"/>
    <w:rsid w:val="00F30434"/>
    <w:rsid w:val="00F33DE1"/>
    <w:rsid w:val="00F351FE"/>
    <w:rsid w:val="00F35C18"/>
    <w:rsid w:val="00F370AA"/>
    <w:rsid w:val="00F4025B"/>
    <w:rsid w:val="00F4337F"/>
    <w:rsid w:val="00F461D0"/>
    <w:rsid w:val="00F53346"/>
    <w:rsid w:val="00F543AE"/>
    <w:rsid w:val="00F55728"/>
    <w:rsid w:val="00F57F6D"/>
    <w:rsid w:val="00F63929"/>
    <w:rsid w:val="00F64B7E"/>
    <w:rsid w:val="00F73AB4"/>
    <w:rsid w:val="00F73BF4"/>
    <w:rsid w:val="00F73C88"/>
    <w:rsid w:val="00F7420D"/>
    <w:rsid w:val="00F74605"/>
    <w:rsid w:val="00F74FAC"/>
    <w:rsid w:val="00F761EF"/>
    <w:rsid w:val="00F820FB"/>
    <w:rsid w:val="00F82221"/>
    <w:rsid w:val="00F83F8B"/>
    <w:rsid w:val="00F8489A"/>
    <w:rsid w:val="00F851C6"/>
    <w:rsid w:val="00F86332"/>
    <w:rsid w:val="00F90CD0"/>
    <w:rsid w:val="00F9339E"/>
    <w:rsid w:val="00F941C7"/>
    <w:rsid w:val="00F94455"/>
    <w:rsid w:val="00F961E5"/>
    <w:rsid w:val="00FA304E"/>
    <w:rsid w:val="00FA5F7A"/>
    <w:rsid w:val="00FA73B6"/>
    <w:rsid w:val="00FB3B2B"/>
    <w:rsid w:val="00FC0533"/>
    <w:rsid w:val="00FC1CC3"/>
    <w:rsid w:val="00FC1FB9"/>
    <w:rsid w:val="00FC27F3"/>
    <w:rsid w:val="00FC689E"/>
    <w:rsid w:val="00FD2A01"/>
    <w:rsid w:val="00FD501B"/>
    <w:rsid w:val="00FE0AE7"/>
    <w:rsid w:val="00FE2E2F"/>
    <w:rsid w:val="00FE59D5"/>
    <w:rsid w:val="00FE5AF1"/>
    <w:rsid w:val="00FE68A4"/>
    <w:rsid w:val="00FF04ED"/>
    <w:rsid w:val="00FF5A6F"/>
    <w:rsid w:val="00FF69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C93ACE"/>
  <w15:docId w15:val="{AD8CCEEF-916E-4BB2-88F3-BEC23F735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4336"/>
  </w:style>
  <w:style w:type="paragraph" w:styleId="Heading1">
    <w:name w:val="heading 1"/>
    <w:basedOn w:val="Normal"/>
    <w:next w:val="Normal"/>
    <w:link w:val="Heading1Char"/>
    <w:uiPriority w:val="9"/>
    <w:qFormat/>
    <w:rsid w:val="007D70F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5775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22C4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51D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1D99"/>
    <w:rPr>
      <w:rFonts w:ascii="Tahoma" w:hAnsi="Tahoma" w:cs="Tahoma"/>
      <w:sz w:val="16"/>
      <w:szCs w:val="16"/>
    </w:rPr>
  </w:style>
  <w:style w:type="character" w:customStyle="1" w:styleId="Heading1Char">
    <w:name w:val="Heading 1 Char"/>
    <w:basedOn w:val="DefaultParagraphFont"/>
    <w:link w:val="Heading1"/>
    <w:uiPriority w:val="9"/>
    <w:rsid w:val="007D70F3"/>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7D70F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D70F3"/>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5C1D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1DAB"/>
  </w:style>
  <w:style w:type="paragraph" w:styleId="Footer">
    <w:name w:val="footer"/>
    <w:basedOn w:val="Normal"/>
    <w:link w:val="FooterChar"/>
    <w:uiPriority w:val="99"/>
    <w:unhideWhenUsed/>
    <w:rsid w:val="005C1D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1DAB"/>
  </w:style>
  <w:style w:type="paragraph" w:styleId="TOCHeading">
    <w:name w:val="TOC Heading"/>
    <w:basedOn w:val="Heading1"/>
    <w:next w:val="Normal"/>
    <w:uiPriority w:val="39"/>
    <w:semiHidden/>
    <w:unhideWhenUsed/>
    <w:qFormat/>
    <w:rsid w:val="00522FC4"/>
    <w:pPr>
      <w:outlineLvl w:val="9"/>
    </w:pPr>
    <w:rPr>
      <w:lang w:eastAsia="ja-JP"/>
    </w:rPr>
  </w:style>
  <w:style w:type="paragraph" w:styleId="TOC1">
    <w:name w:val="toc 1"/>
    <w:basedOn w:val="Normal"/>
    <w:next w:val="Normal"/>
    <w:autoRedefine/>
    <w:uiPriority w:val="39"/>
    <w:unhideWhenUsed/>
    <w:qFormat/>
    <w:rsid w:val="00522FC4"/>
    <w:pPr>
      <w:spacing w:after="100"/>
    </w:pPr>
  </w:style>
  <w:style w:type="character" w:styleId="Hyperlink">
    <w:name w:val="Hyperlink"/>
    <w:basedOn w:val="DefaultParagraphFont"/>
    <w:uiPriority w:val="99"/>
    <w:unhideWhenUsed/>
    <w:rsid w:val="00522FC4"/>
    <w:rPr>
      <w:color w:val="0000FF" w:themeColor="hyperlink"/>
      <w:u w:val="single"/>
    </w:rPr>
  </w:style>
  <w:style w:type="paragraph" w:styleId="ListParagraph">
    <w:name w:val="List Paragraph"/>
    <w:basedOn w:val="Normal"/>
    <w:uiPriority w:val="34"/>
    <w:qFormat/>
    <w:rsid w:val="00682928"/>
    <w:pPr>
      <w:ind w:left="720"/>
      <w:contextualSpacing/>
    </w:pPr>
  </w:style>
  <w:style w:type="character" w:customStyle="1" w:styleId="Heading2Char">
    <w:name w:val="Heading 2 Char"/>
    <w:basedOn w:val="DefaultParagraphFont"/>
    <w:link w:val="Heading2"/>
    <w:uiPriority w:val="9"/>
    <w:rsid w:val="00957750"/>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957750"/>
    <w:pPr>
      <w:spacing w:after="100"/>
      <w:ind w:left="220"/>
    </w:pPr>
  </w:style>
  <w:style w:type="paragraph" w:styleId="Caption">
    <w:name w:val="caption"/>
    <w:basedOn w:val="Normal"/>
    <w:next w:val="Normal"/>
    <w:uiPriority w:val="35"/>
    <w:unhideWhenUsed/>
    <w:qFormat/>
    <w:rsid w:val="00545600"/>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222C46"/>
    <w:rPr>
      <w:rFonts w:asciiTheme="majorHAnsi" w:eastAsiaTheme="majorEastAsia" w:hAnsiTheme="majorHAnsi" w:cstheme="majorBidi"/>
      <w:b/>
      <w:bCs/>
      <w:color w:val="4F81BD" w:themeColor="accent1"/>
    </w:rPr>
  </w:style>
  <w:style w:type="table" w:styleId="TableGrid">
    <w:name w:val="Table Grid"/>
    <w:basedOn w:val="TableNormal"/>
    <w:uiPriority w:val="59"/>
    <w:rsid w:val="008B1F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AB7DC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List2">
    <w:name w:val="Medium List 2"/>
    <w:basedOn w:val="TableNormal"/>
    <w:uiPriority w:val="66"/>
    <w:rsid w:val="00367D5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TOC3">
    <w:name w:val="toc 3"/>
    <w:basedOn w:val="Normal"/>
    <w:next w:val="Normal"/>
    <w:autoRedefine/>
    <w:uiPriority w:val="39"/>
    <w:unhideWhenUsed/>
    <w:qFormat/>
    <w:rsid w:val="001D5F0C"/>
    <w:pPr>
      <w:spacing w:after="100"/>
      <w:ind w:left="440"/>
    </w:pPr>
  </w:style>
  <w:style w:type="table" w:styleId="MediumShading2">
    <w:name w:val="Medium Shading 2"/>
    <w:basedOn w:val="TableNormal"/>
    <w:uiPriority w:val="64"/>
    <w:rsid w:val="0017123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17123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FollowedHyperlink">
    <w:name w:val="FollowedHyperlink"/>
    <w:basedOn w:val="DefaultParagraphFont"/>
    <w:uiPriority w:val="99"/>
    <w:semiHidden/>
    <w:unhideWhenUsed/>
    <w:rsid w:val="00B94BE8"/>
    <w:rPr>
      <w:color w:val="800080" w:themeColor="followedHyperlink"/>
      <w:u w:val="single"/>
    </w:rPr>
  </w:style>
  <w:style w:type="character" w:styleId="UnresolvedMention">
    <w:name w:val="Unresolved Mention"/>
    <w:basedOn w:val="DefaultParagraphFont"/>
    <w:uiPriority w:val="99"/>
    <w:semiHidden/>
    <w:unhideWhenUsed/>
    <w:rsid w:val="00390678"/>
    <w:rPr>
      <w:color w:val="605E5C"/>
      <w:shd w:val="clear" w:color="auto" w:fill="E1DFDD"/>
    </w:rPr>
  </w:style>
  <w:style w:type="paragraph" w:styleId="NormalWeb">
    <w:name w:val="Normal (Web)"/>
    <w:basedOn w:val="Normal"/>
    <w:uiPriority w:val="99"/>
    <w:unhideWhenUsed/>
    <w:rsid w:val="00FE59D5"/>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Default">
    <w:name w:val="Default"/>
    <w:rsid w:val="007C57A7"/>
    <w:pPr>
      <w:autoSpaceDE w:val="0"/>
      <w:autoSpaceDN w:val="0"/>
      <w:adjustRightInd w:val="0"/>
      <w:spacing w:after="0" w:line="240" w:lineRule="auto"/>
    </w:pPr>
    <w:rPr>
      <w:rFonts w:ascii="Charis SIL" w:hAnsi="Charis SIL" w:cs="Charis SIL"/>
      <w:color w:val="000000"/>
      <w:sz w:val="24"/>
      <w:szCs w:val="24"/>
    </w:rPr>
  </w:style>
  <w:style w:type="paragraph" w:styleId="NoSpacing">
    <w:name w:val="No Spacing"/>
    <w:uiPriority w:val="1"/>
    <w:qFormat/>
    <w:rsid w:val="009806B7"/>
    <w:pPr>
      <w:spacing w:after="0" w:line="240" w:lineRule="auto"/>
    </w:pPr>
  </w:style>
  <w:style w:type="character" w:customStyle="1" w:styleId="cf01">
    <w:name w:val="cf01"/>
    <w:basedOn w:val="DefaultParagraphFont"/>
    <w:rsid w:val="00C86461"/>
    <w:rPr>
      <w:rFonts w:ascii="Segoe UI" w:hAnsi="Segoe UI" w:cs="Segoe UI" w:hint="default"/>
      <w:sz w:val="18"/>
      <w:szCs w:val="18"/>
    </w:rPr>
  </w:style>
  <w:style w:type="paragraph" w:styleId="FootnoteText">
    <w:name w:val="footnote text"/>
    <w:basedOn w:val="Normal"/>
    <w:link w:val="FootnoteTextChar"/>
    <w:uiPriority w:val="99"/>
    <w:semiHidden/>
    <w:unhideWhenUsed/>
    <w:rsid w:val="00B037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370A"/>
    <w:rPr>
      <w:sz w:val="20"/>
      <w:szCs w:val="20"/>
    </w:rPr>
  </w:style>
  <w:style w:type="character" w:styleId="FootnoteReference">
    <w:name w:val="footnote reference"/>
    <w:basedOn w:val="DefaultParagraphFont"/>
    <w:uiPriority w:val="99"/>
    <w:semiHidden/>
    <w:unhideWhenUsed/>
    <w:rsid w:val="00B0370A"/>
    <w:rPr>
      <w:vertAlign w:val="superscript"/>
    </w:rPr>
  </w:style>
  <w:style w:type="paragraph" w:styleId="TableofFigures">
    <w:name w:val="table of figures"/>
    <w:basedOn w:val="Normal"/>
    <w:next w:val="Normal"/>
    <w:uiPriority w:val="99"/>
    <w:unhideWhenUsed/>
    <w:rsid w:val="00EF524D"/>
    <w:pPr>
      <w:spacing w:after="0"/>
    </w:pPr>
  </w:style>
  <w:style w:type="paragraph" w:styleId="Revision">
    <w:name w:val="Revision"/>
    <w:hidden/>
    <w:uiPriority w:val="99"/>
    <w:semiHidden/>
    <w:rsid w:val="004B4E48"/>
    <w:pPr>
      <w:spacing w:after="0" w:line="240" w:lineRule="auto"/>
    </w:pPr>
  </w:style>
  <w:style w:type="character" w:styleId="CommentReference">
    <w:name w:val="annotation reference"/>
    <w:basedOn w:val="DefaultParagraphFont"/>
    <w:uiPriority w:val="99"/>
    <w:semiHidden/>
    <w:unhideWhenUsed/>
    <w:rsid w:val="00EA3692"/>
    <w:rPr>
      <w:sz w:val="16"/>
      <w:szCs w:val="16"/>
    </w:rPr>
  </w:style>
  <w:style w:type="paragraph" w:styleId="CommentText">
    <w:name w:val="annotation text"/>
    <w:basedOn w:val="Normal"/>
    <w:link w:val="CommentTextChar"/>
    <w:uiPriority w:val="99"/>
    <w:unhideWhenUsed/>
    <w:rsid w:val="00EA3692"/>
    <w:pPr>
      <w:spacing w:line="240" w:lineRule="auto"/>
    </w:pPr>
    <w:rPr>
      <w:sz w:val="20"/>
      <w:szCs w:val="20"/>
    </w:rPr>
  </w:style>
  <w:style w:type="character" w:customStyle="1" w:styleId="CommentTextChar">
    <w:name w:val="Comment Text Char"/>
    <w:basedOn w:val="DefaultParagraphFont"/>
    <w:link w:val="CommentText"/>
    <w:uiPriority w:val="99"/>
    <w:rsid w:val="00EA3692"/>
    <w:rPr>
      <w:sz w:val="20"/>
      <w:szCs w:val="20"/>
    </w:rPr>
  </w:style>
  <w:style w:type="paragraph" w:styleId="CommentSubject">
    <w:name w:val="annotation subject"/>
    <w:basedOn w:val="CommentText"/>
    <w:next w:val="CommentText"/>
    <w:link w:val="CommentSubjectChar"/>
    <w:uiPriority w:val="99"/>
    <w:semiHidden/>
    <w:unhideWhenUsed/>
    <w:rsid w:val="00EA3692"/>
    <w:rPr>
      <w:b/>
      <w:bCs/>
    </w:rPr>
  </w:style>
  <w:style w:type="character" w:customStyle="1" w:styleId="CommentSubjectChar">
    <w:name w:val="Comment Subject Char"/>
    <w:basedOn w:val="CommentTextChar"/>
    <w:link w:val="CommentSubject"/>
    <w:uiPriority w:val="99"/>
    <w:semiHidden/>
    <w:rsid w:val="00EA3692"/>
    <w:rPr>
      <w:b/>
      <w:bCs/>
      <w:sz w:val="20"/>
      <w:szCs w:val="20"/>
    </w:rPr>
  </w:style>
  <w:style w:type="character" w:customStyle="1" w:styleId="cf11">
    <w:name w:val="cf11"/>
    <w:basedOn w:val="DefaultParagraphFont"/>
    <w:rsid w:val="00137EF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78598">
      <w:bodyDiv w:val="1"/>
      <w:marLeft w:val="0"/>
      <w:marRight w:val="0"/>
      <w:marTop w:val="0"/>
      <w:marBottom w:val="0"/>
      <w:divBdr>
        <w:top w:val="none" w:sz="0" w:space="0" w:color="auto"/>
        <w:left w:val="none" w:sz="0" w:space="0" w:color="auto"/>
        <w:bottom w:val="none" w:sz="0" w:space="0" w:color="auto"/>
        <w:right w:val="none" w:sz="0" w:space="0" w:color="auto"/>
      </w:divBdr>
      <w:divsChild>
        <w:div w:id="1100027872">
          <w:marLeft w:val="0"/>
          <w:marRight w:val="0"/>
          <w:marTop w:val="0"/>
          <w:marBottom w:val="0"/>
          <w:divBdr>
            <w:top w:val="none" w:sz="0" w:space="0" w:color="auto"/>
            <w:left w:val="none" w:sz="0" w:space="0" w:color="auto"/>
            <w:bottom w:val="none" w:sz="0" w:space="0" w:color="auto"/>
            <w:right w:val="none" w:sz="0" w:space="0" w:color="auto"/>
          </w:divBdr>
          <w:divsChild>
            <w:div w:id="1822697096">
              <w:marLeft w:val="0"/>
              <w:marRight w:val="0"/>
              <w:marTop w:val="0"/>
              <w:marBottom w:val="0"/>
              <w:divBdr>
                <w:top w:val="none" w:sz="0" w:space="0" w:color="auto"/>
                <w:left w:val="none" w:sz="0" w:space="0" w:color="auto"/>
                <w:bottom w:val="none" w:sz="0" w:space="0" w:color="auto"/>
                <w:right w:val="none" w:sz="0" w:space="0" w:color="auto"/>
              </w:divBdr>
            </w:div>
            <w:div w:id="1001853906">
              <w:marLeft w:val="0"/>
              <w:marRight w:val="0"/>
              <w:marTop w:val="0"/>
              <w:marBottom w:val="0"/>
              <w:divBdr>
                <w:top w:val="none" w:sz="0" w:space="0" w:color="auto"/>
                <w:left w:val="none" w:sz="0" w:space="0" w:color="auto"/>
                <w:bottom w:val="none" w:sz="0" w:space="0" w:color="auto"/>
                <w:right w:val="none" w:sz="0" w:space="0" w:color="auto"/>
              </w:divBdr>
            </w:div>
            <w:div w:id="1860317673">
              <w:marLeft w:val="0"/>
              <w:marRight w:val="0"/>
              <w:marTop w:val="0"/>
              <w:marBottom w:val="0"/>
              <w:divBdr>
                <w:top w:val="none" w:sz="0" w:space="0" w:color="auto"/>
                <w:left w:val="none" w:sz="0" w:space="0" w:color="auto"/>
                <w:bottom w:val="none" w:sz="0" w:space="0" w:color="auto"/>
                <w:right w:val="none" w:sz="0" w:space="0" w:color="auto"/>
              </w:divBdr>
            </w:div>
            <w:div w:id="1518420874">
              <w:marLeft w:val="0"/>
              <w:marRight w:val="0"/>
              <w:marTop w:val="0"/>
              <w:marBottom w:val="0"/>
              <w:divBdr>
                <w:top w:val="none" w:sz="0" w:space="0" w:color="auto"/>
                <w:left w:val="none" w:sz="0" w:space="0" w:color="auto"/>
                <w:bottom w:val="none" w:sz="0" w:space="0" w:color="auto"/>
                <w:right w:val="none" w:sz="0" w:space="0" w:color="auto"/>
              </w:divBdr>
            </w:div>
            <w:div w:id="433987835">
              <w:marLeft w:val="0"/>
              <w:marRight w:val="0"/>
              <w:marTop w:val="0"/>
              <w:marBottom w:val="0"/>
              <w:divBdr>
                <w:top w:val="none" w:sz="0" w:space="0" w:color="auto"/>
                <w:left w:val="none" w:sz="0" w:space="0" w:color="auto"/>
                <w:bottom w:val="none" w:sz="0" w:space="0" w:color="auto"/>
                <w:right w:val="none" w:sz="0" w:space="0" w:color="auto"/>
              </w:divBdr>
            </w:div>
            <w:div w:id="1033076092">
              <w:marLeft w:val="0"/>
              <w:marRight w:val="0"/>
              <w:marTop w:val="0"/>
              <w:marBottom w:val="0"/>
              <w:divBdr>
                <w:top w:val="none" w:sz="0" w:space="0" w:color="auto"/>
                <w:left w:val="none" w:sz="0" w:space="0" w:color="auto"/>
                <w:bottom w:val="none" w:sz="0" w:space="0" w:color="auto"/>
                <w:right w:val="none" w:sz="0" w:space="0" w:color="auto"/>
              </w:divBdr>
            </w:div>
            <w:div w:id="922954116">
              <w:marLeft w:val="0"/>
              <w:marRight w:val="0"/>
              <w:marTop w:val="0"/>
              <w:marBottom w:val="0"/>
              <w:divBdr>
                <w:top w:val="none" w:sz="0" w:space="0" w:color="auto"/>
                <w:left w:val="none" w:sz="0" w:space="0" w:color="auto"/>
                <w:bottom w:val="none" w:sz="0" w:space="0" w:color="auto"/>
                <w:right w:val="none" w:sz="0" w:space="0" w:color="auto"/>
              </w:divBdr>
            </w:div>
            <w:div w:id="1037120407">
              <w:marLeft w:val="0"/>
              <w:marRight w:val="0"/>
              <w:marTop w:val="0"/>
              <w:marBottom w:val="0"/>
              <w:divBdr>
                <w:top w:val="none" w:sz="0" w:space="0" w:color="auto"/>
                <w:left w:val="none" w:sz="0" w:space="0" w:color="auto"/>
                <w:bottom w:val="none" w:sz="0" w:space="0" w:color="auto"/>
                <w:right w:val="none" w:sz="0" w:space="0" w:color="auto"/>
              </w:divBdr>
            </w:div>
            <w:div w:id="1155492393">
              <w:marLeft w:val="0"/>
              <w:marRight w:val="0"/>
              <w:marTop w:val="0"/>
              <w:marBottom w:val="0"/>
              <w:divBdr>
                <w:top w:val="none" w:sz="0" w:space="0" w:color="auto"/>
                <w:left w:val="none" w:sz="0" w:space="0" w:color="auto"/>
                <w:bottom w:val="none" w:sz="0" w:space="0" w:color="auto"/>
                <w:right w:val="none" w:sz="0" w:space="0" w:color="auto"/>
              </w:divBdr>
            </w:div>
            <w:div w:id="1362629267">
              <w:marLeft w:val="0"/>
              <w:marRight w:val="0"/>
              <w:marTop w:val="0"/>
              <w:marBottom w:val="0"/>
              <w:divBdr>
                <w:top w:val="none" w:sz="0" w:space="0" w:color="auto"/>
                <w:left w:val="none" w:sz="0" w:space="0" w:color="auto"/>
                <w:bottom w:val="none" w:sz="0" w:space="0" w:color="auto"/>
                <w:right w:val="none" w:sz="0" w:space="0" w:color="auto"/>
              </w:divBdr>
            </w:div>
            <w:div w:id="828441848">
              <w:marLeft w:val="0"/>
              <w:marRight w:val="0"/>
              <w:marTop w:val="0"/>
              <w:marBottom w:val="0"/>
              <w:divBdr>
                <w:top w:val="none" w:sz="0" w:space="0" w:color="auto"/>
                <w:left w:val="none" w:sz="0" w:space="0" w:color="auto"/>
                <w:bottom w:val="none" w:sz="0" w:space="0" w:color="auto"/>
                <w:right w:val="none" w:sz="0" w:space="0" w:color="auto"/>
              </w:divBdr>
            </w:div>
            <w:div w:id="876549893">
              <w:marLeft w:val="0"/>
              <w:marRight w:val="0"/>
              <w:marTop w:val="0"/>
              <w:marBottom w:val="0"/>
              <w:divBdr>
                <w:top w:val="none" w:sz="0" w:space="0" w:color="auto"/>
                <w:left w:val="none" w:sz="0" w:space="0" w:color="auto"/>
                <w:bottom w:val="none" w:sz="0" w:space="0" w:color="auto"/>
                <w:right w:val="none" w:sz="0" w:space="0" w:color="auto"/>
              </w:divBdr>
            </w:div>
            <w:div w:id="664094503">
              <w:marLeft w:val="0"/>
              <w:marRight w:val="0"/>
              <w:marTop w:val="0"/>
              <w:marBottom w:val="0"/>
              <w:divBdr>
                <w:top w:val="none" w:sz="0" w:space="0" w:color="auto"/>
                <w:left w:val="none" w:sz="0" w:space="0" w:color="auto"/>
                <w:bottom w:val="none" w:sz="0" w:space="0" w:color="auto"/>
                <w:right w:val="none" w:sz="0" w:space="0" w:color="auto"/>
              </w:divBdr>
            </w:div>
            <w:div w:id="837502724">
              <w:marLeft w:val="0"/>
              <w:marRight w:val="0"/>
              <w:marTop w:val="0"/>
              <w:marBottom w:val="0"/>
              <w:divBdr>
                <w:top w:val="none" w:sz="0" w:space="0" w:color="auto"/>
                <w:left w:val="none" w:sz="0" w:space="0" w:color="auto"/>
                <w:bottom w:val="none" w:sz="0" w:space="0" w:color="auto"/>
                <w:right w:val="none" w:sz="0" w:space="0" w:color="auto"/>
              </w:divBdr>
            </w:div>
            <w:div w:id="2052724248">
              <w:marLeft w:val="0"/>
              <w:marRight w:val="0"/>
              <w:marTop w:val="0"/>
              <w:marBottom w:val="0"/>
              <w:divBdr>
                <w:top w:val="none" w:sz="0" w:space="0" w:color="auto"/>
                <w:left w:val="none" w:sz="0" w:space="0" w:color="auto"/>
                <w:bottom w:val="none" w:sz="0" w:space="0" w:color="auto"/>
                <w:right w:val="none" w:sz="0" w:space="0" w:color="auto"/>
              </w:divBdr>
            </w:div>
            <w:div w:id="725908296">
              <w:marLeft w:val="0"/>
              <w:marRight w:val="0"/>
              <w:marTop w:val="0"/>
              <w:marBottom w:val="0"/>
              <w:divBdr>
                <w:top w:val="none" w:sz="0" w:space="0" w:color="auto"/>
                <w:left w:val="none" w:sz="0" w:space="0" w:color="auto"/>
                <w:bottom w:val="none" w:sz="0" w:space="0" w:color="auto"/>
                <w:right w:val="none" w:sz="0" w:space="0" w:color="auto"/>
              </w:divBdr>
            </w:div>
            <w:div w:id="919101825">
              <w:marLeft w:val="0"/>
              <w:marRight w:val="0"/>
              <w:marTop w:val="0"/>
              <w:marBottom w:val="0"/>
              <w:divBdr>
                <w:top w:val="none" w:sz="0" w:space="0" w:color="auto"/>
                <w:left w:val="none" w:sz="0" w:space="0" w:color="auto"/>
                <w:bottom w:val="none" w:sz="0" w:space="0" w:color="auto"/>
                <w:right w:val="none" w:sz="0" w:space="0" w:color="auto"/>
              </w:divBdr>
            </w:div>
            <w:div w:id="1189947037">
              <w:marLeft w:val="0"/>
              <w:marRight w:val="0"/>
              <w:marTop w:val="0"/>
              <w:marBottom w:val="0"/>
              <w:divBdr>
                <w:top w:val="none" w:sz="0" w:space="0" w:color="auto"/>
                <w:left w:val="none" w:sz="0" w:space="0" w:color="auto"/>
                <w:bottom w:val="none" w:sz="0" w:space="0" w:color="auto"/>
                <w:right w:val="none" w:sz="0" w:space="0" w:color="auto"/>
              </w:divBdr>
            </w:div>
            <w:div w:id="2002274821">
              <w:marLeft w:val="0"/>
              <w:marRight w:val="0"/>
              <w:marTop w:val="0"/>
              <w:marBottom w:val="0"/>
              <w:divBdr>
                <w:top w:val="none" w:sz="0" w:space="0" w:color="auto"/>
                <w:left w:val="none" w:sz="0" w:space="0" w:color="auto"/>
                <w:bottom w:val="none" w:sz="0" w:space="0" w:color="auto"/>
                <w:right w:val="none" w:sz="0" w:space="0" w:color="auto"/>
              </w:divBdr>
            </w:div>
            <w:div w:id="1361668431">
              <w:marLeft w:val="0"/>
              <w:marRight w:val="0"/>
              <w:marTop w:val="0"/>
              <w:marBottom w:val="0"/>
              <w:divBdr>
                <w:top w:val="none" w:sz="0" w:space="0" w:color="auto"/>
                <w:left w:val="none" w:sz="0" w:space="0" w:color="auto"/>
                <w:bottom w:val="none" w:sz="0" w:space="0" w:color="auto"/>
                <w:right w:val="none" w:sz="0" w:space="0" w:color="auto"/>
              </w:divBdr>
            </w:div>
            <w:div w:id="286081539">
              <w:marLeft w:val="0"/>
              <w:marRight w:val="0"/>
              <w:marTop w:val="0"/>
              <w:marBottom w:val="0"/>
              <w:divBdr>
                <w:top w:val="none" w:sz="0" w:space="0" w:color="auto"/>
                <w:left w:val="none" w:sz="0" w:space="0" w:color="auto"/>
                <w:bottom w:val="none" w:sz="0" w:space="0" w:color="auto"/>
                <w:right w:val="none" w:sz="0" w:space="0" w:color="auto"/>
              </w:divBdr>
            </w:div>
            <w:div w:id="2132360059">
              <w:marLeft w:val="0"/>
              <w:marRight w:val="0"/>
              <w:marTop w:val="0"/>
              <w:marBottom w:val="0"/>
              <w:divBdr>
                <w:top w:val="none" w:sz="0" w:space="0" w:color="auto"/>
                <w:left w:val="none" w:sz="0" w:space="0" w:color="auto"/>
                <w:bottom w:val="none" w:sz="0" w:space="0" w:color="auto"/>
                <w:right w:val="none" w:sz="0" w:space="0" w:color="auto"/>
              </w:divBdr>
            </w:div>
            <w:div w:id="1695381708">
              <w:marLeft w:val="0"/>
              <w:marRight w:val="0"/>
              <w:marTop w:val="0"/>
              <w:marBottom w:val="0"/>
              <w:divBdr>
                <w:top w:val="none" w:sz="0" w:space="0" w:color="auto"/>
                <w:left w:val="none" w:sz="0" w:space="0" w:color="auto"/>
                <w:bottom w:val="none" w:sz="0" w:space="0" w:color="auto"/>
                <w:right w:val="none" w:sz="0" w:space="0" w:color="auto"/>
              </w:divBdr>
            </w:div>
            <w:div w:id="1670405486">
              <w:marLeft w:val="0"/>
              <w:marRight w:val="0"/>
              <w:marTop w:val="0"/>
              <w:marBottom w:val="0"/>
              <w:divBdr>
                <w:top w:val="none" w:sz="0" w:space="0" w:color="auto"/>
                <w:left w:val="none" w:sz="0" w:space="0" w:color="auto"/>
                <w:bottom w:val="none" w:sz="0" w:space="0" w:color="auto"/>
                <w:right w:val="none" w:sz="0" w:space="0" w:color="auto"/>
              </w:divBdr>
            </w:div>
            <w:div w:id="1587687656">
              <w:marLeft w:val="0"/>
              <w:marRight w:val="0"/>
              <w:marTop w:val="0"/>
              <w:marBottom w:val="0"/>
              <w:divBdr>
                <w:top w:val="none" w:sz="0" w:space="0" w:color="auto"/>
                <w:left w:val="none" w:sz="0" w:space="0" w:color="auto"/>
                <w:bottom w:val="none" w:sz="0" w:space="0" w:color="auto"/>
                <w:right w:val="none" w:sz="0" w:space="0" w:color="auto"/>
              </w:divBdr>
            </w:div>
            <w:div w:id="957301499">
              <w:marLeft w:val="0"/>
              <w:marRight w:val="0"/>
              <w:marTop w:val="0"/>
              <w:marBottom w:val="0"/>
              <w:divBdr>
                <w:top w:val="none" w:sz="0" w:space="0" w:color="auto"/>
                <w:left w:val="none" w:sz="0" w:space="0" w:color="auto"/>
                <w:bottom w:val="none" w:sz="0" w:space="0" w:color="auto"/>
                <w:right w:val="none" w:sz="0" w:space="0" w:color="auto"/>
              </w:divBdr>
            </w:div>
            <w:div w:id="873036401">
              <w:marLeft w:val="0"/>
              <w:marRight w:val="0"/>
              <w:marTop w:val="0"/>
              <w:marBottom w:val="0"/>
              <w:divBdr>
                <w:top w:val="none" w:sz="0" w:space="0" w:color="auto"/>
                <w:left w:val="none" w:sz="0" w:space="0" w:color="auto"/>
                <w:bottom w:val="none" w:sz="0" w:space="0" w:color="auto"/>
                <w:right w:val="none" w:sz="0" w:space="0" w:color="auto"/>
              </w:divBdr>
            </w:div>
            <w:div w:id="171816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52422">
      <w:bodyDiv w:val="1"/>
      <w:marLeft w:val="0"/>
      <w:marRight w:val="0"/>
      <w:marTop w:val="0"/>
      <w:marBottom w:val="0"/>
      <w:divBdr>
        <w:top w:val="none" w:sz="0" w:space="0" w:color="auto"/>
        <w:left w:val="none" w:sz="0" w:space="0" w:color="auto"/>
        <w:bottom w:val="none" w:sz="0" w:space="0" w:color="auto"/>
        <w:right w:val="none" w:sz="0" w:space="0" w:color="auto"/>
      </w:divBdr>
      <w:divsChild>
        <w:div w:id="1032420351">
          <w:marLeft w:val="0"/>
          <w:marRight w:val="0"/>
          <w:marTop w:val="0"/>
          <w:marBottom w:val="0"/>
          <w:divBdr>
            <w:top w:val="none" w:sz="0" w:space="0" w:color="auto"/>
            <w:left w:val="none" w:sz="0" w:space="0" w:color="auto"/>
            <w:bottom w:val="none" w:sz="0" w:space="0" w:color="auto"/>
            <w:right w:val="none" w:sz="0" w:space="0" w:color="auto"/>
          </w:divBdr>
        </w:div>
      </w:divsChild>
    </w:div>
    <w:div w:id="346831727">
      <w:bodyDiv w:val="1"/>
      <w:marLeft w:val="0"/>
      <w:marRight w:val="0"/>
      <w:marTop w:val="0"/>
      <w:marBottom w:val="0"/>
      <w:divBdr>
        <w:top w:val="none" w:sz="0" w:space="0" w:color="auto"/>
        <w:left w:val="none" w:sz="0" w:space="0" w:color="auto"/>
        <w:bottom w:val="none" w:sz="0" w:space="0" w:color="auto"/>
        <w:right w:val="none" w:sz="0" w:space="0" w:color="auto"/>
      </w:divBdr>
      <w:divsChild>
        <w:div w:id="1986809942">
          <w:marLeft w:val="0"/>
          <w:marRight w:val="0"/>
          <w:marTop w:val="0"/>
          <w:marBottom w:val="0"/>
          <w:divBdr>
            <w:top w:val="none" w:sz="0" w:space="0" w:color="auto"/>
            <w:left w:val="none" w:sz="0" w:space="0" w:color="auto"/>
            <w:bottom w:val="none" w:sz="0" w:space="0" w:color="auto"/>
            <w:right w:val="none" w:sz="0" w:space="0" w:color="auto"/>
          </w:divBdr>
          <w:divsChild>
            <w:div w:id="2062434276">
              <w:marLeft w:val="0"/>
              <w:marRight w:val="0"/>
              <w:marTop w:val="0"/>
              <w:marBottom w:val="0"/>
              <w:divBdr>
                <w:top w:val="none" w:sz="0" w:space="0" w:color="auto"/>
                <w:left w:val="none" w:sz="0" w:space="0" w:color="auto"/>
                <w:bottom w:val="none" w:sz="0" w:space="0" w:color="auto"/>
                <w:right w:val="none" w:sz="0" w:space="0" w:color="auto"/>
              </w:divBdr>
            </w:div>
            <w:div w:id="760566183">
              <w:marLeft w:val="0"/>
              <w:marRight w:val="0"/>
              <w:marTop w:val="0"/>
              <w:marBottom w:val="0"/>
              <w:divBdr>
                <w:top w:val="none" w:sz="0" w:space="0" w:color="auto"/>
                <w:left w:val="none" w:sz="0" w:space="0" w:color="auto"/>
                <w:bottom w:val="none" w:sz="0" w:space="0" w:color="auto"/>
                <w:right w:val="none" w:sz="0" w:space="0" w:color="auto"/>
              </w:divBdr>
            </w:div>
            <w:div w:id="250748368">
              <w:marLeft w:val="0"/>
              <w:marRight w:val="0"/>
              <w:marTop w:val="0"/>
              <w:marBottom w:val="0"/>
              <w:divBdr>
                <w:top w:val="none" w:sz="0" w:space="0" w:color="auto"/>
                <w:left w:val="none" w:sz="0" w:space="0" w:color="auto"/>
                <w:bottom w:val="none" w:sz="0" w:space="0" w:color="auto"/>
                <w:right w:val="none" w:sz="0" w:space="0" w:color="auto"/>
              </w:divBdr>
            </w:div>
            <w:div w:id="1282492552">
              <w:marLeft w:val="0"/>
              <w:marRight w:val="0"/>
              <w:marTop w:val="0"/>
              <w:marBottom w:val="0"/>
              <w:divBdr>
                <w:top w:val="none" w:sz="0" w:space="0" w:color="auto"/>
                <w:left w:val="none" w:sz="0" w:space="0" w:color="auto"/>
                <w:bottom w:val="none" w:sz="0" w:space="0" w:color="auto"/>
                <w:right w:val="none" w:sz="0" w:space="0" w:color="auto"/>
              </w:divBdr>
            </w:div>
            <w:div w:id="336201499">
              <w:marLeft w:val="0"/>
              <w:marRight w:val="0"/>
              <w:marTop w:val="0"/>
              <w:marBottom w:val="0"/>
              <w:divBdr>
                <w:top w:val="none" w:sz="0" w:space="0" w:color="auto"/>
                <w:left w:val="none" w:sz="0" w:space="0" w:color="auto"/>
                <w:bottom w:val="none" w:sz="0" w:space="0" w:color="auto"/>
                <w:right w:val="none" w:sz="0" w:space="0" w:color="auto"/>
              </w:divBdr>
            </w:div>
            <w:div w:id="773786537">
              <w:marLeft w:val="0"/>
              <w:marRight w:val="0"/>
              <w:marTop w:val="0"/>
              <w:marBottom w:val="0"/>
              <w:divBdr>
                <w:top w:val="none" w:sz="0" w:space="0" w:color="auto"/>
                <w:left w:val="none" w:sz="0" w:space="0" w:color="auto"/>
                <w:bottom w:val="none" w:sz="0" w:space="0" w:color="auto"/>
                <w:right w:val="none" w:sz="0" w:space="0" w:color="auto"/>
              </w:divBdr>
            </w:div>
            <w:div w:id="1791048402">
              <w:marLeft w:val="0"/>
              <w:marRight w:val="0"/>
              <w:marTop w:val="0"/>
              <w:marBottom w:val="0"/>
              <w:divBdr>
                <w:top w:val="none" w:sz="0" w:space="0" w:color="auto"/>
                <w:left w:val="none" w:sz="0" w:space="0" w:color="auto"/>
                <w:bottom w:val="none" w:sz="0" w:space="0" w:color="auto"/>
                <w:right w:val="none" w:sz="0" w:space="0" w:color="auto"/>
              </w:divBdr>
            </w:div>
            <w:div w:id="523176992">
              <w:marLeft w:val="0"/>
              <w:marRight w:val="0"/>
              <w:marTop w:val="0"/>
              <w:marBottom w:val="0"/>
              <w:divBdr>
                <w:top w:val="none" w:sz="0" w:space="0" w:color="auto"/>
                <w:left w:val="none" w:sz="0" w:space="0" w:color="auto"/>
                <w:bottom w:val="none" w:sz="0" w:space="0" w:color="auto"/>
                <w:right w:val="none" w:sz="0" w:space="0" w:color="auto"/>
              </w:divBdr>
            </w:div>
            <w:div w:id="608198840">
              <w:marLeft w:val="0"/>
              <w:marRight w:val="0"/>
              <w:marTop w:val="0"/>
              <w:marBottom w:val="0"/>
              <w:divBdr>
                <w:top w:val="none" w:sz="0" w:space="0" w:color="auto"/>
                <w:left w:val="none" w:sz="0" w:space="0" w:color="auto"/>
                <w:bottom w:val="none" w:sz="0" w:space="0" w:color="auto"/>
                <w:right w:val="none" w:sz="0" w:space="0" w:color="auto"/>
              </w:divBdr>
            </w:div>
            <w:div w:id="202131898">
              <w:marLeft w:val="0"/>
              <w:marRight w:val="0"/>
              <w:marTop w:val="0"/>
              <w:marBottom w:val="0"/>
              <w:divBdr>
                <w:top w:val="none" w:sz="0" w:space="0" w:color="auto"/>
                <w:left w:val="none" w:sz="0" w:space="0" w:color="auto"/>
                <w:bottom w:val="none" w:sz="0" w:space="0" w:color="auto"/>
                <w:right w:val="none" w:sz="0" w:space="0" w:color="auto"/>
              </w:divBdr>
            </w:div>
            <w:div w:id="138111602">
              <w:marLeft w:val="0"/>
              <w:marRight w:val="0"/>
              <w:marTop w:val="0"/>
              <w:marBottom w:val="0"/>
              <w:divBdr>
                <w:top w:val="none" w:sz="0" w:space="0" w:color="auto"/>
                <w:left w:val="none" w:sz="0" w:space="0" w:color="auto"/>
                <w:bottom w:val="none" w:sz="0" w:space="0" w:color="auto"/>
                <w:right w:val="none" w:sz="0" w:space="0" w:color="auto"/>
              </w:divBdr>
            </w:div>
            <w:div w:id="879514621">
              <w:marLeft w:val="0"/>
              <w:marRight w:val="0"/>
              <w:marTop w:val="0"/>
              <w:marBottom w:val="0"/>
              <w:divBdr>
                <w:top w:val="none" w:sz="0" w:space="0" w:color="auto"/>
                <w:left w:val="none" w:sz="0" w:space="0" w:color="auto"/>
                <w:bottom w:val="none" w:sz="0" w:space="0" w:color="auto"/>
                <w:right w:val="none" w:sz="0" w:space="0" w:color="auto"/>
              </w:divBdr>
            </w:div>
            <w:div w:id="861667948">
              <w:marLeft w:val="0"/>
              <w:marRight w:val="0"/>
              <w:marTop w:val="0"/>
              <w:marBottom w:val="0"/>
              <w:divBdr>
                <w:top w:val="none" w:sz="0" w:space="0" w:color="auto"/>
                <w:left w:val="none" w:sz="0" w:space="0" w:color="auto"/>
                <w:bottom w:val="none" w:sz="0" w:space="0" w:color="auto"/>
                <w:right w:val="none" w:sz="0" w:space="0" w:color="auto"/>
              </w:divBdr>
            </w:div>
            <w:div w:id="1765833973">
              <w:marLeft w:val="0"/>
              <w:marRight w:val="0"/>
              <w:marTop w:val="0"/>
              <w:marBottom w:val="0"/>
              <w:divBdr>
                <w:top w:val="none" w:sz="0" w:space="0" w:color="auto"/>
                <w:left w:val="none" w:sz="0" w:space="0" w:color="auto"/>
                <w:bottom w:val="none" w:sz="0" w:space="0" w:color="auto"/>
                <w:right w:val="none" w:sz="0" w:space="0" w:color="auto"/>
              </w:divBdr>
            </w:div>
            <w:div w:id="1598710296">
              <w:marLeft w:val="0"/>
              <w:marRight w:val="0"/>
              <w:marTop w:val="0"/>
              <w:marBottom w:val="0"/>
              <w:divBdr>
                <w:top w:val="none" w:sz="0" w:space="0" w:color="auto"/>
                <w:left w:val="none" w:sz="0" w:space="0" w:color="auto"/>
                <w:bottom w:val="none" w:sz="0" w:space="0" w:color="auto"/>
                <w:right w:val="none" w:sz="0" w:space="0" w:color="auto"/>
              </w:divBdr>
            </w:div>
            <w:div w:id="1331448243">
              <w:marLeft w:val="0"/>
              <w:marRight w:val="0"/>
              <w:marTop w:val="0"/>
              <w:marBottom w:val="0"/>
              <w:divBdr>
                <w:top w:val="none" w:sz="0" w:space="0" w:color="auto"/>
                <w:left w:val="none" w:sz="0" w:space="0" w:color="auto"/>
                <w:bottom w:val="none" w:sz="0" w:space="0" w:color="auto"/>
                <w:right w:val="none" w:sz="0" w:space="0" w:color="auto"/>
              </w:divBdr>
            </w:div>
            <w:div w:id="103696106">
              <w:marLeft w:val="0"/>
              <w:marRight w:val="0"/>
              <w:marTop w:val="0"/>
              <w:marBottom w:val="0"/>
              <w:divBdr>
                <w:top w:val="none" w:sz="0" w:space="0" w:color="auto"/>
                <w:left w:val="none" w:sz="0" w:space="0" w:color="auto"/>
                <w:bottom w:val="none" w:sz="0" w:space="0" w:color="auto"/>
                <w:right w:val="none" w:sz="0" w:space="0" w:color="auto"/>
              </w:divBdr>
            </w:div>
            <w:div w:id="269320064">
              <w:marLeft w:val="0"/>
              <w:marRight w:val="0"/>
              <w:marTop w:val="0"/>
              <w:marBottom w:val="0"/>
              <w:divBdr>
                <w:top w:val="none" w:sz="0" w:space="0" w:color="auto"/>
                <w:left w:val="none" w:sz="0" w:space="0" w:color="auto"/>
                <w:bottom w:val="none" w:sz="0" w:space="0" w:color="auto"/>
                <w:right w:val="none" w:sz="0" w:space="0" w:color="auto"/>
              </w:divBdr>
            </w:div>
            <w:div w:id="1963028976">
              <w:marLeft w:val="0"/>
              <w:marRight w:val="0"/>
              <w:marTop w:val="0"/>
              <w:marBottom w:val="0"/>
              <w:divBdr>
                <w:top w:val="none" w:sz="0" w:space="0" w:color="auto"/>
                <w:left w:val="none" w:sz="0" w:space="0" w:color="auto"/>
                <w:bottom w:val="none" w:sz="0" w:space="0" w:color="auto"/>
                <w:right w:val="none" w:sz="0" w:space="0" w:color="auto"/>
              </w:divBdr>
            </w:div>
            <w:div w:id="714502203">
              <w:marLeft w:val="0"/>
              <w:marRight w:val="0"/>
              <w:marTop w:val="0"/>
              <w:marBottom w:val="0"/>
              <w:divBdr>
                <w:top w:val="none" w:sz="0" w:space="0" w:color="auto"/>
                <w:left w:val="none" w:sz="0" w:space="0" w:color="auto"/>
                <w:bottom w:val="none" w:sz="0" w:space="0" w:color="auto"/>
                <w:right w:val="none" w:sz="0" w:space="0" w:color="auto"/>
              </w:divBdr>
            </w:div>
            <w:div w:id="569577375">
              <w:marLeft w:val="0"/>
              <w:marRight w:val="0"/>
              <w:marTop w:val="0"/>
              <w:marBottom w:val="0"/>
              <w:divBdr>
                <w:top w:val="none" w:sz="0" w:space="0" w:color="auto"/>
                <w:left w:val="none" w:sz="0" w:space="0" w:color="auto"/>
                <w:bottom w:val="none" w:sz="0" w:space="0" w:color="auto"/>
                <w:right w:val="none" w:sz="0" w:space="0" w:color="auto"/>
              </w:divBdr>
            </w:div>
            <w:div w:id="1706444525">
              <w:marLeft w:val="0"/>
              <w:marRight w:val="0"/>
              <w:marTop w:val="0"/>
              <w:marBottom w:val="0"/>
              <w:divBdr>
                <w:top w:val="none" w:sz="0" w:space="0" w:color="auto"/>
                <w:left w:val="none" w:sz="0" w:space="0" w:color="auto"/>
                <w:bottom w:val="none" w:sz="0" w:space="0" w:color="auto"/>
                <w:right w:val="none" w:sz="0" w:space="0" w:color="auto"/>
              </w:divBdr>
            </w:div>
            <w:div w:id="105320082">
              <w:marLeft w:val="0"/>
              <w:marRight w:val="0"/>
              <w:marTop w:val="0"/>
              <w:marBottom w:val="0"/>
              <w:divBdr>
                <w:top w:val="none" w:sz="0" w:space="0" w:color="auto"/>
                <w:left w:val="none" w:sz="0" w:space="0" w:color="auto"/>
                <w:bottom w:val="none" w:sz="0" w:space="0" w:color="auto"/>
                <w:right w:val="none" w:sz="0" w:space="0" w:color="auto"/>
              </w:divBdr>
            </w:div>
            <w:div w:id="301079138">
              <w:marLeft w:val="0"/>
              <w:marRight w:val="0"/>
              <w:marTop w:val="0"/>
              <w:marBottom w:val="0"/>
              <w:divBdr>
                <w:top w:val="none" w:sz="0" w:space="0" w:color="auto"/>
                <w:left w:val="none" w:sz="0" w:space="0" w:color="auto"/>
                <w:bottom w:val="none" w:sz="0" w:space="0" w:color="auto"/>
                <w:right w:val="none" w:sz="0" w:space="0" w:color="auto"/>
              </w:divBdr>
            </w:div>
            <w:div w:id="664282790">
              <w:marLeft w:val="0"/>
              <w:marRight w:val="0"/>
              <w:marTop w:val="0"/>
              <w:marBottom w:val="0"/>
              <w:divBdr>
                <w:top w:val="none" w:sz="0" w:space="0" w:color="auto"/>
                <w:left w:val="none" w:sz="0" w:space="0" w:color="auto"/>
                <w:bottom w:val="none" w:sz="0" w:space="0" w:color="auto"/>
                <w:right w:val="none" w:sz="0" w:space="0" w:color="auto"/>
              </w:divBdr>
            </w:div>
            <w:div w:id="1029140151">
              <w:marLeft w:val="0"/>
              <w:marRight w:val="0"/>
              <w:marTop w:val="0"/>
              <w:marBottom w:val="0"/>
              <w:divBdr>
                <w:top w:val="none" w:sz="0" w:space="0" w:color="auto"/>
                <w:left w:val="none" w:sz="0" w:space="0" w:color="auto"/>
                <w:bottom w:val="none" w:sz="0" w:space="0" w:color="auto"/>
                <w:right w:val="none" w:sz="0" w:space="0" w:color="auto"/>
              </w:divBdr>
            </w:div>
            <w:div w:id="223764403">
              <w:marLeft w:val="0"/>
              <w:marRight w:val="0"/>
              <w:marTop w:val="0"/>
              <w:marBottom w:val="0"/>
              <w:divBdr>
                <w:top w:val="none" w:sz="0" w:space="0" w:color="auto"/>
                <w:left w:val="none" w:sz="0" w:space="0" w:color="auto"/>
                <w:bottom w:val="none" w:sz="0" w:space="0" w:color="auto"/>
                <w:right w:val="none" w:sz="0" w:space="0" w:color="auto"/>
              </w:divBdr>
            </w:div>
            <w:div w:id="2085565418">
              <w:marLeft w:val="0"/>
              <w:marRight w:val="0"/>
              <w:marTop w:val="0"/>
              <w:marBottom w:val="0"/>
              <w:divBdr>
                <w:top w:val="none" w:sz="0" w:space="0" w:color="auto"/>
                <w:left w:val="none" w:sz="0" w:space="0" w:color="auto"/>
                <w:bottom w:val="none" w:sz="0" w:space="0" w:color="auto"/>
                <w:right w:val="none" w:sz="0" w:space="0" w:color="auto"/>
              </w:divBdr>
            </w:div>
            <w:div w:id="576324490">
              <w:marLeft w:val="0"/>
              <w:marRight w:val="0"/>
              <w:marTop w:val="0"/>
              <w:marBottom w:val="0"/>
              <w:divBdr>
                <w:top w:val="none" w:sz="0" w:space="0" w:color="auto"/>
                <w:left w:val="none" w:sz="0" w:space="0" w:color="auto"/>
                <w:bottom w:val="none" w:sz="0" w:space="0" w:color="auto"/>
                <w:right w:val="none" w:sz="0" w:space="0" w:color="auto"/>
              </w:divBdr>
            </w:div>
            <w:div w:id="1063022586">
              <w:marLeft w:val="0"/>
              <w:marRight w:val="0"/>
              <w:marTop w:val="0"/>
              <w:marBottom w:val="0"/>
              <w:divBdr>
                <w:top w:val="none" w:sz="0" w:space="0" w:color="auto"/>
                <w:left w:val="none" w:sz="0" w:space="0" w:color="auto"/>
                <w:bottom w:val="none" w:sz="0" w:space="0" w:color="auto"/>
                <w:right w:val="none" w:sz="0" w:space="0" w:color="auto"/>
              </w:divBdr>
            </w:div>
            <w:div w:id="1904103375">
              <w:marLeft w:val="0"/>
              <w:marRight w:val="0"/>
              <w:marTop w:val="0"/>
              <w:marBottom w:val="0"/>
              <w:divBdr>
                <w:top w:val="none" w:sz="0" w:space="0" w:color="auto"/>
                <w:left w:val="none" w:sz="0" w:space="0" w:color="auto"/>
                <w:bottom w:val="none" w:sz="0" w:space="0" w:color="auto"/>
                <w:right w:val="none" w:sz="0" w:space="0" w:color="auto"/>
              </w:divBdr>
            </w:div>
            <w:div w:id="1733651032">
              <w:marLeft w:val="0"/>
              <w:marRight w:val="0"/>
              <w:marTop w:val="0"/>
              <w:marBottom w:val="0"/>
              <w:divBdr>
                <w:top w:val="none" w:sz="0" w:space="0" w:color="auto"/>
                <w:left w:val="none" w:sz="0" w:space="0" w:color="auto"/>
                <w:bottom w:val="none" w:sz="0" w:space="0" w:color="auto"/>
                <w:right w:val="none" w:sz="0" w:space="0" w:color="auto"/>
              </w:divBdr>
            </w:div>
            <w:div w:id="1451512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049561">
      <w:bodyDiv w:val="1"/>
      <w:marLeft w:val="0"/>
      <w:marRight w:val="0"/>
      <w:marTop w:val="0"/>
      <w:marBottom w:val="0"/>
      <w:divBdr>
        <w:top w:val="none" w:sz="0" w:space="0" w:color="auto"/>
        <w:left w:val="none" w:sz="0" w:space="0" w:color="auto"/>
        <w:bottom w:val="none" w:sz="0" w:space="0" w:color="auto"/>
        <w:right w:val="none" w:sz="0" w:space="0" w:color="auto"/>
      </w:divBdr>
      <w:divsChild>
        <w:div w:id="634945265">
          <w:marLeft w:val="0"/>
          <w:marRight w:val="0"/>
          <w:marTop w:val="0"/>
          <w:marBottom w:val="0"/>
          <w:divBdr>
            <w:top w:val="none" w:sz="0" w:space="0" w:color="auto"/>
            <w:left w:val="none" w:sz="0" w:space="0" w:color="auto"/>
            <w:bottom w:val="none" w:sz="0" w:space="0" w:color="auto"/>
            <w:right w:val="none" w:sz="0" w:space="0" w:color="auto"/>
          </w:divBdr>
        </w:div>
      </w:divsChild>
    </w:div>
    <w:div w:id="821963709">
      <w:bodyDiv w:val="1"/>
      <w:marLeft w:val="0"/>
      <w:marRight w:val="0"/>
      <w:marTop w:val="0"/>
      <w:marBottom w:val="0"/>
      <w:divBdr>
        <w:top w:val="none" w:sz="0" w:space="0" w:color="auto"/>
        <w:left w:val="none" w:sz="0" w:space="0" w:color="auto"/>
        <w:bottom w:val="none" w:sz="0" w:space="0" w:color="auto"/>
        <w:right w:val="none" w:sz="0" w:space="0" w:color="auto"/>
      </w:divBdr>
    </w:div>
    <w:div w:id="891228892">
      <w:bodyDiv w:val="1"/>
      <w:marLeft w:val="0"/>
      <w:marRight w:val="0"/>
      <w:marTop w:val="0"/>
      <w:marBottom w:val="0"/>
      <w:divBdr>
        <w:top w:val="none" w:sz="0" w:space="0" w:color="auto"/>
        <w:left w:val="none" w:sz="0" w:space="0" w:color="auto"/>
        <w:bottom w:val="none" w:sz="0" w:space="0" w:color="auto"/>
        <w:right w:val="none" w:sz="0" w:space="0" w:color="auto"/>
      </w:divBdr>
    </w:div>
    <w:div w:id="987366510">
      <w:bodyDiv w:val="1"/>
      <w:marLeft w:val="0"/>
      <w:marRight w:val="0"/>
      <w:marTop w:val="0"/>
      <w:marBottom w:val="0"/>
      <w:divBdr>
        <w:top w:val="none" w:sz="0" w:space="0" w:color="auto"/>
        <w:left w:val="none" w:sz="0" w:space="0" w:color="auto"/>
        <w:bottom w:val="none" w:sz="0" w:space="0" w:color="auto"/>
        <w:right w:val="none" w:sz="0" w:space="0" w:color="auto"/>
      </w:divBdr>
      <w:divsChild>
        <w:div w:id="1686788327">
          <w:marLeft w:val="0"/>
          <w:marRight w:val="0"/>
          <w:marTop w:val="0"/>
          <w:marBottom w:val="0"/>
          <w:divBdr>
            <w:top w:val="none" w:sz="0" w:space="0" w:color="auto"/>
            <w:left w:val="none" w:sz="0" w:space="0" w:color="auto"/>
            <w:bottom w:val="none" w:sz="0" w:space="0" w:color="auto"/>
            <w:right w:val="none" w:sz="0" w:space="0" w:color="auto"/>
          </w:divBdr>
        </w:div>
      </w:divsChild>
    </w:div>
    <w:div w:id="1209999753">
      <w:bodyDiv w:val="1"/>
      <w:marLeft w:val="0"/>
      <w:marRight w:val="0"/>
      <w:marTop w:val="0"/>
      <w:marBottom w:val="0"/>
      <w:divBdr>
        <w:top w:val="none" w:sz="0" w:space="0" w:color="auto"/>
        <w:left w:val="none" w:sz="0" w:space="0" w:color="auto"/>
        <w:bottom w:val="none" w:sz="0" w:space="0" w:color="auto"/>
        <w:right w:val="none" w:sz="0" w:space="0" w:color="auto"/>
      </w:divBdr>
    </w:div>
    <w:div w:id="1465613642">
      <w:bodyDiv w:val="1"/>
      <w:marLeft w:val="0"/>
      <w:marRight w:val="0"/>
      <w:marTop w:val="0"/>
      <w:marBottom w:val="0"/>
      <w:divBdr>
        <w:top w:val="none" w:sz="0" w:space="0" w:color="auto"/>
        <w:left w:val="none" w:sz="0" w:space="0" w:color="auto"/>
        <w:bottom w:val="none" w:sz="0" w:space="0" w:color="auto"/>
        <w:right w:val="none" w:sz="0" w:space="0" w:color="auto"/>
      </w:divBdr>
    </w:div>
    <w:div w:id="1575434134">
      <w:bodyDiv w:val="1"/>
      <w:marLeft w:val="0"/>
      <w:marRight w:val="0"/>
      <w:marTop w:val="0"/>
      <w:marBottom w:val="0"/>
      <w:divBdr>
        <w:top w:val="none" w:sz="0" w:space="0" w:color="auto"/>
        <w:left w:val="none" w:sz="0" w:space="0" w:color="auto"/>
        <w:bottom w:val="none" w:sz="0" w:space="0" w:color="auto"/>
        <w:right w:val="none" w:sz="0" w:space="0" w:color="auto"/>
      </w:divBdr>
      <w:divsChild>
        <w:div w:id="351153141">
          <w:marLeft w:val="0"/>
          <w:marRight w:val="0"/>
          <w:marTop w:val="0"/>
          <w:marBottom w:val="0"/>
          <w:divBdr>
            <w:top w:val="none" w:sz="0" w:space="0" w:color="auto"/>
            <w:left w:val="none" w:sz="0" w:space="0" w:color="auto"/>
            <w:bottom w:val="none" w:sz="0" w:space="0" w:color="auto"/>
            <w:right w:val="none" w:sz="0" w:space="0" w:color="auto"/>
          </w:divBdr>
          <w:divsChild>
            <w:div w:id="351105222">
              <w:marLeft w:val="0"/>
              <w:marRight w:val="0"/>
              <w:marTop w:val="0"/>
              <w:marBottom w:val="0"/>
              <w:divBdr>
                <w:top w:val="none" w:sz="0" w:space="0" w:color="auto"/>
                <w:left w:val="none" w:sz="0" w:space="0" w:color="auto"/>
                <w:bottom w:val="none" w:sz="0" w:space="0" w:color="auto"/>
                <w:right w:val="none" w:sz="0" w:space="0" w:color="auto"/>
              </w:divBdr>
              <w:divsChild>
                <w:div w:id="1343047612">
                  <w:marLeft w:val="0"/>
                  <w:marRight w:val="0"/>
                  <w:marTop w:val="0"/>
                  <w:marBottom w:val="0"/>
                  <w:divBdr>
                    <w:top w:val="none" w:sz="0" w:space="0" w:color="auto"/>
                    <w:left w:val="none" w:sz="0" w:space="0" w:color="auto"/>
                    <w:bottom w:val="none" w:sz="0" w:space="0" w:color="auto"/>
                    <w:right w:val="none" w:sz="0" w:space="0" w:color="auto"/>
                  </w:divBdr>
                  <w:divsChild>
                    <w:div w:id="1531604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279705">
      <w:bodyDiv w:val="1"/>
      <w:marLeft w:val="0"/>
      <w:marRight w:val="0"/>
      <w:marTop w:val="0"/>
      <w:marBottom w:val="0"/>
      <w:divBdr>
        <w:top w:val="none" w:sz="0" w:space="0" w:color="auto"/>
        <w:left w:val="none" w:sz="0" w:space="0" w:color="auto"/>
        <w:bottom w:val="none" w:sz="0" w:space="0" w:color="auto"/>
        <w:right w:val="none" w:sz="0" w:space="0" w:color="auto"/>
      </w:divBdr>
      <w:divsChild>
        <w:div w:id="1168666664">
          <w:marLeft w:val="0"/>
          <w:marRight w:val="0"/>
          <w:marTop w:val="0"/>
          <w:marBottom w:val="0"/>
          <w:divBdr>
            <w:top w:val="none" w:sz="0" w:space="0" w:color="auto"/>
            <w:left w:val="none" w:sz="0" w:space="0" w:color="auto"/>
            <w:bottom w:val="none" w:sz="0" w:space="0" w:color="auto"/>
            <w:right w:val="none" w:sz="0" w:space="0" w:color="auto"/>
          </w:divBdr>
          <w:divsChild>
            <w:div w:id="791291688">
              <w:marLeft w:val="0"/>
              <w:marRight w:val="0"/>
              <w:marTop w:val="0"/>
              <w:marBottom w:val="0"/>
              <w:divBdr>
                <w:top w:val="none" w:sz="0" w:space="0" w:color="auto"/>
                <w:left w:val="none" w:sz="0" w:space="0" w:color="auto"/>
                <w:bottom w:val="none" w:sz="0" w:space="0" w:color="auto"/>
                <w:right w:val="none" w:sz="0" w:space="0" w:color="auto"/>
              </w:divBdr>
            </w:div>
            <w:div w:id="1169097870">
              <w:marLeft w:val="0"/>
              <w:marRight w:val="0"/>
              <w:marTop w:val="0"/>
              <w:marBottom w:val="0"/>
              <w:divBdr>
                <w:top w:val="none" w:sz="0" w:space="0" w:color="auto"/>
                <w:left w:val="none" w:sz="0" w:space="0" w:color="auto"/>
                <w:bottom w:val="none" w:sz="0" w:space="0" w:color="auto"/>
                <w:right w:val="none" w:sz="0" w:space="0" w:color="auto"/>
              </w:divBdr>
            </w:div>
            <w:div w:id="1045257216">
              <w:marLeft w:val="0"/>
              <w:marRight w:val="0"/>
              <w:marTop w:val="0"/>
              <w:marBottom w:val="0"/>
              <w:divBdr>
                <w:top w:val="none" w:sz="0" w:space="0" w:color="auto"/>
                <w:left w:val="none" w:sz="0" w:space="0" w:color="auto"/>
                <w:bottom w:val="none" w:sz="0" w:space="0" w:color="auto"/>
                <w:right w:val="none" w:sz="0" w:space="0" w:color="auto"/>
              </w:divBdr>
            </w:div>
            <w:div w:id="108746929">
              <w:marLeft w:val="0"/>
              <w:marRight w:val="0"/>
              <w:marTop w:val="0"/>
              <w:marBottom w:val="0"/>
              <w:divBdr>
                <w:top w:val="none" w:sz="0" w:space="0" w:color="auto"/>
                <w:left w:val="none" w:sz="0" w:space="0" w:color="auto"/>
                <w:bottom w:val="none" w:sz="0" w:space="0" w:color="auto"/>
                <w:right w:val="none" w:sz="0" w:space="0" w:color="auto"/>
              </w:divBdr>
            </w:div>
            <w:div w:id="747311857">
              <w:marLeft w:val="0"/>
              <w:marRight w:val="0"/>
              <w:marTop w:val="0"/>
              <w:marBottom w:val="0"/>
              <w:divBdr>
                <w:top w:val="none" w:sz="0" w:space="0" w:color="auto"/>
                <w:left w:val="none" w:sz="0" w:space="0" w:color="auto"/>
                <w:bottom w:val="none" w:sz="0" w:space="0" w:color="auto"/>
                <w:right w:val="none" w:sz="0" w:space="0" w:color="auto"/>
              </w:divBdr>
            </w:div>
            <w:div w:id="570697743">
              <w:marLeft w:val="0"/>
              <w:marRight w:val="0"/>
              <w:marTop w:val="0"/>
              <w:marBottom w:val="0"/>
              <w:divBdr>
                <w:top w:val="none" w:sz="0" w:space="0" w:color="auto"/>
                <w:left w:val="none" w:sz="0" w:space="0" w:color="auto"/>
                <w:bottom w:val="none" w:sz="0" w:space="0" w:color="auto"/>
                <w:right w:val="none" w:sz="0" w:space="0" w:color="auto"/>
              </w:divBdr>
            </w:div>
            <w:div w:id="1389375871">
              <w:marLeft w:val="0"/>
              <w:marRight w:val="0"/>
              <w:marTop w:val="0"/>
              <w:marBottom w:val="0"/>
              <w:divBdr>
                <w:top w:val="none" w:sz="0" w:space="0" w:color="auto"/>
                <w:left w:val="none" w:sz="0" w:space="0" w:color="auto"/>
                <w:bottom w:val="none" w:sz="0" w:space="0" w:color="auto"/>
                <w:right w:val="none" w:sz="0" w:space="0" w:color="auto"/>
              </w:divBdr>
            </w:div>
            <w:div w:id="2111001949">
              <w:marLeft w:val="0"/>
              <w:marRight w:val="0"/>
              <w:marTop w:val="0"/>
              <w:marBottom w:val="0"/>
              <w:divBdr>
                <w:top w:val="none" w:sz="0" w:space="0" w:color="auto"/>
                <w:left w:val="none" w:sz="0" w:space="0" w:color="auto"/>
                <w:bottom w:val="none" w:sz="0" w:space="0" w:color="auto"/>
                <w:right w:val="none" w:sz="0" w:space="0" w:color="auto"/>
              </w:divBdr>
            </w:div>
            <w:div w:id="1975790222">
              <w:marLeft w:val="0"/>
              <w:marRight w:val="0"/>
              <w:marTop w:val="0"/>
              <w:marBottom w:val="0"/>
              <w:divBdr>
                <w:top w:val="none" w:sz="0" w:space="0" w:color="auto"/>
                <w:left w:val="none" w:sz="0" w:space="0" w:color="auto"/>
                <w:bottom w:val="none" w:sz="0" w:space="0" w:color="auto"/>
                <w:right w:val="none" w:sz="0" w:space="0" w:color="auto"/>
              </w:divBdr>
            </w:div>
            <w:div w:id="617613018">
              <w:marLeft w:val="0"/>
              <w:marRight w:val="0"/>
              <w:marTop w:val="0"/>
              <w:marBottom w:val="0"/>
              <w:divBdr>
                <w:top w:val="none" w:sz="0" w:space="0" w:color="auto"/>
                <w:left w:val="none" w:sz="0" w:space="0" w:color="auto"/>
                <w:bottom w:val="none" w:sz="0" w:space="0" w:color="auto"/>
                <w:right w:val="none" w:sz="0" w:space="0" w:color="auto"/>
              </w:divBdr>
            </w:div>
            <w:div w:id="1598126538">
              <w:marLeft w:val="0"/>
              <w:marRight w:val="0"/>
              <w:marTop w:val="0"/>
              <w:marBottom w:val="0"/>
              <w:divBdr>
                <w:top w:val="none" w:sz="0" w:space="0" w:color="auto"/>
                <w:left w:val="none" w:sz="0" w:space="0" w:color="auto"/>
                <w:bottom w:val="none" w:sz="0" w:space="0" w:color="auto"/>
                <w:right w:val="none" w:sz="0" w:space="0" w:color="auto"/>
              </w:divBdr>
            </w:div>
            <w:div w:id="1437368308">
              <w:marLeft w:val="0"/>
              <w:marRight w:val="0"/>
              <w:marTop w:val="0"/>
              <w:marBottom w:val="0"/>
              <w:divBdr>
                <w:top w:val="none" w:sz="0" w:space="0" w:color="auto"/>
                <w:left w:val="none" w:sz="0" w:space="0" w:color="auto"/>
                <w:bottom w:val="none" w:sz="0" w:space="0" w:color="auto"/>
                <w:right w:val="none" w:sz="0" w:space="0" w:color="auto"/>
              </w:divBdr>
            </w:div>
            <w:div w:id="1683240962">
              <w:marLeft w:val="0"/>
              <w:marRight w:val="0"/>
              <w:marTop w:val="0"/>
              <w:marBottom w:val="0"/>
              <w:divBdr>
                <w:top w:val="none" w:sz="0" w:space="0" w:color="auto"/>
                <w:left w:val="none" w:sz="0" w:space="0" w:color="auto"/>
                <w:bottom w:val="none" w:sz="0" w:space="0" w:color="auto"/>
                <w:right w:val="none" w:sz="0" w:space="0" w:color="auto"/>
              </w:divBdr>
            </w:div>
            <w:div w:id="1186410485">
              <w:marLeft w:val="0"/>
              <w:marRight w:val="0"/>
              <w:marTop w:val="0"/>
              <w:marBottom w:val="0"/>
              <w:divBdr>
                <w:top w:val="none" w:sz="0" w:space="0" w:color="auto"/>
                <w:left w:val="none" w:sz="0" w:space="0" w:color="auto"/>
                <w:bottom w:val="none" w:sz="0" w:space="0" w:color="auto"/>
                <w:right w:val="none" w:sz="0" w:space="0" w:color="auto"/>
              </w:divBdr>
            </w:div>
            <w:div w:id="1850827729">
              <w:marLeft w:val="0"/>
              <w:marRight w:val="0"/>
              <w:marTop w:val="0"/>
              <w:marBottom w:val="0"/>
              <w:divBdr>
                <w:top w:val="none" w:sz="0" w:space="0" w:color="auto"/>
                <w:left w:val="none" w:sz="0" w:space="0" w:color="auto"/>
                <w:bottom w:val="none" w:sz="0" w:space="0" w:color="auto"/>
                <w:right w:val="none" w:sz="0" w:space="0" w:color="auto"/>
              </w:divBdr>
            </w:div>
            <w:div w:id="2013877294">
              <w:marLeft w:val="0"/>
              <w:marRight w:val="0"/>
              <w:marTop w:val="0"/>
              <w:marBottom w:val="0"/>
              <w:divBdr>
                <w:top w:val="none" w:sz="0" w:space="0" w:color="auto"/>
                <w:left w:val="none" w:sz="0" w:space="0" w:color="auto"/>
                <w:bottom w:val="none" w:sz="0" w:space="0" w:color="auto"/>
                <w:right w:val="none" w:sz="0" w:space="0" w:color="auto"/>
              </w:divBdr>
            </w:div>
            <w:div w:id="316609990">
              <w:marLeft w:val="0"/>
              <w:marRight w:val="0"/>
              <w:marTop w:val="0"/>
              <w:marBottom w:val="0"/>
              <w:divBdr>
                <w:top w:val="none" w:sz="0" w:space="0" w:color="auto"/>
                <w:left w:val="none" w:sz="0" w:space="0" w:color="auto"/>
                <w:bottom w:val="none" w:sz="0" w:space="0" w:color="auto"/>
                <w:right w:val="none" w:sz="0" w:space="0" w:color="auto"/>
              </w:divBdr>
            </w:div>
            <w:div w:id="1555308715">
              <w:marLeft w:val="0"/>
              <w:marRight w:val="0"/>
              <w:marTop w:val="0"/>
              <w:marBottom w:val="0"/>
              <w:divBdr>
                <w:top w:val="none" w:sz="0" w:space="0" w:color="auto"/>
                <w:left w:val="none" w:sz="0" w:space="0" w:color="auto"/>
                <w:bottom w:val="none" w:sz="0" w:space="0" w:color="auto"/>
                <w:right w:val="none" w:sz="0" w:space="0" w:color="auto"/>
              </w:divBdr>
            </w:div>
            <w:div w:id="1118645553">
              <w:marLeft w:val="0"/>
              <w:marRight w:val="0"/>
              <w:marTop w:val="0"/>
              <w:marBottom w:val="0"/>
              <w:divBdr>
                <w:top w:val="none" w:sz="0" w:space="0" w:color="auto"/>
                <w:left w:val="none" w:sz="0" w:space="0" w:color="auto"/>
                <w:bottom w:val="none" w:sz="0" w:space="0" w:color="auto"/>
                <w:right w:val="none" w:sz="0" w:space="0" w:color="auto"/>
              </w:divBdr>
            </w:div>
            <w:div w:id="874660238">
              <w:marLeft w:val="0"/>
              <w:marRight w:val="0"/>
              <w:marTop w:val="0"/>
              <w:marBottom w:val="0"/>
              <w:divBdr>
                <w:top w:val="none" w:sz="0" w:space="0" w:color="auto"/>
                <w:left w:val="none" w:sz="0" w:space="0" w:color="auto"/>
                <w:bottom w:val="none" w:sz="0" w:space="0" w:color="auto"/>
                <w:right w:val="none" w:sz="0" w:space="0" w:color="auto"/>
              </w:divBdr>
            </w:div>
            <w:div w:id="1954704156">
              <w:marLeft w:val="0"/>
              <w:marRight w:val="0"/>
              <w:marTop w:val="0"/>
              <w:marBottom w:val="0"/>
              <w:divBdr>
                <w:top w:val="none" w:sz="0" w:space="0" w:color="auto"/>
                <w:left w:val="none" w:sz="0" w:space="0" w:color="auto"/>
                <w:bottom w:val="none" w:sz="0" w:space="0" w:color="auto"/>
                <w:right w:val="none" w:sz="0" w:space="0" w:color="auto"/>
              </w:divBdr>
            </w:div>
            <w:div w:id="919868633">
              <w:marLeft w:val="0"/>
              <w:marRight w:val="0"/>
              <w:marTop w:val="0"/>
              <w:marBottom w:val="0"/>
              <w:divBdr>
                <w:top w:val="none" w:sz="0" w:space="0" w:color="auto"/>
                <w:left w:val="none" w:sz="0" w:space="0" w:color="auto"/>
                <w:bottom w:val="none" w:sz="0" w:space="0" w:color="auto"/>
                <w:right w:val="none" w:sz="0" w:space="0" w:color="auto"/>
              </w:divBdr>
            </w:div>
            <w:div w:id="1361007063">
              <w:marLeft w:val="0"/>
              <w:marRight w:val="0"/>
              <w:marTop w:val="0"/>
              <w:marBottom w:val="0"/>
              <w:divBdr>
                <w:top w:val="none" w:sz="0" w:space="0" w:color="auto"/>
                <w:left w:val="none" w:sz="0" w:space="0" w:color="auto"/>
                <w:bottom w:val="none" w:sz="0" w:space="0" w:color="auto"/>
                <w:right w:val="none" w:sz="0" w:space="0" w:color="auto"/>
              </w:divBdr>
            </w:div>
            <w:div w:id="1108503997">
              <w:marLeft w:val="0"/>
              <w:marRight w:val="0"/>
              <w:marTop w:val="0"/>
              <w:marBottom w:val="0"/>
              <w:divBdr>
                <w:top w:val="none" w:sz="0" w:space="0" w:color="auto"/>
                <w:left w:val="none" w:sz="0" w:space="0" w:color="auto"/>
                <w:bottom w:val="none" w:sz="0" w:space="0" w:color="auto"/>
                <w:right w:val="none" w:sz="0" w:space="0" w:color="auto"/>
              </w:divBdr>
            </w:div>
            <w:div w:id="134373978">
              <w:marLeft w:val="0"/>
              <w:marRight w:val="0"/>
              <w:marTop w:val="0"/>
              <w:marBottom w:val="0"/>
              <w:divBdr>
                <w:top w:val="none" w:sz="0" w:space="0" w:color="auto"/>
                <w:left w:val="none" w:sz="0" w:space="0" w:color="auto"/>
                <w:bottom w:val="none" w:sz="0" w:space="0" w:color="auto"/>
                <w:right w:val="none" w:sz="0" w:space="0" w:color="auto"/>
              </w:divBdr>
            </w:div>
            <w:div w:id="1074165120">
              <w:marLeft w:val="0"/>
              <w:marRight w:val="0"/>
              <w:marTop w:val="0"/>
              <w:marBottom w:val="0"/>
              <w:divBdr>
                <w:top w:val="none" w:sz="0" w:space="0" w:color="auto"/>
                <w:left w:val="none" w:sz="0" w:space="0" w:color="auto"/>
                <w:bottom w:val="none" w:sz="0" w:space="0" w:color="auto"/>
                <w:right w:val="none" w:sz="0" w:space="0" w:color="auto"/>
              </w:divBdr>
            </w:div>
            <w:div w:id="1812677268">
              <w:marLeft w:val="0"/>
              <w:marRight w:val="0"/>
              <w:marTop w:val="0"/>
              <w:marBottom w:val="0"/>
              <w:divBdr>
                <w:top w:val="none" w:sz="0" w:space="0" w:color="auto"/>
                <w:left w:val="none" w:sz="0" w:space="0" w:color="auto"/>
                <w:bottom w:val="none" w:sz="0" w:space="0" w:color="auto"/>
                <w:right w:val="none" w:sz="0" w:space="0" w:color="auto"/>
              </w:divBdr>
            </w:div>
            <w:div w:id="912348105">
              <w:marLeft w:val="0"/>
              <w:marRight w:val="0"/>
              <w:marTop w:val="0"/>
              <w:marBottom w:val="0"/>
              <w:divBdr>
                <w:top w:val="none" w:sz="0" w:space="0" w:color="auto"/>
                <w:left w:val="none" w:sz="0" w:space="0" w:color="auto"/>
                <w:bottom w:val="none" w:sz="0" w:space="0" w:color="auto"/>
                <w:right w:val="none" w:sz="0" w:space="0" w:color="auto"/>
              </w:divBdr>
            </w:div>
            <w:div w:id="1560822904">
              <w:marLeft w:val="0"/>
              <w:marRight w:val="0"/>
              <w:marTop w:val="0"/>
              <w:marBottom w:val="0"/>
              <w:divBdr>
                <w:top w:val="none" w:sz="0" w:space="0" w:color="auto"/>
                <w:left w:val="none" w:sz="0" w:space="0" w:color="auto"/>
                <w:bottom w:val="none" w:sz="0" w:space="0" w:color="auto"/>
                <w:right w:val="none" w:sz="0" w:space="0" w:color="auto"/>
              </w:divBdr>
            </w:div>
            <w:div w:id="1570457382">
              <w:marLeft w:val="0"/>
              <w:marRight w:val="0"/>
              <w:marTop w:val="0"/>
              <w:marBottom w:val="0"/>
              <w:divBdr>
                <w:top w:val="none" w:sz="0" w:space="0" w:color="auto"/>
                <w:left w:val="none" w:sz="0" w:space="0" w:color="auto"/>
                <w:bottom w:val="none" w:sz="0" w:space="0" w:color="auto"/>
                <w:right w:val="none" w:sz="0" w:space="0" w:color="auto"/>
              </w:divBdr>
            </w:div>
            <w:div w:id="269243399">
              <w:marLeft w:val="0"/>
              <w:marRight w:val="0"/>
              <w:marTop w:val="0"/>
              <w:marBottom w:val="0"/>
              <w:divBdr>
                <w:top w:val="none" w:sz="0" w:space="0" w:color="auto"/>
                <w:left w:val="none" w:sz="0" w:space="0" w:color="auto"/>
                <w:bottom w:val="none" w:sz="0" w:space="0" w:color="auto"/>
                <w:right w:val="none" w:sz="0" w:space="0" w:color="auto"/>
              </w:divBdr>
            </w:div>
            <w:div w:id="950163209">
              <w:marLeft w:val="0"/>
              <w:marRight w:val="0"/>
              <w:marTop w:val="0"/>
              <w:marBottom w:val="0"/>
              <w:divBdr>
                <w:top w:val="none" w:sz="0" w:space="0" w:color="auto"/>
                <w:left w:val="none" w:sz="0" w:space="0" w:color="auto"/>
                <w:bottom w:val="none" w:sz="0" w:space="0" w:color="auto"/>
                <w:right w:val="none" w:sz="0" w:space="0" w:color="auto"/>
              </w:divBdr>
            </w:div>
            <w:div w:id="53361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607942">
      <w:bodyDiv w:val="1"/>
      <w:marLeft w:val="0"/>
      <w:marRight w:val="0"/>
      <w:marTop w:val="0"/>
      <w:marBottom w:val="0"/>
      <w:divBdr>
        <w:top w:val="none" w:sz="0" w:space="0" w:color="auto"/>
        <w:left w:val="none" w:sz="0" w:space="0" w:color="auto"/>
        <w:bottom w:val="none" w:sz="0" w:space="0" w:color="auto"/>
        <w:right w:val="none" w:sz="0" w:space="0" w:color="auto"/>
      </w:divBdr>
      <w:divsChild>
        <w:div w:id="205722464">
          <w:marLeft w:val="0"/>
          <w:marRight w:val="0"/>
          <w:marTop w:val="0"/>
          <w:marBottom w:val="0"/>
          <w:divBdr>
            <w:top w:val="none" w:sz="0" w:space="0" w:color="auto"/>
            <w:left w:val="none" w:sz="0" w:space="0" w:color="auto"/>
            <w:bottom w:val="none" w:sz="0" w:space="0" w:color="auto"/>
            <w:right w:val="none" w:sz="0" w:space="0" w:color="auto"/>
          </w:divBdr>
        </w:div>
      </w:divsChild>
    </w:div>
    <w:div w:id="1877228491">
      <w:bodyDiv w:val="1"/>
      <w:marLeft w:val="0"/>
      <w:marRight w:val="0"/>
      <w:marTop w:val="0"/>
      <w:marBottom w:val="0"/>
      <w:divBdr>
        <w:top w:val="none" w:sz="0" w:space="0" w:color="auto"/>
        <w:left w:val="none" w:sz="0" w:space="0" w:color="auto"/>
        <w:bottom w:val="none" w:sz="0" w:space="0" w:color="auto"/>
        <w:right w:val="none" w:sz="0" w:space="0" w:color="auto"/>
      </w:divBdr>
      <w:divsChild>
        <w:div w:id="1274441919">
          <w:marLeft w:val="0"/>
          <w:marRight w:val="0"/>
          <w:marTop w:val="0"/>
          <w:marBottom w:val="0"/>
          <w:divBdr>
            <w:top w:val="none" w:sz="0" w:space="0" w:color="auto"/>
            <w:left w:val="none" w:sz="0" w:space="0" w:color="auto"/>
            <w:bottom w:val="none" w:sz="0" w:space="0" w:color="auto"/>
            <w:right w:val="none" w:sz="0" w:space="0" w:color="auto"/>
          </w:divBdr>
        </w:div>
      </w:divsChild>
    </w:div>
    <w:div w:id="1892763842">
      <w:bodyDiv w:val="1"/>
      <w:marLeft w:val="0"/>
      <w:marRight w:val="0"/>
      <w:marTop w:val="0"/>
      <w:marBottom w:val="0"/>
      <w:divBdr>
        <w:top w:val="none" w:sz="0" w:space="0" w:color="auto"/>
        <w:left w:val="none" w:sz="0" w:space="0" w:color="auto"/>
        <w:bottom w:val="none" w:sz="0" w:space="0" w:color="auto"/>
        <w:right w:val="none" w:sz="0" w:space="0" w:color="auto"/>
      </w:divBdr>
    </w:div>
    <w:div w:id="1897928122">
      <w:bodyDiv w:val="1"/>
      <w:marLeft w:val="0"/>
      <w:marRight w:val="0"/>
      <w:marTop w:val="0"/>
      <w:marBottom w:val="0"/>
      <w:divBdr>
        <w:top w:val="none" w:sz="0" w:space="0" w:color="auto"/>
        <w:left w:val="none" w:sz="0" w:space="0" w:color="auto"/>
        <w:bottom w:val="none" w:sz="0" w:space="0" w:color="auto"/>
        <w:right w:val="none" w:sz="0" w:space="0" w:color="auto"/>
      </w:divBdr>
      <w:divsChild>
        <w:div w:id="242615032">
          <w:marLeft w:val="0"/>
          <w:marRight w:val="0"/>
          <w:marTop w:val="0"/>
          <w:marBottom w:val="0"/>
          <w:divBdr>
            <w:top w:val="none" w:sz="0" w:space="0" w:color="auto"/>
            <w:left w:val="none" w:sz="0" w:space="0" w:color="auto"/>
            <w:bottom w:val="none" w:sz="0" w:space="0" w:color="auto"/>
            <w:right w:val="none" w:sz="0" w:space="0" w:color="auto"/>
          </w:divBdr>
        </w:div>
      </w:divsChild>
    </w:div>
    <w:div w:id="1962878213">
      <w:bodyDiv w:val="1"/>
      <w:marLeft w:val="0"/>
      <w:marRight w:val="0"/>
      <w:marTop w:val="0"/>
      <w:marBottom w:val="0"/>
      <w:divBdr>
        <w:top w:val="none" w:sz="0" w:space="0" w:color="auto"/>
        <w:left w:val="none" w:sz="0" w:space="0" w:color="auto"/>
        <w:bottom w:val="none" w:sz="0" w:space="0" w:color="auto"/>
        <w:right w:val="none" w:sz="0" w:space="0" w:color="auto"/>
      </w:divBdr>
      <w:divsChild>
        <w:div w:id="824320879">
          <w:marLeft w:val="0"/>
          <w:marRight w:val="0"/>
          <w:marTop w:val="0"/>
          <w:marBottom w:val="0"/>
          <w:divBdr>
            <w:top w:val="none" w:sz="0" w:space="0" w:color="auto"/>
            <w:left w:val="none" w:sz="0" w:space="0" w:color="auto"/>
            <w:bottom w:val="none" w:sz="0" w:space="0" w:color="auto"/>
            <w:right w:val="none" w:sz="0" w:space="0" w:color="auto"/>
          </w:divBdr>
          <w:divsChild>
            <w:div w:id="429933560">
              <w:marLeft w:val="0"/>
              <w:marRight w:val="0"/>
              <w:marTop w:val="0"/>
              <w:marBottom w:val="0"/>
              <w:divBdr>
                <w:top w:val="none" w:sz="0" w:space="0" w:color="auto"/>
                <w:left w:val="none" w:sz="0" w:space="0" w:color="auto"/>
                <w:bottom w:val="none" w:sz="0" w:space="0" w:color="auto"/>
                <w:right w:val="none" w:sz="0" w:space="0" w:color="auto"/>
              </w:divBdr>
            </w:div>
            <w:div w:id="223830956">
              <w:marLeft w:val="0"/>
              <w:marRight w:val="0"/>
              <w:marTop w:val="0"/>
              <w:marBottom w:val="0"/>
              <w:divBdr>
                <w:top w:val="none" w:sz="0" w:space="0" w:color="auto"/>
                <w:left w:val="none" w:sz="0" w:space="0" w:color="auto"/>
                <w:bottom w:val="none" w:sz="0" w:space="0" w:color="auto"/>
                <w:right w:val="none" w:sz="0" w:space="0" w:color="auto"/>
              </w:divBdr>
            </w:div>
            <w:div w:id="1880773329">
              <w:marLeft w:val="0"/>
              <w:marRight w:val="0"/>
              <w:marTop w:val="0"/>
              <w:marBottom w:val="0"/>
              <w:divBdr>
                <w:top w:val="none" w:sz="0" w:space="0" w:color="auto"/>
                <w:left w:val="none" w:sz="0" w:space="0" w:color="auto"/>
                <w:bottom w:val="none" w:sz="0" w:space="0" w:color="auto"/>
                <w:right w:val="none" w:sz="0" w:space="0" w:color="auto"/>
              </w:divBdr>
            </w:div>
            <w:div w:id="1333529351">
              <w:marLeft w:val="0"/>
              <w:marRight w:val="0"/>
              <w:marTop w:val="0"/>
              <w:marBottom w:val="0"/>
              <w:divBdr>
                <w:top w:val="none" w:sz="0" w:space="0" w:color="auto"/>
                <w:left w:val="none" w:sz="0" w:space="0" w:color="auto"/>
                <w:bottom w:val="none" w:sz="0" w:space="0" w:color="auto"/>
                <w:right w:val="none" w:sz="0" w:space="0" w:color="auto"/>
              </w:divBdr>
            </w:div>
            <w:div w:id="597107408">
              <w:marLeft w:val="0"/>
              <w:marRight w:val="0"/>
              <w:marTop w:val="0"/>
              <w:marBottom w:val="0"/>
              <w:divBdr>
                <w:top w:val="none" w:sz="0" w:space="0" w:color="auto"/>
                <w:left w:val="none" w:sz="0" w:space="0" w:color="auto"/>
                <w:bottom w:val="none" w:sz="0" w:space="0" w:color="auto"/>
                <w:right w:val="none" w:sz="0" w:space="0" w:color="auto"/>
              </w:divBdr>
            </w:div>
            <w:div w:id="224067741">
              <w:marLeft w:val="0"/>
              <w:marRight w:val="0"/>
              <w:marTop w:val="0"/>
              <w:marBottom w:val="0"/>
              <w:divBdr>
                <w:top w:val="none" w:sz="0" w:space="0" w:color="auto"/>
                <w:left w:val="none" w:sz="0" w:space="0" w:color="auto"/>
                <w:bottom w:val="none" w:sz="0" w:space="0" w:color="auto"/>
                <w:right w:val="none" w:sz="0" w:space="0" w:color="auto"/>
              </w:divBdr>
            </w:div>
            <w:div w:id="470291306">
              <w:marLeft w:val="0"/>
              <w:marRight w:val="0"/>
              <w:marTop w:val="0"/>
              <w:marBottom w:val="0"/>
              <w:divBdr>
                <w:top w:val="none" w:sz="0" w:space="0" w:color="auto"/>
                <w:left w:val="none" w:sz="0" w:space="0" w:color="auto"/>
                <w:bottom w:val="none" w:sz="0" w:space="0" w:color="auto"/>
                <w:right w:val="none" w:sz="0" w:space="0" w:color="auto"/>
              </w:divBdr>
            </w:div>
            <w:div w:id="1693648769">
              <w:marLeft w:val="0"/>
              <w:marRight w:val="0"/>
              <w:marTop w:val="0"/>
              <w:marBottom w:val="0"/>
              <w:divBdr>
                <w:top w:val="none" w:sz="0" w:space="0" w:color="auto"/>
                <w:left w:val="none" w:sz="0" w:space="0" w:color="auto"/>
                <w:bottom w:val="none" w:sz="0" w:space="0" w:color="auto"/>
                <w:right w:val="none" w:sz="0" w:space="0" w:color="auto"/>
              </w:divBdr>
            </w:div>
            <w:div w:id="1578401268">
              <w:marLeft w:val="0"/>
              <w:marRight w:val="0"/>
              <w:marTop w:val="0"/>
              <w:marBottom w:val="0"/>
              <w:divBdr>
                <w:top w:val="none" w:sz="0" w:space="0" w:color="auto"/>
                <w:left w:val="none" w:sz="0" w:space="0" w:color="auto"/>
                <w:bottom w:val="none" w:sz="0" w:space="0" w:color="auto"/>
                <w:right w:val="none" w:sz="0" w:space="0" w:color="auto"/>
              </w:divBdr>
            </w:div>
            <w:div w:id="515851296">
              <w:marLeft w:val="0"/>
              <w:marRight w:val="0"/>
              <w:marTop w:val="0"/>
              <w:marBottom w:val="0"/>
              <w:divBdr>
                <w:top w:val="none" w:sz="0" w:space="0" w:color="auto"/>
                <w:left w:val="none" w:sz="0" w:space="0" w:color="auto"/>
                <w:bottom w:val="none" w:sz="0" w:space="0" w:color="auto"/>
                <w:right w:val="none" w:sz="0" w:space="0" w:color="auto"/>
              </w:divBdr>
            </w:div>
            <w:div w:id="557130064">
              <w:marLeft w:val="0"/>
              <w:marRight w:val="0"/>
              <w:marTop w:val="0"/>
              <w:marBottom w:val="0"/>
              <w:divBdr>
                <w:top w:val="none" w:sz="0" w:space="0" w:color="auto"/>
                <w:left w:val="none" w:sz="0" w:space="0" w:color="auto"/>
                <w:bottom w:val="none" w:sz="0" w:space="0" w:color="auto"/>
                <w:right w:val="none" w:sz="0" w:space="0" w:color="auto"/>
              </w:divBdr>
            </w:div>
            <w:div w:id="2047024662">
              <w:marLeft w:val="0"/>
              <w:marRight w:val="0"/>
              <w:marTop w:val="0"/>
              <w:marBottom w:val="0"/>
              <w:divBdr>
                <w:top w:val="none" w:sz="0" w:space="0" w:color="auto"/>
                <w:left w:val="none" w:sz="0" w:space="0" w:color="auto"/>
                <w:bottom w:val="none" w:sz="0" w:space="0" w:color="auto"/>
                <w:right w:val="none" w:sz="0" w:space="0" w:color="auto"/>
              </w:divBdr>
            </w:div>
            <w:div w:id="139319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44731">
      <w:bodyDiv w:val="1"/>
      <w:marLeft w:val="0"/>
      <w:marRight w:val="0"/>
      <w:marTop w:val="0"/>
      <w:marBottom w:val="0"/>
      <w:divBdr>
        <w:top w:val="none" w:sz="0" w:space="0" w:color="auto"/>
        <w:left w:val="none" w:sz="0" w:space="0" w:color="auto"/>
        <w:bottom w:val="none" w:sz="0" w:space="0" w:color="auto"/>
        <w:right w:val="none" w:sz="0" w:space="0" w:color="auto"/>
      </w:divBdr>
    </w:div>
    <w:div w:id="2088185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jpeg"/><Relationship Id="rId26" Type="http://schemas.openxmlformats.org/officeDocument/2006/relationships/image" Target="media/image13.jpeg"/><Relationship Id="rId39" Type="http://schemas.openxmlformats.org/officeDocument/2006/relationships/image" Target="media/image26.jpe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21.png"/><Relationship Id="rId42" Type="http://schemas.openxmlformats.org/officeDocument/2006/relationships/chart" Target="charts/chart2.xm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image" Target="media/image16.png"/><Relationship Id="rId41"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jpe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jpeg"/><Relationship Id="rId45"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png"/><Relationship Id="rId49"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jpeg"/><Relationship Id="rId31" Type="http://schemas.openxmlformats.org/officeDocument/2006/relationships/image" Target="media/image18.png"/><Relationship Id="rId44" Type="http://schemas.openxmlformats.org/officeDocument/2006/relationships/image" Target="media/image2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chart" Target="charts/chart3.xml"/><Relationship Id="rId48" Type="http://schemas.microsoft.com/office/2011/relationships/people" Target="people.xml"/><Relationship Id="rId8" Type="http://schemas.openxmlformats.org/officeDocument/2006/relationships/comments" Target="comment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ie\Downloads\ECE%20499%20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danie\Desktop\Cloud\Thesis\Validation\0-validation\get-svo-files-validation-spreadshe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anie\Desktop\Cloud\Thesis\Validation\0-validation\get-svo-files-validation-spreadshee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anie\Desktop\Cloud\Thesis\Validation\0-validation\get-svo-files-validation-spreadshee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Error of Depth Measurement vs Distance From Camera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strRef>
              <c:f>'General Distances New Photos'!$D$40:$D$44</c:f>
              <c:strCache>
                <c:ptCount val="5"/>
                <c:pt idx="0">
                  <c:v>50 cm</c:v>
                </c:pt>
                <c:pt idx="1">
                  <c:v>75 cm</c:v>
                </c:pt>
                <c:pt idx="2">
                  <c:v>100 cm</c:v>
                </c:pt>
                <c:pt idx="3">
                  <c:v>125 cm</c:v>
                </c:pt>
                <c:pt idx="4">
                  <c:v>150 cm</c:v>
                </c:pt>
              </c:strCache>
            </c:strRef>
          </c:cat>
          <c:val>
            <c:numRef>
              <c:f>'General Distances New Photos'!$I$40:$I$44</c:f>
              <c:numCache>
                <c:formatCode>General</c:formatCode>
                <c:ptCount val="5"/>
                <c:pt idx="0">
                  <c:v>1.7444000000000015</c:v>
                </c:pt>
                <c:pt idx="1">
                  <c:v>1.3563999999999985</c:v>
                </c:pt>
                <c:pt idx="2">
                  <c:v>2.9424600000000023</c:v>
                </c:pt>
                <c:pt idx="3">
                  <c:v>2.2739200000000004</c:v>
                </c:pt>
                <c:pt idx="4">
                  <c:v>8.2772666666666606</c:v>
                </c:pt>
              </c:numCache>
            </c:numRef>
          </c:val>
          <c:smooth val="0"/>
          <c:extLst>
            <c:ext xmlns:c16="http://schemas.microsoft.com/office/drawing/2014/chart" uri="{C3380CC4-5D6E-409C-BE32-E72D297353CC}">
              <c16:uniqueId val="{00000000-F3CD-474D-9848-E7EDD6EA0701}"/>
            </c:ext>
          </c:extLst>
        </c:ser>
        <c:dLbls>
          <c:showLegendKey val="0"/>
          <c:showVal val="0"/>
          <c:showCatName val="0"/>
          <c:showSerName val="0"/>
          <c:showPercent val="0"/>
          <c:showBubbleSize val="0"/>
        </c:dLbls>
        <c:smooth val="0"/>
        <c:axId val="510166792"/>
        <c:axId val="510164632"/>
      </c:lineChart>
      <c:catAx>
        <c:axId val="510166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0164632"/>
        <c:crosses val="autoZero"/>
        <c:auto val="1"/>
        <c:lblAlgn val="ctr"/>
        <c:lblOffset val="100"/>
        <c:noMultiLvlLbl val="0"/>
      </c:catAx>
      <c:valAx>
        <c:axId val="510164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01667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Error of Length/Width Measurement vs Distance From</a:t>
            </a:r>
            <a:r>
              <a:rPr lang="en-US" baseline="0"/>
              <a:t> Camer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strRef>
              <c:f>'General Distances New Photos'!$F$59:$F$63</c:f>
              <c:strCache>
                <c:ptCount val="5"/>
                <c:pt idx="0">
                  <c:v>50 cm</c:v>
                </c:pt>
                <c:pt idx="1">
                  <c:v>75 cm</c:v>
                </c:pt>
                <c:pt idx="2">
                  <c:v>100 cm</c:v>
                </c:pt>
                <c:pt idx="3">
                  <c:v>125 cm</c:v>
                </c:pt>
                <c:pt idx="4">
                  <c:v>150 cm</c:v>
                </c:pt>
              </c:strCache>
            </c:strRef>
          </c:cat>
          <c:val>
            <c:numRef>
              <c:f>'General Distances New Photos'!$J$59:$J$63</c:f>
              <c:numCache>
                <c:formatCode>General</c:formatCode>
                <c:ptCount val="5"/>
                <c:pt idx="0">
                  <c:v>1.2699999999999934</c:v>
                </c:pt>
                <c:pt idx="1">
                  <c:v>2.4599000000000038</c:v>
                </c:pt>
                <c:pt idx="2">
                  <c:v>3.0807199999999924</c:v>
                </c:pt>
                <c:pt idx="3">
                  <c:v>3.3509999999999929</c:v>
                </c:pt>
                <c:pt idx="4">
                  <c:v>8.4472000000000094</c:v>
                </c:pt>
              </c:numCache>
            </c:numRef>
          </c:val>
          <c:smooth val="0"/>
          <c:extLst>
            <c:ext xmlns:c16="http://schemas.microsoft.com/office/drawing/2014/chart" uri="{C3380CC4-5D6E-409C-BE32-E72D297353CC}">
              <c16:uniqueId val="{00000000-74FD-48B6-9D34-030D25D56A7B}"/>
            </c:ext>
          </c:extLst>
        </c:ser>
        <c:dLbls>
          <c:showLegendKey val="0"/>
          <c:showVal val="0"/>
          <c:showCatName val="0"/>
          <c:showSerName val="0"/>
          <c:showPercent val="0"/>
          <c:showBubbleSize val="0"/>
        </c:dLbls>
        <c:smooth val="0"/>
        <c:axId val="510165352"/>
        <c:axId val="510164272"/>
      </c:lineChart>
      <c:catAx>
        <c:axId val="510165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0164272"/>
        <c:crosses val="autoZero"/>
        <c:auto val="1"/>
        <c:lblAlgn val="ctr"/>
        <c:lblOffset val="100"/>
        <c:noMultiLvlLbl val="0"/>
      </c:catAx>
      <c:valAx>
        <c:axId val="510164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0165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Error of Length/Width Measurement</a:t>
            </a:r>
            <a:r>
              <a:rPr lang="en-US" baseline="0"/>
              <a:t> vs Distance From Camera and Closeness to View Edg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strRef>
              <c:f>'General Distances New Photos'!$D$63:$D$65</c:f>
              <c:strCache>
                <c:ptCount val="3"/>
                <c:pt idx="0">
                  <c:v>150 cm centered</c:v>
                </c:pt>
                <c:pt idx="1">
                  <c:v>150 cm far-bottom</c:v>
                </c:pt>
                <c:pt idx="2">
                  <c:v>300 cm far-bottom</c:v>
                </c:pt>
              </c:strCache>
            </c:strRef>
          </c:cat>
          <c:val>
            <c:numRef>
              <c:f>'General Distances New Photos'!$J$63:$J$65</c:f>
              <c:numCache>
                <c:formatCode>General</c:formatCode>
                <c:ptCount val="3"/>
                <c:pt idx="0">
                  <c:v>8.4472000000000094</c:v>
                </c:pt>
                <c:pt idx="1">
                  <c:v>18.500000000000007</c:v>
                </c:pt>
                <c:pt idx="2">
                  <c:v>38.765899999999995</c:v>
                </c:pt>
              </c:numCache>
            </c:numRef>
          </c:val>
          <c:smooth val="0"/>
          <c:extLst>
            <c:ext xmlns:c16="http://schemas.microsoft.com/office/drawing/2014/chart" uri="{C3380CC4-5D6E-409C-BE32-E72D297353CC}">
              <c16:uniqueId val="{00000000-74CA-44A8-AEB4-FFA308A91A7F}"/>
            </c:ext>
          </c:extLst>
        </c:ser>
        <c:dLbls>
          <c:showLegendKey val="0"/>
          <c:showVal val="0"/>
          <c:showCatName val="0"/>
          <c:showSerName val="0"/>
          <c:showPercent val="0"/>
          <c:showBubbleSize val="0"/>
        </c:dLbls>
        <c:smooth val="0"/>
        <c:axId val="485540400"/>
        <c:axId val="485539680"/>
      </c:lineChart>
      <c:catAx>
        <c:axId val="485540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5539680"/>
        <c:crosses val="autoZero"/>
        <c:auto val="1"/>
        <c:lblAlgn val="ctr"/>
        <c:lblOffset val="100"/>
        <c:noMultiLvlLbl val="0"/>
      </c:catAx>
      <c:valAx>
        <c:axId val="4855396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55404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998261B-9F7F-4D89-9662-52F8B3628DE4}">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F0401A-B48D-4A24-B305-6990C4D93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CE 499 Template.dotx</Template>
  <TotalTime>43</TotalTime>
  <Pages>50</Pages>
  <Words>22202</Words>
  <Characters>126556</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_x000d_
            </Company>
  <LinksUpToDate>false</LinksUpToDate>
  <CharactersWithSpaces>148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Gros</dc:creator>
  <cp:lastModifiedBy>Daniel Gros</cp:lastModifiedBy>
  <cp:revision>67</cp:revision>
  <cp:lastPrinted>2023-04-15T04:42:00Z</cp:lastPrinted>
  <dcterms:created xsi:type="dcterms:W3CDTF">2023-08-27T17:35:00Z</dcterms:created>
  <dcterms:modified xsi:type="dcterms:W3CDTF">2023-11-30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3b61df-e472-38fa-9a0c-dd7c3c743d1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